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F78EC9" w14:textId="77777777" w:rsidR="0015525A" w:rsidRDefault="0015525A" w:rsidP="0015525A">
      <w:pPr>
        <w:pStyle w:val="Heading"/>
      </w:pPr>
      <w:r w:rsidRPr="006050C3">
        <w:rPr>
          <w:rStyle w:val="Hyperlink"/>
          <w:rFonts w:eastAsiaTheme="majorEastAsia"/>
          <w:noProof/>
        </w:rPr>
        <w:drawing>
          <wp:anchor distT="0" distB="0" distL="114300" distR="114300" simplePos="0" relativeHeight="251659264" behindDoc="0" locked="0" layoutInCell="1" allowOverlap="1" wp14:anchorId="772C4FC5" wp14:editId="6BB0CBAD">
            <wp:simplePos x="0" y="0"/>
            <wp:positionH relativeFrom="margin">
              <wp:posOffset>5702820</wp:posOffset>
            </wp:positionH>
            <wp:positionV relativeFrom="paragraph">
              <wp:posOffset>127000</wp:posOffset>
            </wp:positionV>
            <wp:extent cx="487680" cy="480572"/>
            <wp:effectExtent l="0" t="0" r="7620" b="0"/>
            <wp:wrapNone/>
            <wp:docPr id="377975778" name="Grafik 377975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7680" cy="480572"/>
                    </a:xfrm>
                    <a:prstGeom prst="rect">
                      <a:avLst/>
                    </a:prstGeom>
                  </pic:spPr>
                </pic:pic>
              </a:graphicData>
            </a:graphic>
            <wp14:sizeRelH relativeFrom="margin">
              <wp14:pctWidth>0</wp14:pctWidth>
            </wp14:sizeRelH>
            <wp14:sizeRelV relativeFrom="margin">
              <wp14:pctHeight>0</wp14:pctHeight>
            </wp14:sizeRelV>
          </wp:anchor>
        </w:drawing>
      </w:r>
      <w:r w:rsidRPr="00060866">
        <w:rPr>
          <w:noProof/>
        </w:rPr>
        <mc:AlternateContent>
          <mc:Choice Requires="wps">
            <w:drawing>
              <wp:inline distT="0" distB="0" distL="0" distR="0" wp14:anchorId="0177DAE7" wp14:editId="6E158018">
                <wp:extent cx="6188710" cy="488749"/>
                <wp:effectExtent l="0" t="0" r="2540" b="6985"/>
                <wp:docPr id="6" name="Textfeld 6"/>
                <wp:cNvGraphicFramePr/>
                <a:graphic xmlns:a="http://schemas.openxmlformats.org/drawingml/2006/main">
                  <a:graphicData uri="http://schemas.microsoft.com/office/word/2010/wordprocessingShape">
                    <wps:wsp>
                      <wps:cNvSpPr txBox="1"/>
                      <wps:spPr>
                        <a:xfrm>
                          <a:off x="0" y="0"/>
                          <a:ext cx="6188710" cy="488749"/>
                        </a:xfrm>
                        <a:prstGeom prst="rect">
                          <a:avLst/>
                        </a:prstGeom>
                        <a:solidFill>
                          <a:srgbClr val="FCB424"/>
                        </a:solidFill>
                        <a:ln w="6350">
                          <a:noFill/>
                        </a:ln>
                      </wps:spPr>
                      <wps:txbx>
                        <w:txbxContent>
                          <w:p w14:paraId="1405D068" w14:textId="61876288" w:rsidR="0015525A" w:rsidRPr="00E37388" w:rsidRDefault="0015525A" w:rsidP="0015525A">
                            <w:pPr>
                              <w:rPr>
                                <w:rFonts w:ascii="Candara" w:hAnsi="Candara"/>
                                <w:color w:val="FFFFFF" w:themeColor="background1"/>
                                <w:sz w:val="32"/>
                                <w:szCs w:val="32"/>
                                <w:lang w:val="en-GB"/>
                              </w:rPr>
                            </w:pPr>
                            <w:r w:rsidRPr="00E37388">
                              <w:rPr>
                                <w:rFonts w:ascii="Candara" w:hAnsi="Candara"/>
                                <w:b/>
                                <w:bCs/>
                                <w:color w:val="FFFFFF" w:themeColor="background1"/>
                                <w:sz w:val="32"/>
                                <w:szCs w:val="32"/>
                                <w:lang w:val="en-GB"/>
                              </w:rPr>
                              <w:t xml:space="preserve">Appendices to J Poll </w:t>
                            </w:r>
                            <w:proofErr w:type="spellStart"/>
                            <w:r w:rsidRPr="00E37388">
                              <w:rPr>
                                <w:rFonts w:ascii="Candara" w:hAnsi="Candara"/>
                                <w:b/>
                                <w:bCs/>
                                <w:color w:val="FFFFFF" w:themeColor="background1"/>
                                <w:sz w:val="32"/>
                                <w:szCs w:val="32"/>
                                <w:lang w:val="en-GB"/>
                              </w:rPr>
                              <w:t>Ecol</w:t>
                            </w:r>
                            <w:proofErr w:type="spellEnd"/>
                            <w:r w:rsidRPr="00E37388">
                              <w:rPr>
                                <w:rFonts w:ascii="Candara" w:hAnsi="Candara"/>
                                <w:b/>
                                <w:bCs/>
                                <w:color w:val="FFFFFF" w:themeColor="background1"/>
                                <w:sz w:val="32"/>
                                <w:szCs w:val="32"/>
                                <w:lang w:val="en-GB"/>
                              </w:rPr>
                              <w:t xml:space="preserve"> </w:t>
                            </w:r>
                            <w:r>
                              <w:rPr>
                                <w:rFonts w:ascii="Candara" w:hAnsi="Candara"/>
                                <w:b/>
                                <w:bCs/>
                                <w:color w:val="FFFFFF" w:themeColor="background1"/>
                                <w:sz w:val="32"/>
                                <w:szCs w:val="32"/>
                                <w:lang w:val="en-GB"/>
                              </w:rPr>
                              <w:t xml:space="preserve">40(2), </w:t>
                            </w:r>
                            <w:proofErr w:type="spellStart"/>
                            <w:r>
                              <w:rPr>
                                <w:rFonts w:ascii="Candara" w:hAnsi="Candara"/>
                                <w:b/>
                                <w:bCs/>
                                <w:color w:val="FFFFFF" w:themeColor="background1"/>
                                <w:sz w:val="32"/>
                                <w:szCs w:val="32"/>
                                <w:lang w:val="en-GB"/>
                              </w:rPr>
                              <w:t>Krahner</w:t>
                            </w:r>
                            <w:proofErr w:type="spellEnd"/>
                            <w:r>
                              <w:rPr>
                                <w:rFonts w:ascii="Candara" w:hAnsi="Candara"/>
                                <w:b/>
                                <w:bCs/>
                                <w:color w:val="FFFFFF" w:themeColor="background1"/>
                                <w:sz w:val="32"/>
                                <w:szCs w:val="32"/>
                                <w:lang w:val="en-GB"/>
                              </w:rPr>
                              <w:t xml:space="preserve">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177DAE7" id="_x0000_t202" coordsize="21600,21600" o:spt="202" path="m,l,21600r21600,l21600,xe">
                <v:stroke joinstyle="miter"/>
                <v:path gradientshapeok="t" o:connecttype="rect"/>
              </v:shapetype>
              <v:shape id="Textfeld 6" o:spid="_x0000_s1026" type="#_x0000_t202" style="width:487.3pt;height: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" fillcolor="#fcb424" stroked="f" strokeweight=".5pt">
                <v:textbox>
                  <w:txbxContent>
                    <w:p w14:paraId="1405D068" w14:textId="61876288" w:rsidR="0015525A" w:rsidRPr="00E37388" w:rsidRDefault="0015525A" w:rsidP="0015525A">
                      <w:pPr>
                        <w:rPr>
                          <w:rFonts w:ascii="Candara" w:hAnsi="Candara"/>
                          <w:color w:val="FFFFFF" w:themeColor="background1"/>
                          <w:sz w:val="32"/>
                          <w:szCs w:val="32"/>
                          <w:lang w:val="en-GB"/>
                        </w:rPr>
                      </w:pPr>
                      <w:r w:rsidRPr="00E37388">
                        <w:rPr>
                          <w:rFonts w:ascii="Candara" w:hAnsi="Candara"/>
                          <w:b/>
                          <w:bCs/>
                          <w:color w:val="FFFFFF" w:themeColor="background1"/>
                          <w:sz w:val="32"/>
                          <w:szCs w:val="32"/>
                          <w:lang w:val="en-GB"/>
                        </w:rPr>
                        <w:t xml:space="preserve">Appendices to J Poll Ecol </w:t>
                      </w:r>
                      <w:r>
                        <w:rPr>
                          <w:rFonts w:ascii="Candara" w:hAnsi="Candara"/>
                          <w:b/>
                          <w:bCs/>
                          <w:color w:val="FFFFFF" w:themeColor="background1"/>
                          <w:sz w:val="32"/>
                          <w:szCs w:val="32"/>
                          <w:lang w:val="en-GB"/>
                        </w:rPr>
                        <w:t>40(2), Krahner et al.</w:t>
                      </w:r>
                    </w:p>
                  </w:txbxContent>
                </v:textbox>
                <w10:anchorlock/>
              </v:shape>
            </w:pict>
          </mc:Fallback>
        </mc:AlternateContent>
      </w:r>
    </w:p>
    <w:p w14:paraId="092D9F32" w14:textId="6AFC516A" w:rsidR="0015525A" w:rsidRPr="0015525A" w:rsidRDefault="0015525A" w:rsidP="0015525A">
      <w:pPr>
        <w:pStyle w:val="Heading"/>
        <w:rPr>
          <w:rStyle w:val="Hyperlink"/>
          <w:rFonts w:eastAsiaTheme="majorEastAsia"/>
        </w:rPr>
      </w:pPr>
      <w:r>
        <w:fldChar w:fldCharType="begin"/>
      </w:r>
      <w:r>
        <w:instrText>HYPERLINK "https://doi.org/10.26786/1920-7603(2025)XXX"</w:instrText>
      </w:r>
      <w:r>
        <w:fldChar w:fldCharType="separate"/>
      </w:r>
      <w:r w:rsidRPr="0015525A">
        <w:rPr>
          <w:rStyle w:val="Hyperlink"/>
          <w:rFonts w:ascii="Cambria" w:hAnsi="Cambria"/>
          <w:b w:val="0"/>
          <w:bCs w:val="0"/>
          <w:smallCaps w:val="0"/>
        </w:rPr>
        <w:t xml:space="preserve"> </w:t>
      </w:r>
      <w:r w:rsidRPr="0015525A">
        <w:rPr>
          <w:rStyle w:val="Hyperlink"/>
          <w:rFonts w:eastAsiaTheme="majorEastAsia"/>
          <w:lang w:val="de-DE"/>
        </w:rPr>
        <w:t>DOI: 10.26786/1920-7603(2026)877</w:t>
      </w:r>
    </w:p>
    <w:p w14:paraId="3211ADDA" w14:textId="36410367" w:rsidR="001F3A1D" w:rsidRPr="0097631C" w:rsidRDefault="0015525A" w:rsidP="0015525A">
      <w:pPr>
        <w:rPr>
          <w:rFonts w:ascii="Arial" w:hAnsi="Arial" w:cs="Arial"/>
          <w:lang w:val="en-GB"/>
        </w:rPr>
      </w:pPr>
      <w:r>
        <w:rPr>
          <w:rFonts w:cs="Times New Roman"/>
          <w:bCs/>
          <w:smallCaps/>
          <w:lang w:val="en-US"/>
        </w:rPr>
        <w:fldChar w:fldCharType="end"/>
      </w:r>
      <w:r w:rsidR="001F3A1D" w:rsidRPr="0097631C">
        <w:rPr>
          <w:rFonts w:ascii="Arial" w:hAnsi="Arial" w:cs="Arial"/>
          <w:noProof/>
          <w:lang w:eastAsia="de-DE"/>
        </w:rPr>
        <w:drawing>
          <wp:inline distT="0" distB="0" distL="0" distR="0" wp14:anchorId="3D664669" wp14:editId="2F048272">
            <wp:extent cx="2880000" cy="2972477"/>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2880000" cy="2972477"/>
                    </a:xfrm>
                    <a:prstGeom prst="rect">
                      <a:avLst/>
                    </a:prstGeom>
                    <a:noFill/>
                    <a:ln>
                      <a:noFill/>
                    </a:ln>
                    <a:extLst>
                      <a:ext uri="{53640926-AAD7-44D8-BBD7-CCE9431645EC}">
                        <a14:shadowObscured xmlns:a14="http://schemas.microsoft.com/office/drawing/2010/main"/>
                      </a:ext>
                    </a:extLst>
                  </pic:spPr>
                </pic:pic>
              </a:graphicData>
            </a:graphic>
          </wp:inline>
        </w:drawing>
      </w:r>
    </w:p>
    <w:p w14:paraId="6B4741DC" w14:textId="77777777" w:rsidR="001F3A1D" w:rsidRPr="0015525A" w:rsidRDefault="001F3A1D" w:rsidP="001F3A1D">
      <w:pPr>
        <w:rPr>
          <w:rFonts w:cs="Arial"/>
          <w:lang w:val="en-GB"/>
        </w:rPr>
      </w:pPr>
      <w:bookmarkStart w:id="0" w:name="_Hlk218535344"/>
      <w:r w:rsidRPr="0015525A">
        <w:rPr>
          <w:rFonts w:cs="Arial"/>
          <w:b/>
          <w:lang w:val="en-GB"/>
        </w:rPr>
        <w:t xml:space="preserve">Figure S1. </w:t>
      </w:r>
      <w:r w:rsidRPr="0015525A">
        <w:rPr>
          <w:rFonts w:cs="Arial"/>
          <w:lang w:val="en-GB"/>
        </w:rPr>
        <w:t>NMDS ordination for bee communities sampled in flowering canopies of different tree taxa</w:t>
      </w:r>
      <w:bookmarkEnd w:id="0"/>
      <w:r w:rsidRPr="0015525A">
        <w:rPr>
          <w:rFonts w:cs="Arial"/>
          <w:lang w:val="en-GB"/>
        </w:rPr>
        <w:t xml:space="preserve"> (</w:t>
      </w:r>
      <w:r w:rsidRPr="0015525A">
        <w:rPr>
          <w:rFonts w:cs="Arial"/>
          <w:color w:val="66FF33"/>
          <w:lang w:val="en-GB"/>
        </w:rPr>
        <w:sym w:font="Wingdings" w:char="F075"/>
      </w:r>
      <w:r w:rsidRPr="0015525A">
        <w:rPr>
          <w:rFonts w:cs="Arial"/>
          <w:lang w:val="en-GB"/>
        </w:rPr>
        <w:t xml:space="preserve"> </w:t>
      </w:r>
      <w:r w:rsidRPr="0015525A">
        <w:rPr>
          <w:rFonts w:cs="Arial"/>
          <w:i/>
          <w:lang w:val="en-GB"/>
        </w:rPr>
        <w:t>Salix</w:t>
      </w:r>
      <w:r w:rsidRPr="0015525A">
        <w:rPr>
          <w:rFonts w:cs="Arial"/>
          <w:lang w:val="en-GB"/>
        </w:rPr>
        <w:t xml:space="preserve">, </w:t>
      </w:r>
      <w:r w:rsidRPr="0015525A">
        <w:rPr>
          <w:rFonts w:cs="Arial"/>
          <w:color w:val="FF0000"/>
          <w:lang w:val="en-GB"/>
        </w:rPr>
        <w:sym w:font="Wingdings" w:char="F075"/>
      </w:r>
      <w:r w:rsidRPr="0015525A">
        <w:rPr>
          <w:rFonts w:cs="Arial"/>
          <w:color w:val="FF0000"/>
          <w:lang w:val="en-GB"/>
        </w:rPr>
        <w:t xml:space="preserve"> </w:t>
      </w:r>
      <w:r w:rsidRPr="0015525A">
        <w:rPr>
          <w:rFonts w:cs="Arial"/>
          <w:i/>
          <w:lang w:val="en-GB"/>
        </w:rPr>
        <w:t>Robinia</w:t>
      </w:r>
      <w:r w:rsidRPr="0015525A">
        <w:rPr>
          <w:rFonts w:cs="Arial"/>
          <w:lang w:val="en-GB"/>
        </w:rPr>
        <w:t xml:space="preserve">, </w:t>
      </w:r>
      <w:r w:rsidRPr="0015525A">
        <w:rPr>
          <w:rFonts w:cs="Arial"/>
          <w:color w:val="FF00FF"/>
          <w:lang w:val="en-GB"/>
        </w:rPr>
        <w:sym w:font="Wingdings" w:char="F075"/>
      </w:r>
      <w:r w:rsidRPr="0015525A">
        <w:rPr>
          <w:rFonts w:cs="Arial"/>
          <w:lang w:val="en-GB"/>
        </w:rPr>
        <w:t xml:space="preserve"> </w:t>
      </w:r>
      <w:r w:rsidRPr="0015525A">
        <w:rPr>
          <w:rFonts w:cs="Arial"/>
          <w:i/>
          <w:lang w:val="en-GB"/>
        </w:rPr>
        <w:t>Tilia</w:t>
      </w:r>
      <w:r w:rsidRPr="0015525A">
        <w:rPr>
          <w:rFonts w:cs="Arial"/>
          <w:lang w:val="en-GB"/>
        </w:rPr>
        <w:t>; excluding samples from apple trees) using window interception traps. Bray-</w:t>
      </w:r>
      <w:proofErr w:type="gramStart"/>
      <w:r w:rsidRPr="0015525A">
        <w:rPr>
          <w:rFonts w:cs="Arial"/>
          <w:lang w:val="en-GB"/>
        </w:rPr>
        <w:t>Curtis</w:t>
      </w:r>
      <w:proofErr w:type="gramEnd"/>
      <w:r w:rsidRPr="0015525A">
        <w:rPr>
          <w:rFonts w:cs="Arial"/>
          <w:lang w:val="en-GB"/>
        </w:rPr>
        <w:t xml:space="preserve"> dissimilarity and log(x+1) transformation, 3D </w:t>
      </w:r>
      <w:proofErr w:type="gramStart"/>
      <w:r w:rsidRPr="0015525A">
        <w:rPr>
          <w:rFonts w:cs="Arial"/>
          <w:lang w:val="en-GB"/>
        </w:rPr>
        <w:t>stress</w:t>
      </w:r>
      <w:proofErr w:type="gramEnd"/>
      <w:r w:rsidRPr="0015525A">
        <w:rPr>
          <w:rFonts w:cs="Arial"/>
          <w:lang w:val="en-GB"/>
        </w:rPr>
        <w:t xml:space="preserve"> = 0.07.</w:t>
      </w:r>
    </w:p>
    <w:p w14:paraId="27B68192" w14:textId="77777777" w:rsidR="001F3A1D" w:rsidRPr="0097631C" w:rsidRDefault="001F3A1D" w:rsidP="001F3A1D">
      <w:pPr>
        <w:rPr>
          <w:rFonts w:ascii="Arial" w:hAnsi="Arial" w:cs="Arial"/>
          <w:lang w:val="en-GB"/>
        </w:rPr>
      </w:pPr>
      <w:r w:rsidRPr="0097631C">
        <w:rPr>
          <w:rFonts w:ascii="Arial" w:hAnsi="Arial" w:cs="Arial"/>
          <w:noProof/>
          <w:lang w:eastAsia="de-DE"/>
        </w:rPr>
        <w:drawing>
          <wp:inline distT="0" distB="0" distL="0" distR="0" wp14:anchorId="235A4FF9" wp14:editId="5ABABAE7">
            <wp:extent cx="2880000" cy="246585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2465851"/>
                    </a:xfrm>
                    <a:prstGeom prst="rect">
                      <a:avLst/>
                    </a:prstGeom>
                    <a:noFill/>
                    <a:ln>
                      <a:noFill/>
                    </a:ln>
                  </pic:spPr>
                </pic:pic>
              </a:graphicData>
            </a:graphic>
          </wp:inline>
        </w:drawing>
      </w:r>
    </w:p>
    <w:p w14:paraId="1F958034" w14:textId="77777777" w:rsidR="001F3A1D" w:rsidRPr="0015525A" w:rsidRDefault="001F3A1D" w:rsidP="001F3A1D">
      <w:pPr>
        <w:rPr>
          <w:rFonts w:cs="Arial"/>
          <w:lang w:val="en-GB"/>
        </w:rPr>
      </w:pPr>
      <w:bookmarkStart w:id="1" w:name="_Hlk218535364"/>
      <w:r w:rsidRPr="0015525A">
        <w:rPr>
          <w:rFonts w:cs="Arial"/>
          <w:b/>
          <w:lang w:val="en-GB"/>
        </w:rPr>
        <w:t xml:space="preserve">Figure S2. </w:t>
      </w:r>
      <w:r w:rsidRPr="0015525A">
        <w:rPr>
          <w:rFonts w:cs="Arial"/>
          <w:lang w:val="en-GB"/>
        </w:rPr>
        <w:t>Modelled probability of a sampled bee individual representing a honeybee individual in samples from window interception traps in flowering canopies of different tree taxa</w:t>
      </w:r>
      <w:bookmarkEnd w:id="1"/>
      <w:r w:rsidRPr="0015525A">
        <w:rPr>
          <w:rFonts w:cs="Arial"/>
          <w:lang w:val="en-GB"/>
        </w:rPr>
        <w:t xml:space="preserve"> (excluding samples from apple trees). Different letters represent significant differences (Binomial-GLMM (logit-link) &amp; Tukey test, </w:t>
      </w:r>
      <w:proofErr w:type="spellStart"/>
      <w:r w:rsidRPr="0015525A">
        <w:rPr>
          <w:rFonts w:cs="Arial"/>
          <w:lang w:val="en-GB"/>
        </w:rPr>
        <w:t>df</w:t>
      </w:r>
      <w:proofErr w:type="spellEnd"/>
      <w:r w:rsidRPr="0015525A">
        <w:rPr>
          <w:rFonts w:cs="Arial"/>
          <w:lang w:val="en-GB"/>
        </w:rPr>
        <w:t xml:space="preserve"> = 346, p &lt; 0.002), while error bars represent 95% confidence intervals.</w:t>
      </w:r>
    </w:p>
    <w:p w14:paraId="45640D47" w14:textId="77777777" w:rsidR="001F3A1D" w:rsidRPr="0097631C" w:rsidRDefault="001F3A1D" w:rsidP="001F3A1D">
      <w:pPr>
        <w:rPr>
          <w:rFonts w:ascii="Arial" w:hAnsi="Arial" w:cs="Arial"/>
          <w:lang w:val="en-GB"/>
        </w:rPr>
      </w:pPr>
    </w:p>
    <w:p w14:paraId="2A5E3416" w14:textId="77777777" w:rsidR="001F3A1D" w:rsidRPr="0097631C" w:rsidRDefault="001F3A1D" w:rsidP="001F3A1D">
      <w:pPr>
        <w:rPr>
          <w:rFonts w:ascii="Arial" w:hAnsi="Arial" w:cs="Arial"/>
          <w:lang w:val="en-GB"/>
        </w:rPr>
      </w:pPr>
      <w:r w:rsidRPr="0097631C">
        <w:rPr>
          <w:rFonts w:ascii="Arial" w:hAnsi="Arial" w:cs="Arial"/>
          <w:lang w:val="en-GB"/>
        </w:rPr>
        <w:br w:type="page"/>
      </w:r>
    </w:p>
    <w:p w14:paraId="6FA6FBC9" w14:textId="77777777" w:rsidR="007C1A18" w:rsidRPr="0015525A" w:rsidRDefault="007C1A18" w:rsidP="0015525A">
      <w:pPr>
        <w:spacing w:after="0"/>
        <w:rPr>
          <w:rFonts w:cs="Arial"/>
          <w:lang w:val="en-GB"/>
        </w:rPr>
      </w:pPr>
      <w:bookmarkStart w:id="2" w:name="_Hlk218535399"/>
      <w:r w:rsidRPr="0015525A">
        <w:rPr>
          <w:rFonts w:cs="Arial"/>
          <w:b/>
          <w:sz w:val="24"/>
          <w:lang w:val="en-GB"/>
        </w:rPr>
        <w:lastRenderedPageBreak/>
        <w:t>Table S1.</w:t>
      </w:r>
      <w:r>
        <w:rPr>
          <w:rFonts w:cs="Arial"/>
          <w:sz w:val="24"/>
          <w:lang w:val="en-GB"/>
        </w:rPr>
        <w:t xml:space="preserve"> </w:t>
      </w:r>
      <w:r w:rsidRPr="007C1A18">
        <w:rPr>
          <w:rFonts w:cs="Arial"/>
          <w:sz w:val="24"/>
          <w:lang w:val="en-GB"/>
        </w:rPr>
        <w:t xml:space="preserve">Results from PRIMER 7 for the analysis of correlation between the community dissimilarity matrix and the spatial distance matrix </w:t>
      </w:r>
      <w:bookmarkEnd w:id="2"/>
      <w:r w:rsidRPr="007C1A18">
        <w:rPr>
          <w:rFonts w:cs="Arial"/>
          <w:sz w:val="24"/>
          <w:lang w:val="en-GB"/>
        </w:rPr>
        <w:t>(complete dataset)</w:t>
      </w:r>
      <w:r w:rsidR="00460519">
        <w:rPr>
          <w:rFonts w:cs="Arial"/>
          <w:sz w:val="24"/>
          <w:lang w:val="en-GB"/>
        </w:rPr>
        <w:t xml:space="preserve">, </w:t>
      </w:r>
      <w:r w:rsidR="00460519">
        <w:rPr>
          <w:rFonts w:cs="Arial"/>
          <w:lang w:val="en-GB"/>
        </w:rPr>
        <w:t xml:space="preserve">using function </w:t>
      </w:r>
      <w:r w:rsidR="00460519" w:rsidRPr="00AF5584">
        <w:rPr>
          <w:rFonts w:cs="Arial"/>
          <w:lang w:val="en-GB"/>
        </w:rPr>
        <w:t>RELATE - Testing matched resemblance matrices</w:t>
      </w:r>
      <w:r w:rsidR="00460519">
        <w:rPr>
          <w:rFonts w:cs="Arial"/>
          <w:lang w:val="en-GB"/>
        </w:rPr>
        <w:t>.</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7C1A18" w14:paraId="5B83E7FF" w14:textId="77777777" w:rsidTr="0015525A">
        <w:tc>
          <w:tcPr>
            <w:tcW w:w="9062" w:type="dxa"/>
            <w:tcMar>
              <w:left w:w="0" w:type="dxa"/>
              <w:right w:w="0" w:type="dxa"/>
            </w:tcMar>
          </w:tcPr>
          <w:p w14:paraId="13205C5C" w14:textId="77777777" w:rsidR="007C1A18" w:rsidRDefault="007C1A18" w:rsidP="007C1A18">
            <w:pPr>
              <w:rPr>
                <w:rFonts w:cs="Arial"/>
                <w:sz w:val="24"/>
                <w:lang w:val="en-GB"/>
              </w:rPr>
            </w:pPr>
            <w:r w:rsidRPr="003237C1">
              <w:rPr>
                <w:rFonts w:cs="Arial"/>
                <w:lang w:val="en-GB"/>
              </w:rPr>
              <w:t>Correlation method: Spearman rank</w:t>
            </w:r>
          </w:p>
        </w:tc>
      </w:tr>
      <w:tr w:rsidR="007C1A18" w14:paraId="29A540C6" w14:textId="77777777" w:rsidTr="0015525A">
        <w:tc>
          <w:tcPr>
            <w:tcW w:w="9062" w:type="dxa"/>
            <w:tcMar>
              <w:left w:w="0" w:type="dxa"/>
              <w:right w:w="0" w:type="dxa"/>
            </w:tcMar>
          </w:tcPr>
          <w:p w14:paraId="6E6812C7" w14:textId="77777777" w:rsidR="007C1A18" w:rsidRDefault="007C1A18" w:rsidP="007C1A18">
            <w:pPr>
              <w:rPr>
                <w:rFonts w:cs="Arial"/>
                <w:sz w:val="24"/>
                <w:lang w:val="en-GB"/>
              </w:rPr>
            </w:pPr>
            <w:r w:rsidRPr="003237C1">
              <w:rPr>
                <w:rFonts w:cs="Arial"/>
                <w:lang w:val="en-GB"/>
              </w:rPr>
              <w:t>Sample statistic (Rho): 0.33</w:t>
            </w:r>
          </w:p>
        </w:tc>
      </w:tr>
      <w:tr w:rsidR="007C1A18" w:rsidRPr="00D37399" w14:paraId="39F2C3EA" w14:textId="77777777" w:rsidTr="0015525A">
        <w:tc>
          <w:tcPr>
            <w:tcW w:w="9062" w:type="dxa"/>
            <w:tcMar>
              <w:left w:w="0" w:type="dxa"/>
              <w:right w:w="0" w:type="dxa"/>
            </w:tcMar>
          </w:tcPr>
          <w:p w14:paraId="43B2B5BC" w14:textId="77777777" w:rsidR="007C1A18" w:rsidRDefault="007C1A18" w:rsidP="007C1A18">
            <w:pPr>
              <w:rPr>
                <w:rFonts w:cs="Arial"/>
                <w:sz w:val="24"/>
                <w:lang w:val="en-GB"/>
              </w:rPr>
            </w:pPr>
            <w:r w:rsidRPr="003237C1">
              <w:rPr>
                <w:rFonts w:cs="Arial"/>
                <w:lang w:val="en-GB"/>
              </w:rPr>
              <w:t>Significance level of sample statistic: 0.37 %</w:t>
            </w:r>
          </w:p>
        </w:tc>
      </w:tr>
      <w:tr w:rsidR="007C1A18" w14:paraId="4EC0F50E" w14:textId="77777777" w:rsidTr="0015525A">
        <w:tc>
          <w:tcPr>
            <w:tcW w:w="9062" w:type="dxa"/>
            <w:tcMar>
              <w:left w:w="0" w:type="dxa"/>
              <w:right w:w="0" w:type="dxa"/>
            </w:tcMar>
          </w:tcPr>
          <w:p w14:paraId="3152C0F3" w14:textId="77777777" w:rsidR="007C1A18" w:rsidRDefault="007C1A18" w:rsidP="007C1A18">
            <w:pPr>
              <w:rPr>
                <w:rFonts w:cs="Arial"/>
                <w:sz w:val="24"/>
                <w:lang w:val="en-GB"/>
              </w:rPr>
            </w:pPr>
            <w:r w:rsidRPr="003237C1">
              <w:rPr>
                <w:rFonts w:cs="Arial"/>
                <w:lang w:val="en-GB"/>
              </w:rPr>
              <w:t>Number of permutations: 999999</w:t>
            </w:r>
          </w:p>
        </w:tc>
      </w:tr>
      <w:tr w:rsidR="007C1A18" w:rsidRPr="00D37399" w14:paraId="3E83CA68" w14:textId="77777777" w:rsidTr="0015525A">
        <w:tc>
          <w:tcPr>
            <w:tcW w:w="9062" w:type="dxa"/>
            <w:tcMar>
              <w:left w:w="0" w:type="dxa"/>
              <w:right w:w="0" w:type="dxa"/>
            </w:tcMar>
          </w:tcPr>
          <w:p w14:paraId="5B85FE90" w14:textId="77777777" w:rsidR="007C1A18" w:rsidRDefault="007C1A18" w:rsidP="007C1A18">
            <w:pPr>
              <w:rPr>
                <w:rFonts w:cs="Arial"/>
                <w:sz w:val="24"/>
                <w:lang w:val="en-GB"/>
              </w:rPr>
            </w:pPr>
            <w:r w:rsidRPr="003237C1">
              <w:rPr>
                <w:rFonts w:cs="Arial"/>
                <w:lang w:val="en-GB"/>
              </w:rPr>
              <w:t>Number of permuted statistics greater than or equal to Rho: 3654</w:t>
            </w:r>
          </w:p>
        </w:tc>
      </w:tr>
    </w:tbl>
    <w:p w14:paraId="60F8C76E" w14:textId="77777777" w:rsidR="001F3A1D" w:rsidRPr="0015525A" w:rsidRDefault="001F3A1D" w:rsidP="001F3A1D">
      <w:pPr>
        <w:rPr>
          <w:rFonts w:cs="Arial"/>
          <w:sz w:val="24"/>
          <w:lang w:val="en-GB"/>
        </w:rPr>
      </w:pPr>
    </w:p>
    <w:p w14:paraId="0B51ACEB" w14:textId="11F48F1E" w:rsidR="00460519" w:rsidRPr="0015525A" w:rsidRDefault="00460519" w:rsidP="0015525A">
      <w:pPr>
        <w:spacing w:after="0"/>
        <w:rPr>
          <w:rFonts w:cs="Arial"/>
          <w:lang w:val="en-GB"/>
        </w:rPr>
      </w:pPr>
      <w:bookmarkStart w:id="3" w:name="_Hlk218582931"/>
      <w:r w:rsidRPr="0015525A">
        <w:rPr>
          <w:rFonts w:cs="Arial"/>
          <w:b/>
          <w:lang w:val="en-GB"/>
        </w:rPr>
        <w:t xml:space="preserve">Table S2. </w:t>
      </w:r>
      <w:r w:rsidRPr="00460519">
        <w:rPr>
          <w:rFonts w:cs="Arial"/>
          <w:lang w:val="en-GB"/>
        </w:rPr>
        <w:t>Results from PRIMER 7 for the analysis of correlation between the community dissimilarity matrix and the spatial distance matrix</w:t>
      </w:r>
      <w:bookmarkEnd w:id="3"/>
      <w:r w:rsidRPr="00460519">
        <w:rPr>
          <w:rFonts w:cs="Arial"/>
          <w:lang w:val="en-GB"/>
        </w:rPr>
        <w:t xml:space="preserve"> (</w:t>
      </w:r>
      <w:r w:rsidR="00A97EB9" w:rsidRPr="003F64D3">
        <w:rPr>
          <w:rFonts w:cs="Arial"/>
          <w:lang w:val="en-GB"/>
        </w:rPr>
        <w:t>dataset excluding apple tree samples</w:t>
      </w:r>
      <w:r w:rsidRPr="00460519">
        <w:rPr>
          <w:rFonts w:cs="Arial"/>
          <w:lang w:val="en-GB"/>
        </w:rPr>
        <w:t>)</w:t>
      </w:r>
      <w:r>
        <w:rPr>
          <w:rFonts w:cs="Arial"/>
          <w:lang w:val="en-GB"/>
        </w:rPr>
        <w:t xml:space="preserve">, using function </w:t>
      </w:r>
      <w:r w:rsidRPr="00AF5584">
        <w:rPr>
          <w:rFonts w:cs="Arial"/>
          <w:lang w:val="en-GB"/>
        </w:rPr>
        <w:t>RELATE - Testing matched resemblance matrices</w:t>
      </w:r>
      <w:r>
        <w:rPr>
          <w:rFonts w:cs="Arial"/>
          <w:lang w:val="en-GB"/>
        </w:rPr>
        <w:t>.</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460519" w14:paraId="1DCEC917" w14:textId="77777777" w:rsidTr="0015525A">
        <w:tc>
          <w:tcPr>
            <w:tcW w:w="9062" w:type="dxa"/>
            <w:tcMar>
              <w:left w:w="0" w:type="dxa"/>
              <w:right w:w="0" w:type="dxa"/>
            </w:tcMar>
          </w:tcPr>
          <w:p w14:paraId="576376BB" w14:textId="77777777" w:rsidR="00460519" w:rsidRDefault="00460519" w:rsidP="00460519">
            <w:pPr>
              <w:rPr>
                <w:rFonts w:cs="Arial"/>
                <w:u w:val="single"/>
                <w:lang w:val="en-GB"/>
              </w:rPr>
            </w:pPr>
            <w:r w:rsidRPr="00AF5584">
              <w:rPr>
                <w:rFonts w:cs="Arial"/>
                <w:lang w:val="en-GB"/>
              </w:rPr>
              <w:t>Correlation method: Spearman rank</w:t>
            </w:r>
          </w:p>
        </w:tc>
      </w:tr>
      <w:tr w:rsidR="00460519" w14:paraId="5F8530D3" w14:textId="77777777" w:rsidTr="0015525A">
        <w:tc>
          <w:tcPr>
            <w:tcW w:w="9062" w:type="dxa"/>
            <w:tcMar>
              <w:left w:w="0" w:type="dxa"/>
              <w:right w:w="0" w:type="dxa"/>
            </w:tcMar>
          </w:tcPr>
          <w:p w14:paraId="21053313" w14:textId="77777777" w:rsidR="00460519" w:rsidRDefault="00460519" w:rsidP="00460519">
            <w:pPr>
              <w:rPr>
                <w:rFonts w:cs="Arial"/>
                <w:u w:val="single"/>
                <w:lang w:val="en-GB"/>
              </w:rPr>
            </w:pPr>
            <w:r w:rsidRPr="00AF5584">
              <w:rPr>
                <w:rFonts w:cs="Arial"/>
                <w:lang w:val="en-GB"/>
              </w:rPr>
              <w:t>Sample statistic (Rho): 0.23</w:t>
            </w:r>
          </w:p>
        </w:tc>
      </w:tr>
      <w:tr w:rsidR="00460519" w:rsidRPr="00D37399" w14:paraId="3916F011" w14:textId="77777777" w:rsidTr="0015525A">
        <w:tc>
          <w:tcPr>
            <w:tcW w:w="9062" w:type="dxa"/>
            <w:tcMar>
              <w:left w:w="0" w:type="dxa"/>
              <w:right w:w="0" w:type="dxa"/>
            </w:tcMar>
          </w:tcPr>
          <w:p w14:paraId="13AEEF17" w14:textId="77777777" w:rsidR="00460519" w:rsidRDefault="00460519" w:rsidP="00460519">
            <w:pPr>
              <w:rPr>
                <w:rFonts w:cs="Arial"/>
                <w:u w:val="single"/>
                <w:lang w:val="en-GB"/>
              </w:rPr>
            </w:pPr>
            <w:r w:rsidRPr="00AF5584">
              <w:rPr>
                <w:rFonts w:cs="Arial"/>
                <w:lang w:val="en-GB"/>
              </w:rPr>
              <w:t>Significance level of sample statistic: 1.57 %</w:t>
            </w:r>
          </w:p>
        </w:tc>
      </w:tr>
      <w:tr w:rsidR="00460519" w14:paraId="084FC7E9" w14:textId="77777777" w:rsidTr="0015525A">
        <w:tc>
          <w:tcPr>
            <w:tcW w:w="9062" w:type="dxa"/>
            <w:tcMar>
              <w:left w:w="0" w:type="dxa"/>
              <w:right w:w="0" w:type="dxa"/>
            </w:tcMar>
          </w:tcPr>
          <w:p w14:paraId="4004842F" w14:textId="77777777" w:rsidR="00460519" w:rsidRDefault="00460519" w:rsidP="00460519">
            <w:pPr>
              <w:rPr>
                <w:rFonts w:cs="Arial"/>
                <w:u w:val="single"/>
                <w:lang w:val="en-GB"/>
              </w:rPr>
            </w:pPr>
            <w:r w:rsidRPr="00AF5584">
              <w:rPr>
                <w:rFonts w:cs="Arial"/>
                <w:lang w:val="en-GB"/>
              </w:rPr>
              <w:t>Number of permutations: 999999</w:t>
            </w:r>
          </w:p>
        </w:tc>
      </w:tr>
      <w:tr w:rsidR="00460519" w:rsidRPr="00D37399" w14:paraId="6FD0B96B" w14:textId="77777777" w:rsidTr="0015525A">
        <w:tc>
          <w:tcPr>
            <w:tcW w:w="9062" w:type="dxa"/>
            <w:tcMar>
              <w:left w:w="0" w:type="dxa"/>
              <w:right w:w="0" w:type="dxa"/>
            </w:tcMar>
          </w:tcPr>
          <w:p w14:paraId="77B4D809" w14:textId="77777777" w:rsidR="00460519" w:rsidRDefault="00460519" w:rsidP="00460519">
            <w:pPr>
              <w:rPr>
                <w:rFonts w:cs="Arial"/>
                <w:u w:val="single"/>
                <w:lang w:val="en-GB"/>
              </w:rPr>
            </w:pPr>
            <w:r w:rsidRPr="00AF5584">
              <w:rPr>
                <w:rFonts w:cs="Arial"/>
                <w:lang w:val="en-GB"/>
              </w:rPr>
              <w:t>Number of permuted statistics greater than or equal to Rho: 15679</w:t>
            </w:r>
          </w:p>
        </w:tc>
      </w:tr>
    </w:tbl>
    <w:p w14:paraId="35662A4B" w14:textId="77777777" w:rsidR="001F3A1D" w:rsidRDefault="001F3A1D" w:rsidP="001F3A1D">
      <w:pPr>
        <w:rPr>
          <w:rFonts w:cs="Arial"/>
          <w:u w:val="single"/>
          <w:lang w:val="en-GB"/>
        </w:rPr>
      </w:pPr>
    </w:p>
    <w:p w14:paraId="11B1E7C8" w14:textId="0A210150" w:rsidR="001F3A1D" w:rsidRPr="0015525A" w:rsidRDefault="00460519" w:rsidP="001F3A1D">
      <w:pPr>
        <w:spacing w:after="0" w:line="240" w:lineRule="auto"/>
        <w:rPr>
          <w:rFonts w:cs="Arial"/>
          <w:lang w:val="en-GB"/>
        </w:rPr>
      </w:pPr>
      <w:bookmarkStart w:id="4" w:name="_Hlk218582901"/>
      <w:r w:rsidRPr="009B6612">
        <w:rPr>
          <w:rFonts w:cs="Arial"/>
          <w:b/>
          <w:lang w:val="en-GB"/>
        </w:rPr>
        <w:t>Table S</w:t>
      </w:r>
      <w:r w:rsidR="003F64D3">
        <w:rPr>
          <w:rFonts w:cs="Arial"/>
          <w:b/>
          <w:lang w:val="en-GB"/>
        </w:rPr>
        <w:t>3</w:t>
      </w:r>
      <w:r w:rsidRPr="009B6612">
        <w:rPr>
          <w:rFonts w:cs="Arial"/>
          <w:b/>
          <w:lang w:val="en-GB"/>
        </w:rPr>
        <w:t xml:space="preserve">. </w:t>
      </w:r>
      <w:r w:rsidRPr="00460519">
        <w:rPr>
          <w:rFonts w:cs="Arial"/>
          <w:lang w:val="en-GB"/>
        </w:rPr>
        <w:t>Results from PRIMER 7 for the PERMANOVA</w:t>
      </w:r>
      <w:bookmarkEnd w:id="4"/>
      <w:r w:rsidRPr="00460519">
        <w:rPr>
          <w:rFonts w:cs="Arial"/>
          <w:lang w:val="en-GB"/>
        </w:rPr>
        <w:t xml:space="preserve"> (complete dataset)</w:t>
      </w:r>
      <w:r>
        <w:rPr>
          <w:rFonts w:cs="Arial"/>
          <w:lang w:val="en-GB"/>
        </w:rPr>
        <w:t>.</w:t>
      </w:r>
      <w:r w:rsidR="001F3A1D" w:rsidRPr="0015525A">
        <w:rPr>
          <w:rFonts w:cs="Arial"/>
          <w:lang w:val="en-GB"/>
        </w:rPr>
        <w:tab/>
        <w:t xml:space="preserve">        </w:t>
      </w:r>
      <w:r w:rsidR="001F3A1D" w:rsidRPr="0015525A">
        <w:rPr>
          <w:rFonts w:cs="Arial"/>
          <w:lang w:val="en-GB"/>
        </w:rPr>
        <w:tab/>
        <w:t xml:space="preserve">       </w:t>
      </w:r>
      <w:r w:rsidR="001F3A1D" w:rsidRPr="0015525A">
        <w:rPr>
          <w:rFonts w:cs="Arial"/>
          <w:lang w:val="en-GB"/>
        </w:rPr>
        <w:tab/>
        <w:t xml:space="preserve">      </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296"/>
        <w:gridCol w:w="1296"/>
        <w:gridCol w:w="1296"/>
        <w:gridCol w:w="1296"/>
        <w:gridCol w:w="1296"/>
        <w:gridCol w:w="1296"/>
      </w:tblGrid>
      <w:tr w:rsidR="00460519" w14:paraId="501D14EF" w14:textId="77777777" w:rsidTr="0015525A">
        <w:tc>
          <w:tcPr>
            <w:tcW w:w="1294" w:type="dxa"/>
            <w:tcBorders>
              <w:top w:val="single" w:sz="4" w:space="0" w:color="auto"/>
              <w:bottom w:val="single" w:sz="4" w:space="0" w:color="auto"/>
            </w:tcBorders>
            <w:noWrap/>
            <w:tcMar>
              <w:left w:w="0" w:type="dxa"/>
              <w:right w:w="0" w:type="dxa"/>
            </w:tcMar>
          </w:tcPr>
          <w:p w14:paraId="71159F12" w14:textId="77777777" w:rsidR="00460519" w:rsidRPr="0015525A" w:rsidRDefault="00460519" w:rsidP="00460519">
            <w:pPr>
              <w:rPr>
                <w:rFonts w:cs="Arial"/>
                <w:lang w:val="en-GB"/>
              </w:rPr>
            </w:pPr>
            <w:r w:rsidRPr="008304C7">
              <w:rPr>
                <w:rFonts w:cs="Arial"/>
                <w:lang w:val="en-GB"/>
              </w:rPr>
              <w:t>Source</w:t>
            </w:r>
          </w:p>
        </w:tc>
        <w:tc>
          <w:tcPr>
            <w:tcW w:w="1294" w:type="dxa"/>
            <w:tcBorders>
              <w:top w:val="single" w:sz="4" w:space="0" w:color="auto"/>
              <w:bottom w:val="single" w:sz="4" w:space="0" w:color="auto"/>
            </w:tcBorders>
            <w:noWrap/>
            <w:tcMar>
              <w:left w:w="0" w:type="dxa"/>
              <w:right w:w="0" w:type="dxa"/>
            </w:tcMar>
          </w:tcPr>
          <w:p w14:paraId="65847750" w14:textId="77777777" w:rsidR="00460519" w:rsidRPr="0015525A" w:rsidRDefault="00460519" w:rsidP="00460519">
            <w:pPr>
              <w:rPr>
                <w:rFonts w:cs="Arial"/>
                <w:lang w:val="en-GB"/>
              </w:rPr>
            </w:pPr>
            <w:proofErr w:type="spellStart"/>
            <w:r w:rsidRPr="008304C7">
              <w:rPr>
                <w:rFonts w:cs="Arial"/>
                <w:lang w:val="en-GB"/>
              </w:rPr>
              <w:t>df</w:t>
            </w:r>
            <w:proofErr w:type="spellEnd"/>
          </w:p>
        </w:tc>
        <w:tc>
          <w:tcPr>
            <w:tcW w:w="1294" w:type="dxa"/>
            <w:tcBorders>
              <w:top w:val="single" w:sz="4" w:space="0" w:color="auto"/>
              <w:bottom w:val="single" w:sz="4" w:space="0" w:color="auto"/>
            </w:tcBorders>
            <w:noWrap/>
            <w:tcMar>
              <w:left w:w="0" w:type="dxa"/>
              <w:right w:w="0" w:type="dxa"/>
            </w:tcMar>
          </w:tcPr>
          <w:p w14:paraId="25E228FB" w14:textId="77777777" w:rsidR="00460519" w:rsidRPr="0015525A" w:rsidRDefault="00460519" w:rsidP="00460519">
            <w:pPr>
              <w:rPr>
                <w:rFonts w:cs="Arial"/>
                <w:lang w:val="en-GB"/>
              </w:rPr>
            </w:pPr>
            <w:r w:rsidRPr="008304C7">
              <w:rPr>
                <w:rFonts w:cs="Arial"/>
                <w:lang w:val="en-GB"/>
              </w:rPr>
              <w:t>SS</w:t>
            </w:r>
          </w:p>
        </w:tc>
        <w:tc>
          <w:tcPr>
            <w:tcW w:w="1295" w:type="dxa"/>
            <w:tcBorders>
              <w:top w:val="single" w:sz="4" w:space="0" w:color="auto"/>
              <w:bottom w:val="single" w:sz="4" w:space="0" w:color="auto"/>
            </w:tcBorders>
            <w:noWrap/>
            <w:tcMar>
              <w:left w:w="0" w:type="dxa"/>
              <w:right w:w="0" w:type="dxa"/>
            </w:tcMar>
          </w:tcPr>
          <w:p w14:paraId="704AF4C1" w14:textId="77777777" w:rsidR="00460519" w:rsidRPr="0015525A" w:rsidRDefault="00460519" w:rsidP="00460519">
            <w:pPr>
              <w:rPr>
                <w:rFonts w:cs="Arial"/>
                <w:lang w:val="en-GB"/>
              </w:rPr>
            </w:pPr>
            <w:r w:rsidRPr="008304C7">
              <w:rPr>
                <w:rFonts w:cs="Arial"/>
                <w:lang w:val="en-GB"/>
              </w:rPr>
              <w:t>MS</w:t>
            </w:r>
          </w:p>
        </w:tc>
        <w:tc>
          <w:tcPr>
            <w:tcW w:w="1295" w:type="dxa"/>
            <w:tcBorders>
              <w:top w:val="single" w:sz="4" w:space="0" w:color="auto"/>
              <w:bottom w:val="single" w:sz="4" w:space="0" w:color="auto"/>
            </w:tcBorders>
            <w:noWrap/>
            <w:tcMar>
              <w:left w:w="0" w:type="dxa"/>
              <w:right w:w="0" w:type="dxa"/>
            </w:tcMar>
          </w:tcPr>
          <w:p w14:paraId="069C8C93" w14:textId="77777777" w:rsidR="00460519" w:rsidRPr="0015525A" w:rsidRDefault="00460519" w:rsidP="00460519">
            <w:pPr>
              <w:rPr>
                <w:rFonts w:cs="Arial"/>
                <w:lang w:val="en-GB"/>
              </w:rPr>
            </w:pPr>
            <w:r w:rsidRPr="008304C7">
              <w:rPr>
                <w:rFonts w:cs="Arial"/>
                <w:lang w:val="en-GB"/>
              </w:rPr>
              <w:t>Pseudo-F</w:t>
            </w:r>
          </w:p>
        </w:tc>
        <w:tc>
          <w:tcPr>
            <w:tcW w:w="1295" w:type="dxa"/>
            <w:tcBorders>
              <w:top w:val="single" w:sz="4" w:space="0" w:color="auto"/>
              <w:bottom w:val="single" w:sz="4" w:space="0" w:color="auto"/>
            </w:tcBorders>
            <w:noWrap/>
            <w:tcMar>
              <w:left w:w="0" w:type="dxa"/>
              <w:right w:w="0" w:type="dxa"/>
            </w:tcMar>
          </w:tcPr>
          <w:p w14:paraId="3EC98BA4" w14:textId="77777777" w:rsidR="00460519" w:rsidRPr="0015525A" w:rsidRDefault="00460519" w:rsidP="00460519">
            <w:pPr>
              <w:rPr>
                <w:rFonts w:cs="Arial"/>
                <w:lang w:val="en-GB"/>
              </w:rPr>
            </w:pPr>
            <w:r w:rsidRPr="008304C7">
              <w:rPr>
                <w:rFonts w:cs="Arial"/>
                <w:lang w:val="en-GB"/>
              </w:rPr>
              <w:t>P(perm)</w:t>
            </w:r>
          </w:p>
        </w:tc>
        <w:tc>
          <w:tcPr>
            <w:tcW w:w="1295" w:type="dxa"/>
            <w:tcBorders>
              <w:top w:val="single" w:sz="4" w:space="0" w:color="auto"/>
              <w:bottom w:val="single" w:sz="4" w:space="0" w:color="auto"/>
            </w:tcBorders>
            <w:noWrap/>
            <w:tcMar>
              <w:left w:w="0" w:type="dxa"/>
              <w:right w:w="0" w:type="dxa"/>
            </w:tcMar>
          </w:tcPr>
          <w:p w14:paraId="54FEDACF" w14:textId="77777777" w:rsidR="00460519" w:rsidRPr="0015525A" w:rsidRDefault="00460519" w:rsidP="00460519">
            <w:pPr>
              <w:rPr>
                <w:rFonts w:cs="Arial"/>
                <w:lang w:val="en-GB"/>
              </w:rPr>
            </w:pPr>
            <w:r w:rsidRPr="008304C7">
              <w:rPr>
                <w:rFonts w:cs="Arial"/>
                <w:lang w:val="en-GB"/>
              </w:rPr>
              <w:t>Unique perms</w:t>
            </w:r>
          </w:p>
        </w:tc>
      </w:tr>
      <w:tr w:rsidR="00460519" w14:paraId="64A7884C" w14:textId="77777777" w:rsidTr="0015525A">
        <w:tc>
          <w:tcPr>
            <w:tcW w:w="1294" w:type="dxa"/>
            <w:tcBorders>
              <w:top w:val="single" w:sz="4" w:space="0" w:color="auto"/>
            </w:tcBorders>
            <w:noWrap/>
            <w:tcMar>
              <w:left w:w="0" w:type="dxa"/>
              <w:right w:w="0" w:type="dxa"/>
            </w:tcMar>
          </w:tcPr>
          <w:p w14:paraId="06B8F795" w14:textId="77777777" w:rsidR="00460519" w:rsidRPr="0015525A" w:rsidRDefault="00460519" w:rsidP="001F3A1D">
            <w:pPr>
              <w:rPr>
                <w:rFonts w:cs="Arial"/>
                <w:lang w:val="en-GB"/>
              </w:rPr>
            </w:pPr>
            <w:r w:rsidRPr="008304C7">
              <w:rPr>
                <w:rFonts w:cs="Arial"/>
                <w:lang w:val="en-GB"/>
              </w:rPr>
              <w:t>Tree</w:t>
            </w:r>
          </w:p>
        </w:tc>
        <w:tc>
          <w:tcPr>
            <w:tcW w:w="1294" w:type="dxa"/>
            <w:tcBorders>
              <w:top w:val="single" w:sz="4" w:space="0" w:color="auto"/>
            </w:tcBorders>
            <w:noWrap/>
            <w:tcMar>
              <w:left w:w="0" w:type="dxa"/>
              <w:right w:w="0" w:type="dxa"/>
            </w:tcMar>
          </w:tcPr>
          <w:p w14:paraId="00FED20B" w14:textId="77777777" w:rsidR="00460519" w:rsidRPr="0015525A" w:rsidRDefault="00460519" w:rsidP="001F3A1D">
            <w:pPr>
              <w:rPr>
                <w:rFonts w:cs="Arial"/>
                <w:lang w:val="en-GB"/>
              </w:rPr>
            </w:pPr>
            <w:r w:rsidRPr="0015525A">
              <w:rPr>
                <w:rFonts w:cs="Arial"/>
                <w:lang w:val="en-GB"/>
              </w:rPr>
              <w:t>3</w:t>
            </w:r>
          </w:p>
        </w:tc>
        <w:tc>
          <w:tcPr>
            <w:tcW w:w="1294" w:type="dxa"/>
            <w:tcBorders>
              <w:top w:val="single" w:sz="4" w:space="0" w:color="auto"/>
            </w:tcBorders>
            <w:noWrap/>
            <w:tcMar>
              <w:left w:w="0" w:type="dxa"/>
              <w:right w:w="0" w:type="dxa"/>
            </w:tcMar>
          </w:tcPr>
          <w:p w14:paraId="4ACCAB57" w14:textId="77777777" w:rsidR="00460519" w:rsidRPr="0015525A" w:rsidRDefault="00460519" w:rsidP="001F3A1D">
            <w:pPr>
              <w:rPr>
                <w:rFonts w:cs="Arial"/>
                <w:lang w:val="en-GB"/>
              </w:rPr>
            </w:pPr>
            <w:r w:rsidRPr="008304C7">
              <w:rPr>
                <w:rFonts w:cs="Arial"/>
                <w:lang w:val="en-GB"/>
              </w:rPr>
              <w:t>25054</w:t>
            </w:r>
          </w:p>
        </w:tc>
        <w:tc>
          <w:tcPr>
            <w:tcW w:w="1295" w:type="dxa"/>
            <w:tcBorders>
              <w:top w:val="single" w:sz="4" w:space="0" w:color="auto"/>
            </w:tcBorders>
            <w:noWrap/>
            <w:tcMar>
              <w:left w:w="0" w:type="dxa"/>
              <w:right w:w="0" w:type="dxa"/>
            </w:tcMar>
          </w:tcPr>
          <w:p w14:paraId="28D5FD0D" w14:textId="77777777" w:rsidR="00460519" w:rsidRPr="0015525A" w:rsidRDefault="00460519" w:rsidP="001F3A1D">
            <w:pPr>
              <w:rPr>
                <w:rFonts w:cs="Arial"/>
                <w:lang w:val="en-GB"/>
              </w:rPr>
            </w:pPr>
            <w:r w:rsidRPr="008304C7">
              <w:rPr>
                <w:rFonts w:cs="Arial"/>
                <w:lang w:val="en-GB"/>
              </w:rPr>
              <w:t>8351.4</w:t>
            </w:r>
          </w:p>
        </w:tc>
        <w:tc>
          <w:tcPr>
            <w:tcW w:w="1295" w:type="dxa"/>
            <w:tcBorders>
              <w:top w:val="single" w:sz="4" w:space="0" w:color="auto"/>
            </w:tcBorders>
            <w:noWrap/>
            <w:tcMar>
              <w:left w:w="0" w:type="dxa"/>
              <w:right w:w="0" w:type="dxa"/>
            </w:tcMar>
          </w:tcPr>
          <w:p w14:paraId="3459B5DD" w14:textId="77777777" w:rsidR="00460519" w:rsidRPr="0015525A" w:rsidRDefault="00460519" w:rsidP="001F3A1D">
            <w:pPr>
              <w:rPr>
                <w:rFonts w:cs="Arial"/>
                <w:lang w:val="en-GB"/>
              </w:rPr>
            </w:pPr>
            <w:r w:rsidRPr="008304C7">
              <w:rPr>
                <w:rFonts w:cs="Arial"/>
                <w:lang w:val="en-GB"/>
              </w:rPr>
              <w:t>4.6395</w:t>
            </w:r>
          </w:p>
        </w:tc>
        <w:tc>
          <w:tcPr>
            <w:tcW w:w="1295" w:type="dxa"/>
            <w:tcBorders>
              <w:top w:val="single" w:sz="4" w:space="0" w:color="auto"/>
            </w:tcBorders>
            <w:noWrap/>
            <w:tcMar>
              <w:left w:w="0" w:type="dxa"/>
              <w:right w:w="0" w:type="dxa"/>
            </w:tcMar>
          </w:tcPr>
          <w:p w14:paraId="70A2A677" w14:textId="77777777" w:rsidR="00460519" w:rsidRPr="0015525A" w:rsidRDefault="00460519" w:rsidP="001F3A1D">
            <w:pPr>
              <w:rPr>
                <w:rFonts w:cs="Arial"/>
                <w:lang w:val="en-GB"/>
              </w:rPr>
            </w:pPr>
            <w:r w:rsidRPr="008304C7">
              <w:rPr>
                <w:rFonts w:cs="Arial"/>
                <w:lang w:val="en-GB"/>
              </w:rPr>
              <w:t>0.0025</w:t>
            </w:r>
          </w:p>
        </w:tc>
        <w:tc>
          <w:tcPr>
            <w:tcW w:w="1295" w:type="dxa"/>
            <w:tcBorders>
              <w:top w:val="single" w:sz="4" w:space="0" w:color="auto"/>
            </w:tcBorders>
            <w:noWrap/>
            <w:tcMar>
              <w:left w:w="0" w:type="dxa"/>
              <w:right w:w="0" w:type="dxa"/>
            </w:tcMar>
          </w:tcPr>
          <w:p w14:paraId="2AD91280" w14:textId="77777777" w:rsidR="00460519" w:rsidRPr="0015525A" w:rsidRDefault="00460519" w:rsidP="001F3A1D">
            <w:pPr>
              <w:rPr>
                <w:rFonts w:cs="Arial"/>
                <w:lang w:val="en-GB"/>
              </w:rPr>
            </w:pPr>
            <w:r w:rsidRPr="008304C7">
              <w:rPr>
                <w:rFonts w:cs="Arial"/>
                <w:lang w:val="en-GB"/>
              </w:rPr>
              <w:t>490992</w:t>
            </w:r>
          </w:p>
        </w:tc>
      </w:tr>
      <w:tr w:rsidR="00460519" w14:paraId="4785EC3B" w14:textId="77777777" w:rsidTr="0015525A">
        <w:tc>
          <w:tcPr>
            <w:tcW w:w="1294" w:type="dxa"/>
            <w:noWrap/>
            <w:tcMar>
              <w:left w:w="0" w:type="dxa"/>
              <w:right w:w="0" w:type="dxa"/>
            </w:tcMar>
          </w:tcPr>
          <w:p w14:paraId="0A24B69C" w14:textId="77777777" w:rsidR="00460519" w:rsidRPr="0015525A" w:rsidRDefault="00460519" w:rsidP="001F3A1D">
            <w:pPr>
              <w:rPr>
                <w:rFonts w:cs="Arial"/>
                <w:lang w:val="en-GB"/>
              </w:rPr>
            </w:pPr>
            <w:proofErr w:type="gramStart"/>
            <w:r w:rsidRPr="008304C7">
              <w:rPr>
                <w:rFonts w:cs="Arial"/>
                <w:lang w:val="en-GB"/>
              </w:rPr>
              <w:t>Site(</w:t>
            </w:r>
            <w:proofErr w:type="gramEnd"/>
            <w:r w:rsidRPr="008304C7">
              <w:rPr>
                <w:rFonts w:cs="Arial"/>
                <w:lang w:val="en-GB"/>
              </w:rPr>
              <w:t>Tree</w:t>
            </w:r>
            <w:r w:rsidR="003F64D3" w:rsidRPr="008304C7">
              <w:rPr>
                <w:rFonts w:cs="Arial"/>
                <w:lang w:val="en-GB"/>
              </w:rPr>
              <w:t>)</w:t>
            </w:r>
          </w:p>
        </w:tc>
        <w:tc>
          <w:tcPr>
            <w:tcW w:w="1294" w:type="dxa"/>
            <w:noWrap/>
            <w:tcMar>
              <w:left w:w="0" w:type="dxa"/>
              <w:right w:w="0" w:type="dxa"/>
            </w:tcMar>
          </w:tcPr>
          <w:p w14:paraId="3D7E40D6" w14:textId="77777777" w:rsidR="00460519" w:rsidRPr="0015525A" w:rsidRDefault="00460519" w:rsidP="001F3A1D">
            <w:pPr>
              <w:rPr>
                <w:rFonts w:cs="Arial"/>
                <w:lang w:val="en-GB"/>
              </w:rPr>
            </w:pPr>
            <w:r w:rsidRPr="0015525A">
              <w:rPr>
                <w:rFonts w:cs="Arial"/>
                <w:lang w:val="en-GB"/>
              </w:rPr>
              <w:t>8</w:t>
            </w:r>
          </w:p>
        </w:tc>
        <w:tc>
          <w:tcPr>
            <w:tcW w:w="1294" w:type="dxa"/>
            <w:noWrap/>
            <w:tcMar>
              <w:left w:w="0" w:type="dxa"/>
              <w:right w:w="0" w:type="dxa"/>
            </w:tcMar>
          </w:tcPr>
          <w:p w14:paraId="2F8A1421" w14:textId="77777777" w:rsidR="00460519" w:rsidRPr="0015525A" w:rsidRDefault="00460519" w:rsidP="001F3A1D">
            <w:pPr>
              <w:rPr>
                <w:rFonts w:cs="Arial"/>
                <w:lang w:val="en-GB"/>
              </w:rPr>
            </w:pPr>
            <w:r w:rsidRPr="008304C7">
              <w:rPr>
                <w:rFonts w:cs="Arial"/>
                <w:lang w:val="en-GB"/>
              </w:rPr>
              <w:t>13764</w:t>
            </w:r>
          </w:p>
        </w:tc>
        <w:tc>
          <w:tcPr>
            <w:tcW w:w="1295" w:type="dxa"/>
            <w:noWrap/>
            <w:tcMar>
              <w:left w:w="0" w:type="dxa"/>
              <w:right w:w="0" w:type="dxa"/>
            </w:tcMar>
          </w:tcPr>
          <w:p w14:paraId="5F330D47" w14:textId="77777777" w:rsidR="00460519" w:rsidRPr="0015525A" w:rsidRDefault="00460519" w:rsidP="001F3A1D">
            <w:pPr>
              <w:rPr>
                <w:rFonts w:cs="Arial"/>
                <w:lang w:val="en-GB"/>
              </w:rPr>
            </w:pPr>
            <w:r w:rsidRPr="008304C7">
              <w:rPr>
                <w:rFonts w:cs="Arial"/>
                <w:lang w:val="en-GB"/>
              </w:rPr>
              <w:t>1720.6</w:t>
            </w:r>
          </w:p>
        </w:tc>
        <w:tc>
          <w:tcPr>
            <w:tcW w:w="1295" w:type="dxa"/>
            <w:noWrap/>
            <w:tcMar>
              <w:left w:w="0" w:type="dxa"/>
              <w:right w:w="0" w:type="dxa"/>
            </w:tcMar>
          </w:tcPr>
          <w:p w14:paraId="44914E16" w14:textId="77777777" w:rsidR="00460519" w:rsidRPr="0015525A" w:rsidRDefault="00460519" w:rsidP="001F3A1D">
            <w:pPr>
              <w:rPr>
                <w:rFonts w:cs="Arial"/>
                <w:lang w:val="en-GB"/>
              </w:rPr>
            </w:pPr>
            <w:r w:rsidRPr="008304C7">
              <w:rPr>
                <w:rFonts w:cs="Arial"/>
                <w:lang w:val="en-GB"/>
              </w:rPr>
              <w:t>0.87198</w:t>
            </w:r>
          </w:p>
        </w:tc>
        <w:tc>
          <w:tcPr>
            <w:tcW w:w="1295" w:type="dxa"/>
            <w:noWrap/>
            <w:tcMar>
              <w:left w:w="0" w:type="dxa"/>
              <w:right w:w="0" w:type="dxa"/>
            </w:tcMar>
          </w:tcPr>
          <w:p w14:paraId="156D6E0C" w14:textId="77777777" w:rsidR="00460519" w:rsidRPr="0015525A" w:rsidRDefault="00460519" w:rsidP="001F3A1D">
            <w:pPr>
              <w:rPr>
                <w:rFonts w:cs="Arial"/>
                <w:lang w:val="en-GB"/>
              </w:rPr>
            </w:pPr>
            <w:r w:rsidRPr="008304C7">
              <w:rPr>
                <w:rFonts w:cs="Arial"/>
                <w:lang w:val="en-GB"/>
              </w:rPr>
              <w:t>0.7189</w:t>
            </w:r>
          </w:p>
        </w:tc>
        <w:tc>
          <w:tcPr>
            <w:tcW w:w="1295" w:type="dxa"/>
            <w:noWrap/>
            <w:tcMar>
              <w:left w:w="0" w:type="dxa"/>
              <w:right w:w="0" w:type="dxa"/>
            </w:tcMar>
          </w:tcPr>
          <w:p w14:paraId="222383D9" w14:textId="77777777" w:rsidR="00460519" w:rsidRPr="0015525A" w:rsidRDefault="00460519" w:rsidP="001F3A1D">
            <w:pPr>
              <w:rPr>
                <w:rFonts w:cs="Arial"/>
                <w:lang w:val="en-GB"/>
              </w:rPr>
            </w:pPr>
            <w:r w:rsidRPr="008304C7">
              <w:rPr>
                <w:rFonts w:cs="Arial"/>
                <w:lang w:val="en-GB"/>
              </w:rPr>
              <w:t>477851</w:t>
            </w:r>
          </w:p>
        </w:tc>
      </w:tr>
      <w:tr w:rsidR="00460519" w14:paraId="780C8DF9" w14:textId="77777777" w:rsidTr="0015525A">
        <w:tc>
          <w:tcPr>
            <w:tcW w:w="1294" w:type="dxa"/>
            <w:noWrap/>
            <w:tcMar>
              <w:left w:w="0" w:type="dxa"/>
              <w:right w:w="0" w:type="dxa"/>
            </w:tcMar>
          </w:tcPr>
          <w:p w14:paraId="77C46973" w14:textId="77777777" w:rsidR="00460519" w:rsidRPr="0015525A" w:rsidRDefault="00460519" w:rsidP="001F3A1D">
            <w:pPr>
              <w:rPr>
                <w:rFonts w:cs="Arial"/>
                <w:lang w:val="en-GB"/>
              </w:rPr>
            </w:pPr>
            <w:r w:rsidRPr="008304C7">
              <w:rPr>
                <w:rFonts w:cs="Arial"/>
                <w:lang w:val="en-GB"/>
              </w:rPr>
              <w:t>Res</w:t>
            </w:r>
          </w:p>
        </w:tc>
        <w:tc>
          <w:tcPr>
            <w:tcW w:w="1294" w:type="dxa"/>
            <w:noWrap/>
            <w:tcMar>
              <w:left w:w="0" w:type="dxa"/>
              <w:right w:w="0" w:type="dxa"/>
            </w:tcMar>
          </w:tcPr>
          <w:p w14:paraId="450E4EB2" w14:textId="77777777" w:rsidR="00460519" w:rsidRPr="0015525A" w:rsidRDefault="00460519" w:rsidP="001F3A1D">
            <w:pPr>
              <w:rPr>
                <w:rFonts w:cs="Arial"/>
                <w:lang w:val="en-GB"/>
              </w:rPr>
            </w:pPr>
            <w:r w:rsidRPr="0015525A">
              <w:rPr>
                <w:rFonts w:cs="Arial"/>
                <w:lang w:val="en-GB"/>
              </w:rPr>
              <w:t>13</w:t>
            </w:r>
          </w:p>
        </w:tc>
        <w:tc>
          <w:tcPr>
            <w:tcW w:w="1294" w:type="dxa"/>
            <w:noWrap/>
            <w:tcMar>
              <w:left w:w="0" w:type="dxa"/>
              <w:right w:w="0" w:type="dxa"/>
            </w:tcMar>
          </w:tcPr>
          <w:p w14:paraId="50EDEE7C" w14:textId="77777777" w:rsidR="00460519" w:rsidRPr="0015525A" w:rsidRDefault="00460519" w:rsidP="001F3A1D">
            <w:pPr>
              <w:rPr>
                <w:rFonts w:cs="Arial"/>
                <w:lang w:val="en-GB"/>
              </w:rPr>
            </w:pPr>
            <w:r w:rsidRPr="008304C7">
              <w:rPr>
                <w:rFonts w:cs="Arial"/>
                <w:lang w:val="en-GB"/>
              </w:rPr>
              <w:t>25651</w:t>
            </w:r>
          </w:p>
        </w:tc>
        <w:tc>
          <w:tcPr>
            <w:tcW w:w="1295" w:type="dxa"/>
            <w:noWrap/>
            <w:tcMar>
              <w:left w:w="0" w:type="dxa"/>
              <w:right w:w="0" w:type="dxa"/>
            </w:tcMar>
          </w:tcPr>
          <w:p w14:paraId="52E2F37F" w14:textId="77777777" w:rsidR="00460519" w:rsidRPr="0015525A" w:rsidRDefault="00460519" w:rsidP="001F3A1D">
            <w:pPr>
              <w:rPr>
                <w:rFonts w:cs="Arial"/>
                <w:lang w:val="en-GB"/>
              </w:rPr>
            </w:pPr>
            <w:r w:rsidRPr="008304C7">
              <w:rPr>
                <w:rFonts w:cs="Arial"/>
                <w:lang w:val="en-GB"/>
              </w:rPr>
              <w:t>1973.2</w:t>
            </w:r>
          </w:p>
        </w:tc>
        <w:tc>
          <w:tcPr>
            <w:tcW w:w="1295" w:type="dxa"/>
            <w:noWrap/>
            <w:tcMar>
              <w:left w:w="0" w:type="dxa"/>
              <w:right w:w="0" w:type="dxa"/>
            </w:tcMar>
          </w:tcPr>
          <w:p w14:paraId="67A430EB" w14:textId="77777777" w:rsidR="00460519" w:rsidRPr="0015525A" w:rsidRDefault="00460519" w:rsidP="001F3A1D">
            <w:pPr>
              <w:rPr>
                <w:rFonts w:cs="Arial"/>
                <w:lang w:val="en-GB"/>
              </w:rPr>
            </w:pPr>
          </w:p>
        </w:tc>
        <w:tc>
          <w:tcPr>
            <w:tcW w:w="1295" w:type="dxa"/>
            <w:noWrap/>
            <w:tcMar>
              <w:left w:w="0" w:type="dxa"/>
              <w:right w:w="0" w:type="dxa"/>
            </w:tcMar>
          </w:tcPr>
          <w:p w14:paraId="20F582C9" w14:textId="77777777" w:rsidR="00460519" w:rsidRPr="0015525A" w:rsidRDefault="00460519" w:rsidP="001F3A1D">
            <w:pPr>
              <w:rPr>
                <w:rFonts w:cs="Arial"/>
                <w:lang w:val="en-GB"/>
              </w:rPr>
            </w:pPr>
          </w:p>
        </w:tc>
        <w:tc>
          <w:tcPr>
            <w:tcW w:w="1295" w:type="dxa"/>
            <w:noWrap/>
            <w:tcMar>
              <w:left w:w="0" w:type="dxa"/>
              <w:right w:w="0" w:type="dxa"/>
            </w:tcMar>
          </w:tcPr>
          <w:p w14:paraId="05A72394" w14:textId="77777777" w:rsidR="00460519" w:rsidRPr="0015525A" w:rsidRDefault="00460519" w:rsidP="001F3A1D">
            <w:pPr>
              <w:rPr>
                <w:rFonts w:cs="Arial"/>
                <w:lang w:val="en-GB"/>
              </w:rPr>
            </w:pPr>
          </w:p>
        </w:tc>
      </w:tr>
      <w:tr w:rsidR="00460519" w14:paraId="6F569944" w14:textId="77777777" w:rsidTr="0015525A">
        <w:tc>
          <w:tcPr>
            <w:tcW w:w="1294" w:type="dxa"/>
            <w:noWrap/>
            <w:tcMar>
              <w:left w:w="0" w:type="dxa"/>
              <w:right w:w="0" w:type="dxa"/>
            </w:tcMar>
          </w:tcPr>
          <w:p w14:paraId="14AF85EA" w14:textId="77777777" w:rsidR="00460519" w:rsidRPr="0015525A" w:rsidRDefault="00460519" w:rsidP="001F3A1D">
            <w:pPr>
              <w:rPr>
                <w:rFonts w:cs="Arial"/>
                <w:lang w:val="en-GB"/>
              </w:rPr>
            </w:pPr>
            <w:r w:rsidRPr="008304C7">
              <w:rPr>
                <w:rFonts w:cs="Arial"/>
                <w:lang w:val="en-GB"/>
              </w:rPr>
              <w:t>Total</w:t>
            </w:r>
          </w:p>
        </w:tc>
        <w:tc>
          <w:tcPr>
            <w:tcW w:w="1294" w:type="dxa"/>
            <w:noWrap/>
            <w:tcMar>
              <w:left w:w="0" w:type="dxa"/>
              <w:right w:w="0" w:type="dxa"/>
            </w:tcMar>
          </w:tcPr>
          <w:p w14:paraId="2CB1309C" w14:textId="77777777" w:rsidR="00460519" w:rsidRPr="0015525A" w:rsidRDefault="00460519" w:rsidP="001F3A1D">
            <w:pPr>
              <w:rPr>
                <w:rFonts w:cs="Arial"/>
                <w:lang w:val="en-GB"/>
              </w:rPr>
            </w:pPr>
            <w:r w:rsidRPr="0015525A">
              <w:rPr>
                <w:rFonts w:cs="Arial"/>
                <w:lang w:val="en-GB"/>
              </w:rPr>
              <w:t>24</w:t>
            </w:r>
          </w:p>
        </w:tc>
        <w:tc>
          <w:tcPr>
            <w:tcW w:w="1294" w:type="dxa"/>
            <w:noWrap/>
            <w:tcMar>
              <w:left w:w="0" w:type="dxa"/>
              <w:right w:w="0" w:type="dxa"/>
            </w:tcMar>
          </w:tcPr>
          <w:p w14:paraId="24A298E8" w14:textId="77777777" w:rsidR="00460519" w:rsidRPr="0015525A" w:rsidRDefault="00460519" w:rsidP="001F3A1D">
            <w:pPr>
              <w:rPr>
                <w:rFonts w:cs="Arial"/>
                <w:lang w:val="en-GB"/>
              </w:rPr>
            </w:pPr>
            <w:r w:rsidRPr="008304C7">
              <w:rPr>
                <w:rFonts w:cs="Arial"/>
                <w:lang w:val="en-GB"/>
              </w:rPr>
              <w:t>64494</w:t>
            </w:r>
          </w:p>
        </w:tc>
        <w:tc>
          <w:tcPr>
            <w:tcW w:w="1295" w:type="dxa"/>
            <w:noWrap/>
            <w:tcMar>
              <w:left w:w="0" w:type="dxa"/>
              <w:right w:w="0" w:type="dxa"/>
            </w:tcMar>
          </w:tcPr>
          <w:p w14:paraId="0CD0B3A8" w14:textId="77777777" w:rsidR="00460519" w:rsidRPr="0015525A" w:rsidRDefault="00460519" w:rsidP="001F3A1D">
            <w:pPr>
              <w:rPr>
                <w:rFonts w:cs="Arial"/>
                <w:lang w:val="en-GB"/>
              </w:rPr>
            </w:pPr>
          </w:p>
        </w:tc>
        <w:tc>
          <w:tcPr>
            <w:tcW w:w="1295" w:type="dxa"/>
            <w:noWrap/>
            <w:tcMar>
              <w:left w:w="0" w:type="dxa"/>
              <w:right w:w="0" w:type="dxa"/>
            </w:tcMar>
          </w:tcPr>
          <w:p w14:paraId="3D88F06D" w14:textId="77777777" w:rsidR="00460519" w:rsidRPr="0015525A" w:rsidRDefault="00460519" w:rsidP="001F3A1D">
            <w:pPr>
              <w:rPr>
                <w:rFonts w:cs="Arial"/>
                <w:lang w:val="en-GB"/>
              </w:rPr>
            </w:pPr>
          </w:p>
        </w:tc>
        <w:tc>
          <w:tcPr>
            <w:tcW w:w="1295" w:type="dxa"/>
            <w:noWrap/>
            <w:tcMar>
              <w:left w:w="0" w:type="dxa"/>
              <w:right w:w="0" w:type="dxa"/>
            </w:tcMar>
          </w:tcPr>
          <w:p w14:paraId="497C4882" w14:textId="77777777" w:rsidR="00460519" w:rsidRPr="0015525A" w:rsidRDefault="00460519" w:rsidP="001F3A1D">
            <w:pPr>
              <w:rPr>
                <w:rFonts w:cs="Arial"/>
                <w:lang w:val="en-GB"/>
              </w:rPr>
            </w:pPr>
          </w:p>
        </w:tc>
        <w:tc>
          <w:tcPr>
            <w:tcW w:w="1295" w:type="dxa"/>
            <w:noWrap/>
            <w:tcMar>
              <w:left w:w="0" w:type="dxa"/>
              <w:right w:w="0" w:type="dxa"/>
            </w:tcMar>
          </w:tcPr>
          <w:p w14:paraId="3FF684EF" w14:textId="77777777" w:rsidR="00460519" w:rsidRPr="0015525A" w:rsidRDefault="00460519" w:rsidP="001F3A1D">
            <w:pPr>
              <w:rPr>
                <w:rFonts w:cs="Arial"/>
                <w:lang w:val="en-GB"/>
              </w:rPr>
            </w:pPr>
          </w:p>
        </w:tc>
      </w:tr>
    </w:tbl>
    <w:p w14:paraId="6842BABD" w14:textId="77777777" w:rsidR="001F3A1D" w:rsidRPr="0097631C" w:rsidRDefault="003F64D3" w:rsidP="0015525A">
      <w:pPr>
        <w:spacing w:line="240" w:lineRule="auto"/>
        <w:rPr>
          <w:rFonts w:ascii="Arial" w:hAnsi="Arial" w:cs="Arial"/>
          <w:lang w:val="en-GB"/>
        </w:rPr>
      </w:pPr>
      <w:r w:rsidRPr="009B6612">
        <w:rPr>
          <w:rFonts w:cs="Arial"/>
          <w:lang w:val="en-GB"/>
        </w:rPr>
        <w:t>Sums of squares type: Type III (partial)</w:t>
      </w:r>
      <w:r>
        <w:rPr>
          <w:rFonts w:cs="Arial"/>
          <w:lang w:val="en-GB"/>
        </w:rPr>
        <w:t xml:space="preserve">. </w:t>
      </w:r>
      <w:r w:rsidRPr="009B6612">
        <w:rPr>
          <w:rFonts w:cs="Arial"/>
          <w:lang w:val="en-GB"/>
        </w:rPr>
        <w:t>Fixed effects sum to zero for mixed terms</w:t>
      </w:r>
      <w:r>
        <w:rPr>
          <w:rFonts w:cs="Arial"/>
          <w:lang w:val="en-GB"/>
        </w:rPr>
        <w:t xml:space="preserve">. </w:t>
      </w:r>
      <w:r w:rsidRPr="009B6612">
        <w:rPr>
          <w:rFonts w:cs="Arial"/>
          <w:lang w:val="en-GB"/>
        </w:rPr>
        <w:t>Permutation method: Permutation of residuals under a reduced model</w:t>
      </w:r>
      <w:r>
        <w:rPr>
          <w:rFonts w:cs="Arial"/>
          <w:lang w:val="en-GB"/>
        </w:rPr>
        <w:t xml:space="preserve">. </w:t>
      </w:r>
      <w:r w:rsidRPr="009B6612">
        <w:rPr>
          <w:rFonts w:cs="Arial"/>
          <w:lang w:val="en-GB"/>
        </w:rPr>
        <w:t>Number of permutations: 999999</w:t>
      </w:r>
      <w:r>
        <w:rPr>
          <w:rFonts w:cs="Arial"/>
          <w:lang w:val="en-GB"/>
        </w:rPr>
        <w:t>.</w:t>
      </w:r>
    </w:p>
    <w:p w14:paraId="6302DA5F" w14:textId="77777777" w:rsidR="003F64D3" w:rsidRDefault="003F64D3" w:rsidP="003F64D3">
      <w:pPr>
        <w:spacing w:after="0" w:line="240" w:lineRule="auto"/>
        <w:rPr>
          <w:rFonts w:cs="Arial"/>
          <w:b/>
          <w:lang w:val="en-GB"/>
        </w:rPr>
      </w:pPr>
    </w:p>
    <w:p w14:paraId="7F80560F" w14:textId="77777777" w:rsidR="003F64D3" w:rsidRPr="009B6612" w:rsidRDefault="003F64D3" w:rsidP="003F64D3">
      <w:pPr>
        <w:spacing w:after="0" w:line="240" w:lineRule="auto"/>
        <w:rPr>
          <w:rFonts w:cs="Arial"/>
          <w:lang w:val="en-GB"/>
        </w:rPr>
      </w:pPr>
      <w:bookmarkStart w:id="5" w:name="_Hlk218582980"/>
      <w:r w:rsidRPr="009B6612">
        <w:rPr>
          <w:rFonts w:cs="Arial"/>
          <w:b/>
          <w:lang w:val="en-GB"/>
        </w:rPr>
        <w:t>Table S</w:t>
      </w:r>
      <w:r>
        <w:rPr>
          <w:rFonts w:cs="Arial"/>
          <w:b/>
          <w:lang w:val="en-GB"/>
        </w:rPr>
        <w:t>4</w:t>
      </w:r>
      <w:r w:rsidRPr="009B6612">
        <w:rPr>
          <w:rFonts w:cs="Arial"/>
          <w:b/>
          <w:lang w:val="en-GB"/>
        </w:rPr>
        <w:t xml:space="preserve">. </w:t>
      </w:r>
      <w:r w:rsidRPr="00460519">
        <w:rPr>
          <w:rFonts w:cs="Arial"/>
          <w:lang w:val="en-GB"/>
        </w:rPr>
        <w:t xml:space="preserve">Results from PRIMER 7 for the PERMANOVA </w:t>
      </w:r>
      <w:bookmarkEnd w:id="5"/>
      <w:r w:rsidRPr="00460519">
        <w:rPr>
          <w:rFonts w:cs="Arial"/>
          <w:lang w:val="en-GB"/>
        </w:rPr>
        <w:t>(</w:t>
      </w:r>
      <w:r w:rsidRPr="003F64D3">
        <w:rPr>
          <w:rFonts w:cs="Arial"/>
          <w:lang w:val="en-GB"/>
        </w:rPr>
        <w:t>dataset excluding apple tree samples</w:t>
      </w:r>
      <w:r w:rsidRPr="00460519">
        <w:rPr>
          <w:rFonts w:cs="Arial"/>
          <w:lang w:val="en-GB"/>
        </w:rPr>
        <w:t>)</w:t>
      </w:r>
      <w:r>
        <w:rPr>
          <w:rFonts w:cs="Arial"/>
          <w:lang w:val="en-GB"/>
        </w:rPr>
        <w:t xml:space="preserve">. </w:t>
      </w:r>
      <w:r>
        <w:rPr>
          <w:rFonts w:cs="Arial"/>
          <w:lang w:val="en-GB"/>
        </w:rPr>
        <w:tab/>
        <w:t xml:space="preserve">       </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296"/>
        <w:gridCol w:w="1296"/>
        <w:gridCol w:w="1296"/>
        <w:gridCol w:w="1296"/>
        <w:gridCol w:w="1296"/>
        <w:gridCol w:w="1296"/>
      </w:tblGrid>
      <w:tr w:rsidR="008304C7" w14:paraId="15F17D18" w14:textId="77777777" w:rsidTr="009B6612">
        <w:tc>
          <w:tcPr>
            <w:tcW w:w="1294" w:type="dxa"/>
            <w:tcBorders>
              <w:top w:val="single" w:sz="4" w:space="0" w:color="auto"/>
              <w:bottom w:val="single" w:sz="4" w:space="0" w:color="auto"/>
            </w:tcBorders>
            <w:noWrap/>
            <w:tcMar>
              <w:left w:w="0" w:type="dxa"/>
              <w:right w:w="0" w:type="dxa"/>
            </w:tcMar>
          </w:tcPr>
          <w:p w14:paraId="79727EB3" w14:textId="77777777" w:rsidR="003F64D3" w:rsidRPr="009B6612" w:rsidRDefault="003F64D3" w:rsidP="009B6612">
            <w:pPr>
              <w:rPr>
                <w:rFonts w:cs="Arial"/>
                <w:lang w:val="en-GB"/>
              </w:rPr>
            </w:pPr>
            <w:r w:rsidRPr="009B6612">
              <w:rPr>
                <w:rFonts w:cs="Arial"/>
                <w:lang w:val="en-GB"/>
              </w:rPr>
              <w:t>Source</w:t>
            </w:r>
          </w:p>
        </w:tc>
        <w:tc>
          <w:tcPr>
            <w:tcW w:w="1294" w:type="dxa"/>
            <w:tcBorders>
              <w:top w:val="single" w:sz="4" w:space="0" w:color="auto"/>
              <w:bottom w:val="single" w:sz="4" w:space="0" w:color="auto"/>
            </w:tcBorders>
            <w:noWrap/>
            <w:tcMar>
              <w:left w:w="0" w:type="dxa"/>
              <w:right w:w="0" w:type="dxa"/>
            </w:tcMar>
          </w:tcPr>
          <w:p w14:paraId="38737F9B" w14:textId="77777777" w:rsidR="003F64D3" w:rsidRPr="009B6612" w:rsidRDefault="003F64D3" w:rsidP="009B6612">
            <w:pPr>
              <w:rPr>
                <w:rFonts w:cs="Arial"/>
                <w:lang w:val="en-GB"/>
              </w:rPr>
            </w:pPr>
            <w:proofErr w:type="spellStart"/>
            <w:r w:rsidRPr="009B6612">
              <w:rPr>
                <w:rFonts w:cs="Arial"/>
                <w:lang w:val="en-GB"/>
              </w:rPr>
              <w:t>df</w:t>
            </w:r>
            <w:proofErr w:type="spellEnd"/>
          </w:p>
        </w:tc>
        <w:tc>
          <w:tcPr>
            <w:tcW w:w="1294" w:type="dxa"/>
            <w:tcBorders>
              <w:top w:val="single" w:sz="4" w:space="0" w:color="auto"/>
              <w:bottom w:val="single" w:sz="4" w:space="0" w:color="auto"/>
            </w:tcBorders>
            <w:noWrap/>
            <w:tcMar>
              <w:left w:w="0" w:type="dxa"/>
              <w:right w:w="0" w:type="dxa"/>
            </w:tcMar>
          </w:tcPr>
          <w:p w14:paraId="41F32A69" w14:textId="77777777" w:rsidR="003F64D3" w:rsidRPr="009B6612" w:rsidRDefault="003F64D3" w:rsidP="009B6612">
            <w:pPr>
              <w:rPr>
                <w:rFonts w:cs="Arial"/>
                <w:lang w:val="en-GB"/>
              </w:rPr>
            </w:pPr>
            <w:r w:rsidRPr="009B6612">
              <w:rPr>
                <w:rFonts w:cs="Arial"/>
                <w:lang w:val="en-GB"/>
              </w:rPr>
              <w:t>SS</w:t>
            </w:r>
          </w:p>
        </w:tc>
        <w:tc>
          <w:tcPr>
            <w:tcW w:w="1295" w:type="dxa"/>
            <w:tcBorders>
              <w:top w:val="single" w:sz="4" w:space="0" w:color="auto"/>
              <w:bottom w:val="single" w:sz="4" w:space="0" w:color="auto"/>
            </w:tcBorders>
            <w:noWrap/>
            <w:tcMar>
              <w:left w:w="0" w:type="dxa"/>
              <w:right w:w="0" w:type="dxa"/>
            </w:tcMar>
          </w:tcPr>
          <w:p w14:paraId="28AED477" w14:textId="77777777" w:rsidR="003F64D3" w:rsidRPr="009B6612" w:rsidRDefault="003F64D3" w:rsidP="009B6612">
            <w:pPr>
              <w:rPr>
                <w:rFonts w:cs="Arial"/>
                <w:lang w:val="en-GB"/>
              </w:rPr>
            </w:pPr>
            <w:r w:rsidRPr="009B6612">
              <w:rPr>
                <w:rFonts w:cs="Arial"/>
                <w:lang w:val="en-GB"/>
              </w:rPr>
              <w:t>MS</w:t>
            </w:r>
          </w:p>
        </w:tc>
        <w:tc>
          <w:tcPr>
            <w:tcW w:w="1295" w:type="dxa"/>
            <w:tcBorders>
              <w:top w:val="single" w:sz="4" w:space="0" w:color="auto"/>
              <w:bottom w:val="single" w:sz="4" w:space="0" w:color="auto"/>
            </w:tcBorders>
            <w:noWrap/>
            <w:tcMar>
              <w:left w:w="0" w:type="dxa"/>
              <w:right w:w="0" w:type="dxa"/>
            </w:tcMar>
          </w:tcPr>
          <w:p w14:paraId="5619964C" w14:textId="77777777" w:rsidR="003F64D3" w:rsidRPr="009B6612" w:rsidRDefault="003F64D3" w:rsidP="009B6612">
            <w:pPr>
              <w:rPr>
                <w:rFonts w:cs="Arial"/>
                <w:lang w:val="en-GB"/>
              </w:rPr>
            </w:pPr>
            <w:r w:rsidRPr="009B6612">
              <w:rPr>
                <w:rFonts w:cs="Arial"/>
                <w:lang w:val="en-GB"/>
              </w:rPr>
              <w:t>Pseudo-F</w:t>
            </w:r>
          </w:p>
        </w:tc>
        <w:tc>
          <w:tcPr>
            <w:tcW w:w="1295" w:type="dxa"/>
            <w:tcBorders>
              <w:top w:val="single" w:sz="4" w:space="0" w:color="auto"/>
              <w:bottom w:val="single" w:sz="4" w:space="0" w:color="auto"/>
            </w:tcBorders>
            <w:noWrap/>
            <w:tcMar>
              <w:left w:w="0" w:type="dxa"/>
              <w:right w:w="0" w:type="dxa"/>
            </w:tcMar>
          </w:tcPr>
          <w:p w14:paraId="2EA7BCE0" w14:textId="77777777" w:rsidR="003F64D3" w:rsidRPr="009B6612" w:rsidRDefault="003F64D3" w:rsidP="009B6612">
            <w:pPr>
              <w:rPr>
                <w:rFonts w:cs="Arial"/>
                <w:lang w:val="en-GB"/>
              </w:rPr>
            </w:pPr>
            <w:r w:rsidRPr="009B6612">
              <w:rPr>
                <w:rFonts w:cs="Arial"/>
                <w:lang w:val="en-GB"/>
              </w:rPr>
              <w:t>P(perm)</w:t>
            </w:r>
          </w:p>
        </w:tc>
        <w:tc>
          <w:tcPr>
            <w:tcW w:w="1295" w:type="dxa"/>
            <w:tcBorders>
              <w:top w:val="single" w:sz="4" w:space="0" w:color="auto"/>
              <w:bottom w:val="single" w:sz="4" w:space="0" w:color="auto"/>
            </w:tcBorders>
            <w:noWrap/>
            <w:tcMar>
              <w:left w:w="0" w:type="dxa"/>
              <w:right w:w="0" w:type="dxa"/>
            </w:tcMar>
          </w:tcPr>
          <w:p w14:paraId="740599FD" w14:textId="77777777" w:rsidR="003F64D3" w:rsidRPr="009B6612" w:rsidRDefault="003F64D3" w:rsidP="009B6612">
            <w:pPr>
              <w:rPr>
                <w:rFonts w:cs="Arial"/>
                <w:lang w:val="en-GB"/>
              </w:rPr>
            </w:pPr>
            <w:r w:rsidRPr="009B6612">
              <w:rPr>
                <w:rFonts w:cs="Arial"/>
                <w:lang w:val="en-GB"/>
              </w:rPr>
              <w:t>Unique perms</w:t>
            </w:r>
          </w:p>
        </w:tc>
      </w:tr>
      <w:tr w:rsidR="003F64D3" w14:paraId="314176EF" w14:textId="77777777" w:rsidTr="009B6612">
        <w:tc>
          <w:tcPr>
            <w:tcW w:w="1294" w:type="dxa"/>
            <w:tcBorders>
              <w:top w:val="single" w:sz="4" w:space="0" w:color="auto"/>
            </w:tcBorders>
            <w:noWrap/>
            <w:tcMar>
              <w:left w:w="0" w:type="dxa"/>
              <w:right w:w="0" w:type="dxa"/>
            </w:tcMar>
          </w:tcPr>
          <w:p w14:paraId="6C58B0B2" w14:textId="77777777" w:rsidR="003F64D3" w:rsidRPr="009B6612" w:rsidRDefault="003F64D3" w:rsidP="009B6612">
            <w:pPr>
              <w:rPr>
                <w:rFonts w:cs="Arial"/>
                <w:lang w:val="en-GB"/>
              </w:rPr>
            </w:pPr>
            <w:r w:rsidRPr="009B6612">
              <w:rPr>
                <w:rFonts w:cs="Arial"/>
                <w:lang w:val="en-GB"/>
              </w:rPr>
              <w:t>Tree</w:t>
            </w:r>
          </w:p>
        </w:tc>
        <w:tc>
          <w:tcPr>
            <w:tcW w:w="1294" w:type="dxa"/>
            <w:tcBorders>
              <w:top w:val="single" w:sz="4" w:space="0" w:color="auto"/>
            </w:tcBorders>
            <w:noWrap/>
            <w:tcMar>
              <w:left w:w="0" w:type="dxa"/>
              <w:right w:w="0" w:type="dxa"/>
            </w:tcMar>
          </w:tcPr>
          <w:p w14:paraId="217F9899" w14:textId="77777777" w:rsidR="003F64D3" w:rsidRPr="009B6612" w:rsidRDefault="003F64D3" w:rsidP="009B6612">
            <w:pPr>
              <w:rPr>
                <w:rFonts w:cs="Arial"/>
                <w:lang w:val="en-GB"/>
              </w:rPr>
            </w:pPr>
            <w:r w:rsidRPr="009B6612">
              <w:rPr>
                <w:rFonts w:cs="Arial"/>
                <w:lang w:val="en-GB"/>
              </w:rPr>
              <w:t>2</w:t>
            </w:r>
          </w:p>
        </w:tc>
        <w:tc>
          <w:tcPr>
            <w:tcW w:w="1294" w:type="dxa"/>
            <w:tcBorders>
              <w:top w:val="single" w:sz="4" w:space="0" w:color="auto"/>
            </w:tcBorders>
            <w:noWrap/>
            <w:tcMar>
              <w:left w:w="0" w:type="dxa"/>
              <w:right w:w="0" w:type="dxa"/>
            </w:tcMar>
          </w:tcPr>
          <w:p w14:paraId="370DE9D8" w14:textId="77777777" w:rsidR="003F64D3" w:rsidRPr="009B6612" w:rsidRDefault="003F64D3" w:rsidP="009B6612">
            <w:pPr>
              <w:rPr>
                <w:rFonts w:cs="Arial"/>
                <w:lang w:val="en-GB"/>
              </w:rPr>
            </w:pPr>
            <w:r w:rsidRPr="009B6612">
              <w:rPr>
                <w:rFonts w:cs="Arial"/>
                <w:lang w:val="en-GB"/>
              </w:rPr>
              <w:t>17560</w:t>
            </w:r>
          </w:p>
        </w:tc>
        <w:tc>
          <w:tcPr>
            <w:tcW w:w="1295" w:type="dxa"/>
            <w:tcBorders>
              <w:top w:val="single" w:sz="4" w:space="0" w:color="auto"/>
            </w:tcBorders>
            <w:noWrap/>
            <w:tcMar>
              <w:left w:w="0" w:type="dxa"/>
              <w:right w:w="0" w:type="dxa"/>
            </w:tcMar>
          </w:tcPr>
          <w:p w14:paraId="2BD0C927" w14:textId="77777777" w:rsidR="003F64D3" w:rsidRPr="009B6612" w:rsidRDefault="003F64D3" w:rsidP="009B6612">
            <w:pPr>
              <w:rPr>
                <w:rFonts w:cs="Arial"/>
                <w:lang w:val="en-GB"/>
              </w:rPr>
            </w:pPr>
            <w:r w:rsidRPr="009B6612">
              <w:rPr>
                <w:rFonts w:cs="Arial"/>
                <w:lang w:val="en-GB"/>
              </w:rPr>
              <w:t>8779.8</w:t>
            </w:r>
          </w:p>
        </w:tc>
        <w:tc>
          <w:tcPr>
            <w:tcW w:w="1295" w:type="dxa"/>
            <w:tcBorders>
              <w:top w:val="single" w:sz="4" w:space="0" w:color="auto"/>
            </w:tcBorders>
            <w:noWrap/>
            <w:tcMar>
              <w:left w:w="0" w:type="dxa"/>
              <w:right w:w="0" w:type="dxa"/>
            </w:tcMar>
          </w:tcPr>
          <w:p w14:paraId="03C1B42A" w14:textId="77777777" w:rsidR="003F64D3" w:rsidRPr="009B6612" w:rsidRDefault="003F64D3" w:rsidP="009B6612">
            <w:pPr>
              <w:rPr>
                <w:rFonts w:cs="Arial"/>
                <w:lang w:val="en-GB"/>
              </w:rPr>
            </w:pPr>
            <w:r w:rsidRPr="009B6612">
              <w:rPr>
                <w:rFonts w:cs="Arial"/>
                <w:lang w:val="en-GB"/>
              </w:rPr>
              <w:t>6.9953</w:t>
            </w:r>
          </w:p>
        </w:tc>
        <w:tc>
          <w:tcPr>
            <w:tcW w:w="1295" w:type="dxa"/>
            <w:tcBorders>
              <w:top w:val="single" w:sz="4" w:space="0" w:color="auto"/>
            </w:tcBorders>
            <w:noWrap/>
            <w:tcMar>
              <w:left w:w="0" w:type="dxa"/>
              <w:right w:w="0" w:type="dxa"/>
            </w:tcMar>
          </w:tcPr>
          <w:p w14:paraId="39295E50" w14:textId="77777777" w:rsidR="003F64D3" w:rsidRPr="009B6612" w:rsidRDefault="003F64D3" w:rsidP="009B6612">
            <w:pPr>
              <w:rPr>
                <w:rFonts w:cs="Arial"/>
                <w:lang w:val="en-GB"/>
              </w:rPr>
            </w:pPr>
            <w:r w:rsidRPr="009B6612">
              <w:rPr>
                <w:rFonts w:cs="Arial"/>
                <w:lang w:val="en-GB"/>
              </w:rPr>
              <w:t>0.0017</w:t>
            </w:r>
          </w:p>
        </w:tc>
        <w:tc>
          <w:tcPr>
            <w:tcW w:w="1295" w:type="dxa"/>
            <w:tcBorders>
              <w:top w:val="single" w:sz="4" w:space="0" w:color="auto"/>
            </w:tcBorders>
            <w:noWrap/>
            <w:tcMar>
              <w:left w:w="0" w:type="dxa"/>
              <w:right w:w="0" w:type="dxa"/>
            </w:tcMar>
          </w:tcPr>
          <w:p w14:paraId="0313FF9A" w14:textId="77777777" w:rsidR="003F64D3" w:rsidRPr="009B6612" w:rsidRDefault="003F64D3" w:rsidP="009B6612">
            <w:pPr>
              <w:rPr>
                <w:rFonts w:cs="Arial"/>
                <w:lang w:val="en-GB"/>
              </w:rPr>
            </w:pPr>
            <w:r w:rsidRPr="009B6612">
              <w:rPr>
                <w:rFonts w:cs="Arial"/>
                <w:lang w:val="en-GB"/>
              </w:rPr>
              <w:t>3772</w:t>
            </w:r>
          </w:p>
        </w:tc>
      </w:tr>
      <w:tr w:rsidR="003F64D3" w14:paraId="2C0509E0" w14:textId="77777777" w:rsidTr="009B6612">
        <w:tc>
          <w:tcPr>
            <w:tcW w:w="1294" w:type="dxa"/>
            <w:noWrap/>
            <w:tcMar>
              <w:left w:w="0" w:type="dxa"/>
              <w:right w:w="0" w:type="dxa"/>
            </w:tcMar>
          </w:tcPr>
          <w:p w14:paraId="377C8D50" w14:textId="77777777" w:rsidR="003F64D3" w:rsidRPr="009B6612" w:rsidRDefault="003F64D3" w:rsidP="009B6612">
            <w:pPr>
              <w:rPr>
                <w:rFonts w:cs="Arial"/>
                <w:lang w:val="en-GB"/>
              </w:rPr>
            </w:pPr>
            <w:proofErr w:type="gramStart"/>
            <w:r w:rsidRPr="009B6612">
              <w:rPr>
                <w:rFonts w:cs="Arial"/>
                <w:lang w:val="en-GB"/>
              </w:rPr>
              <w:t>Site(</w:t>
            </w:r>
            <w:proofErr w:type="gramEnd"/>
            <w:r w:rsidRPr="009B6612">
              <w:rPr>
                <w:rFonts w:cs="Arial"/>
                <w:lang w:val="en-GB"/>
              </w:rPr>
              <w:t>Tree)</w:t>
            </w:r>
          </w:p>
        </w:tc>
        <w:tc>
          <w:tcPr>
            <w:tcW w:w="1294" w:type="dxa"/>
            <w:noWrap/>
            <w:tcMar>
              <w:left w:w="0" w:type="dxa"/>
              <w:right w:w="0" w:type="dxa"/>
            </w:tcMar>
          </w:tcPr>
          <w:p w14:paraId="4046026A" w14:textId="77777777" w:rsidR="003F64D3" w:rsidRPr="009B6612" w:rsidRDefault="003F64D3" w:rsidP="009B6612">
            <w:pPr>
              <w:rPr>
                <w:rFonts w:cs="Arial"/>
                <w:lang w:val="en-GB"/>
              </w:rPr>
            </w:pPr>
            <w:r w:rsidRPr="009B6612">
              <w:rPr>
                <w:rFonts w:cs="Arial"/>
                <w:lang w:val="en-GB"/>
              </w:rPr>
              <w:t>6</w:t>
            </w:r>
          </w:p>
        </w:tc>
        <w:tc>
          <w:tcPr>
            <w:tcW w:w="1294" w:type="dxa"/>
            <w:noWrap/>
            <w:tcMar>
              <w:left w:w="0" w:type="dxa"/>
              <w:right w:w="0" w:type="dxa"/>
            </w:tcMar>
          </w:tcPr>
          <w:p w14:paraId="58D779DE" w14:textId="77777777" w:rsidR="003F64D3" w:rsidRPr="009B6612" w:rsidRDefault="003F64D3" w:rsidP="009B6612">
            <w:pPr>
              <w:rPr>
                <w:rFonts w:cs="Arial"/>
                <w:lang w:val="en-GB"/>
              </w:rPr>
            </w:pPr>
            <w:r w:rsidRPr="009B6612">
              <w:rPr>
                <w:rFonts w:cs="Arial"/>
                <w:lang w:val="en-GB"/>
              </w:rPr>
              <w:t>7067</w:t>
            </w:r>
          </w:p>
        </w:tc>
        <w:tc>
          <w:tcPr>
            <w:tcW w:w="1295" w:type="dxa"/>
            <w:noWrap/>
            <w:tcMar>
              <w:left w:w="0" w:type="dxa"/>
              <w:right w:w="0" w:type="dxa"/>
            </w:tcMar>
          </w:tcPr>
          <w:p w14:paraId="5D6B1FED" w14:textId="77777777" w:rsidR="003F64D3" w:rsidRPr="009B6612" w:rsidRDefault="003F64D3" w:rsidP="009B6612">
            <w:pPr>
              <w:rPr>
                <w:rFonts w:cs="Arial"/>
                <w:lang w:val="en-GB"/>
              </w:rPr>
            </w:pPr>
            <w:r w:rsidRPr="009B6612">
              <w:rPr>
                <w:rFonts w:cs="Arial"/>
                <w:lang w:val="en-GB"/>
              </w:rPr>
              <w:t>1177.8</w:t>
            </w:r>
          </w:p>
        </w:tc>
        <w:tc>
          <w:tcPr>
            <w:tcW w:w="1295" w:type="dxa"/>
            <w:noWrap/>
            <w:tcMar>
              <w:left w:w="0" w:type="dxa"/>
              <w:right w:w="0" w:type="dxa"/>
            </w:tcMar>
          </w:tcPr>
          <w:p w14:paraId="71B49E9C" w14:textId="77777777" w:rsidR="003F64D3" w:rsidRPr="009B6612" w:rsidRDefault="003F64D3" w:rsidP="009B6612">
            <w:pPr>
              <w:rPr>
                <w:rFonts w:cs="Arial"/>
                <w:lang w:val="en-GB"/>
              </w:rPr>
            </w:pPr>
            <w:r w:rsidRPr="009B6612">
              <w:rPr>
                <w:rFonts w:cs="Arial"/>
                <w:lang w:val="en-GB"/>
              </w:rPr>
              <w:t>0.57422</w:t>
            </w:r>
          </w:p>
        </w:tc>
        <w:tc>
          <w:tcPr>
            <w:tcW w:w="1295" w:type="dxa"/>
            <w:noWrap/>
            <w:tcMar>
              <w:left w:w="0" w:type="dxa"/>
              <w:right w:w="0" w:type="dxa"/>
            </w:tcMar>
          </w:tcPr>
          <w:p w14:paraId="3935CCDF" w14:textId="77777777" w:rsidR="003F64D3" w:rsidRPr="009B6612" w:rsidRDefault="003F64D3" w:rsidP="009B6612">
            <w:pPr>
              <w:rPr>
                <w:rFonts w:cs="Arial"/>
                <w:lang w:val="en-GB"/>
              </w:rPr>
            </w:pPr>
            <w:r w:rsidRPr="009B6612">
              <w:rPr>
                <w:rFonts w:cs="Arial"/>
                <w:lang w:val="en-GB"/>
              </w:rPr>
              <w:t>0.9813</w:t>
            </w:r>
            <w:r w:rsidRPr="009B6612">
              <w:rPr>
                <w:rFonts w:cs="Arial"/>
                <w:lang w:val="en-GB"/>
              </w:rPr>
              <w:tab/>
            </w:r>
          </w:p>
        </w:tc>
        <w:tc>
          <w:tcPr>
            <w:tcW w:w="1295" w:type="dxa"/>
            <w:noWrap/>
            <w:tcMar>
              <w:left w:w="0" w:type="dxa"/>
              <w:right w:w="0" w:type="dxa"/>
            </w:tcMar>
          </w:tcPr>
          <w:p w14:paraId="600146C6" w14:textId="77777777" w:rsidR="003F64D3" w:rsidRPr="009B6612" w:rsidRDefault="003F64D3" w:rsidP="009B6612">
            <w:pPr>
              <w:rPr>
                <w:rFonts w:cs="Arial"/>
                <w:lang w:val="en-GB"/>
              </w:rPr>
            </w:pPr>
            <w:r w:rsidRPr="009B6612">
              <w:rPr>
                <w:rFonts w:cs="Arial"/>
                <w:lang w:val="en-GB"/>
              </w:rPr>
              <w:t>501605</w:t>
            </w:r>
          </w:p>
        </w:tc>
      </w:tr>
      <w:tr w:rsidR="003F64D3" w14:paraId="786019C0" w14:textId="77777777" w:rsidTr="009B6612">
        <w:tc>
          <w:tcPr>
            <w:tcW w:w="1294" w:type="dxa"/>
            <w:noWrap/>
            <w:tcMar>
              <w:left w:w="0" w:type="dxa"/>
              <w:right w:w="0" w:type="dxa"/>
            </w:tcMar>
          </w:tcPr>
          <w:p w14:paraId="58589816" w14:textId="77777777" w:rsidR="003F64D3" w:rsidRPr="009B6612" w:rsidRDefault="003F64D3" w:rsidP="009B6612">
            <w:pPr>
              <w:rPr>
                <w:rFonts w:cs="Arial"/>
                <w:lang w:val="en-GB"/>
              </w:rPr>
            </w:pPr>
            <w:r w:rsidRPr="009B6612">
              <w:rPr>
                <w:rFonts w:cs="Arial"/>
                <w:lang w:val="en-GB"/>
              </w:rPr>
              <w:t>Res</w:t>
            </w:r>
          </w:p>
        </w:tc>
        <w:tc>
          <w:tcPr>
            <w:tcW w:w="1294" w:type="dxa"/>
            <w:noWrap/>
            <w:tcMar>
              <w:left w:w="0" w:type="dxa"/>
              <w:right w:w="0" w:type="dxa"/>
            </w:tcMar>
          </w:tcPr>
          <w:p w14:paraId="59CF694B" w14:textId="77777777" w:rsidR="003F64D3" w:rsidRPr="009B6612" w:rsidRDefault="003F64D3" w:rsidP="009B6612">
            <w:pPr>
              <w:rPr>
                <w:rFonts w:cs="Arial"/>
                <w:lang w:val="en-GB"/>
              </w:rPr>
            </w:pPr>
            <w:r w:rsidRPr="009B6612">
              <w:rPr>
                <w:rFonts w:cs="Arial"/>
                <w:lang w:val="en-GB"/>
              </w:rPr>
              <w:t>11</w:t>
            </w:r>
          </w:p>
        </w:tc>
        <w:tc>
          <w:tcPr>
            <w:tcW w:w="1294" w:type="dxa"/>
            <w:noWrap/>
            <w:tcMar>
              <w:left w:w="0" w:type="dxa"/>
              <w:right w:w="0" w:type="dxa"/>
            </w:tcMar>
          </w:tcPr>
          <w:p w14:paraId="05075245" w14:textId="77777777" w:rsidR="003F64D3" w:rsidRPr="009B6612" w:rsidRDefault="003F64D3" w:rsidP="009B6612">
            <w:pPr>
              <w:rPr>
                <w:rFonts w:cs="Arial"/>
                <w:lang w:val="en-GB"/>
              </w:rPr>
            </w:pPr>
            <w:r w:rsidRPr="009B6612">
              <w:rPr>
                <w:rFonts w:cs="Arial"/>
                <w:lang w:val="en-GB"/>
              </w:rPr>
              <w:t>22563</w:t>
            </w:r>
          </w:p>
        </w:tc>
        <w:tc>
          <w:tcPr>
            <w:tcW w:w="1295" w:type="dxa"/>
            <w:noWrap/>
            <w:tcMar>
              <w:left w:w="0" w:type="dxa"/>
              <w:right w:w="0" w:type="dxa"/>
            </w:tcMar>
          </w:tcPr>
          <w:p w14:paraId="04EBC363" w14:textId="77777777" w:rsidR="003F64D3" w:rsidRPr="009B6612" w:rsidRDefault="003F64D3" w:rsidP="009B6612">
            <w:pPr>
              <w:rPr>
                <w:rFonts w:cs="Arial"/>
                <w:lang w:val="en-GB"/>
              </w:rPr>
            </w:pPr>
            <w:r w:rsidRPr="009B6612">
              <w:rPr>
                <w:rFonts w:cs="Arial"/>
                <w:lang w:val="en-GB"/>
              </w:rPr>
              <w:t>2051.2</w:t>
            </w:r>
          </w:p>
        </w:tc>
        <w:tc>
          <w:tcPr>
            <w:tcW w:w="1295" w:type="dxa"/>
            <w:noWrap/>
            <w:tcMar>
              <w:left w:w="0" w:type="dxa"/>
              <w:right w:w="0" w:type="dxa"/>
            </w:tcMar>
          </w:tcPr>
          <w:p w14:paraId="63B367C8" w14:textId="77777777" w:rsidR="003F64D3" w:rsidRPr="009B6612" w:rsidRDefault="003F64D3" w:rsidP="009B6612">
            <w:pPr>
              <w:rPr>
                <w:rFonts w:cs="Arial"/>
                <w:lang w:val="en-GB"/>
              </w:rPr>
            </w:pPr>
          </w:p>
        </w:tc>
        <w:tc>
          <w:tcPr>
            <w:tcW w:w="1295" w:type="dxa"/>
            <w:noWrap/>
            <w:tcMar>
              <w:left w:w="0" w:type="dxa"/>
              <w:right w:w="0" w:type="dxa"/>
            </w:tcMar>
          </w:tcPr>
          <w:p w14:paraId="74A1540C" w14:textId="77777777" w:rsidR="003F64D3" w:rsidRPr="009B6612" w:rsidRDefault="003F64D3" w:rsidP="009B6612">
            <w:pPr>
              <w:rPr>
                <w:rFonts w:cs="Arial"/>
                <w:lang w:val="en-GB"/>
              </w:rPr>
            </w:pPr>
          </w:p>
        </w:tc>
        <w:tc>
          <w:tcPr>
            <w:tcW w:w="1295" w:type="dxa"/>
            <w:noWrap/>
            <w:tcMar>
              <w:left w:w="0" w:type="dxa"/>
              <w:right w:w="0" w:type="dxa"/>
            </w:tcMar>
          </w:tcPr>
          <w:p w14:paraId="6C223BE1" w14:textId="77777777" w:rsidR="003F64D3" w:rsidRPr="009B6612" w:rsidRDefault="003F64D3" w:rsidP="009B6612">
            <w:pPr>
              <w:rPr>
                <w:rFonts w:cs="Arial"/>
                <w:lang w:val="en-GB"/>
              </w:rPr>
            </w:pPr>
          </w:p>
        </w:tc>
      </w:tr>
      <w:tr w:rsidR="003F64D3" w14:paraId="026E0AA8" w14:textId="77777777" w:rsidTr="009B6612">
        <w:tc>
          <w:tcPr>
            <w:tcW w:w="1294" w:type="dxa"/>
            <w:noWrap/>
            <w:tcMar>
              <w:left w:w="0" w:type="dxa"/>
              <w:right w:w="0" w:type="dxa"/>
            </w:tcMar>
          </w:tcPr>
          <w:p w14:paraId="19C8D410" w14:textId="77777777" w:rsidR="003F64D3" w:rsidRPr="009B6612" w:rsidRDefault="003F64D3" w:rsidP="009B6612">
            <w:pPr>
              <w:rPr>
                <w:rFonts w:cs="Arial"/>
                <w:lang w:val="en-GB"/>
              </w:rPr>
            </w:pPr>
            <w:r w:rsidRPr="009B6612">
              <w:rPr>
                <w:rFonts w:cs="Arial"/>
                <w:lang w:val="en-GB"/>
              </w:rPr>
              <w:t>Total</w:t>
            </w:r>
          </w:p>
        </w:tc>
        <w:tc>
          <w:tcPr>
            <w:tcW w:w="1294" w:type="dxa"/>
            <w:noWrap/>
            <w:tcMar>
              <w:left w:w="0" w:type="dxa"/>
              <w:right w:w="0" w:type="dxa"/>
            </w:tcMar>
          </w:tcPr>
          <w:p w14:paraId="487C2049" w14:textId="77777777" w:rsidR="003F64D3" w:rsidRPr="009B6612" w:rsidRDefault="003F64D3" w:rsidP="009B6612">
            <w:pPr>
              <w:rPr>
                <w:rFonts w:cs="Arial"/>
                <w:lang w:val="en-GB"/>
              </w:rPr>
            </w:pPr>
            <w:r w:rsidRPr="009B6612">
              <w:rPr>
                <w:rFonts w:cs="Arial"/>
                <w:lang w:val="en-GB"/>
              </w:rPr>
              <w:t>19</w:t>
            </w:r>
          </w:p>
        </w:tc>
        <w:tc>
          <w:tcPr>
            <w:tcW w:w="1294" w:type="dxa"/>
            <w:noWrap/>
            <w:tcMar>
              <w:left w:w="0" w:type="dxa"/>
              <w:right w:w="0" w:type="dxa"/>
            </w:tcMar>
          </w:tcPr>
          <w:p w14:paraId="5CEF6C61" w14:textId="77777777" w:rsidR="003F64D3" w:rsidRPr="009B6612" w:rsidRDefault="003F64D3" w:rsidP="009B6612">
            <w:pPr>
              <w:rPr>
                <w:rFonts w:cs="Arial"/>
                <w:lang w:val="en-GB"/>
              </w:rPr>
            </w:pPr>
            <w:r w:rsidRPr="009B6612">
              <w:rPr>
                <w:rFonts w:cs="Arial"/>
                <w:lang w:val="en-GB"/>
              </w:rPr>
              <w:t>47474</w:t>
            </w:r>
          </w:p>
        </w:tc>
        <w:tc>
          <w:tcPr>
            <w:tcW w:w="1295" w:type="dxa"/>
            <w:noWrap/>
            <w:tcMar>
              <w:left w:w="0" w:type="dxa"/>
              <w:right w:w="0" w:type="dxa"/>
            </w:tcMar>
          </w:tcPr>
          <w:p w14:paraId="681DB99A" w14:textId="77777777" w:rsidR="003F64D3" w:rsidRPr="009B6612" w:rsidRDefault="003F64D3" w:rsidP="009B6612">
            <w:pPr>
              <w:rPr>
                <w:rFonts w:cs="Arial"/>
                <w:lang w:val="en-GB"/>
              </w:rPr>
            </w:pPr>
          </w:p>
        </w:tc>
        <w:tc>
          <w:tcPr>
            <w:tcW w:w="1295" w:type="dxa"/>
            <w:noWrap/>
            <w:tcMar>
              <w:left w:w="0" w:type="dxa"/>
              <w:right w:w="0" w:type="dxa"/>
            </w:tcMar>
          </w:tcPr>
          <w:p w14:paraId="57662628" w14:textId="77777777" w:rsidR="003F64D3" w:rsidRPr="009B6612" w:rsidRDefault="003F64D3" w:rsidP="009B6612">
            <w:pPr>
              <w:rPr>
                <w:rFonts w:cs="Arial"/>
                <w:lang w:val="en-GB"/>
              </w:rPr>
            </w:pPr>
          </w:p>
        </w:tc>
        <w:tc>
          <w:tcPr>
            <w:tcW w:w="1295" w:type="dxa"/>
            <w:noWrap/>
            <w:tcMar>
              <w:left w:w="0" w:type="dxa"/>
              <w:right w:w="0" w:type="dxa"/>
            </w:tcMar>
          </w:tcPr>
          <w:p w14:paraId="04D2A4E0" w14:textId="77777777" w:rsidR="003F64D3" w:rsidRPr="009B6612" w:rsidRDefault="003F64D3" w:rsidP="009B6612">
            <w:pPr>
              <w:rPr>
                <w:rFonts w:cs="Arial"/>
                <w:lang w:val="en-GB"/>
              </w:rPr>
            </w:pPr>
          </w:p>
        </w:tc>
        <w:tc>
          <w:tcPr>
            <w:tcW w:w="1295" w:type="dxa"/>
            <w:noWrap/>
            <w:tcMar>
              <w:left w:w="0" w:type="dxa"/>
              <w:right w:w="0" w:type="dxa"/>
            </w:tcMar>
          </w:tcPr>
          <w:p w14:paraId="200BDEC6" w14:textId="77777777" w:rsidR="003F64D3" w:rsidRPr="009B6612" w:rsidRDefault="003F64D3" w:rsidP="009B6612">
            <w:pPr>
              <w:rPr>
                <w:rFonts w:cs="Arial"/>
                <w:lang w:val="en-GB"/>
              </w:rPr>
            </w:pPr>
          </w:p>
        </w:tc>
      </w:tr>
    </w:tbl>
    <w:p w14:paraId="529B6F66" w14:textId="77777777" w:rsidR="003F64D3" w:rsidRPr="0097631C" w:rsidRDefault="003F64D3" w:rsidP="0015525A">
      <w:pPr>
        <w:spacing w:line="240" w:lineRule="auto"/>
        <w:rPr>
          <w:rFonts w:ascii="Arial" w:hAnsi="Arial" w:cs="Arial"/>
          <w:lang w:val="en-GB"/>
        </w:rPr>
      </w:pPr>
      <w:r w:rsidRPr="009B6612">
        <w:rPr>
          <w:rFonts w:cs="Arial"/>
          <w:lang w:val="en-GB"/>
        </w:rPr>
        <w:t>Sums of squares type: Type III (partial)</w:t>
      </w:r>
      <w:r>
        <w:rPr>
          <w:rFonts w:cs="Arial"/>
          <w:lang w:val="en-GB"/>
        </w:rPr>
        <w:t xml:space="preserve">. </w:t>
      </w:r>
      <w:r w:rsidRPr="009B6612">
        <w:rPr>
          <w:rFonts w:cs="Arial"/>
          <w:lang w:val="en-GB"/>
        </w:rPr>
        <w:t>Fixed effects sum to zero for mixed terms</w:t>
      </w:r>
      <w:r>
        <w:rPr>
          <w:rFonts w:cs="Arial"/>
          <w:lang w:val="en-GB"/>
        </w:rPr>
        <w:t xml:space="preserve">. </w:t>
      </w:r>
      <w:r w:rsidRPr="009B6612">
        <w:rPr>
          <w:rFonts w:cs="Arial"/>
          <w:lang w:val="en-GB"/>
        </w:rPr>
        <w:t>Permutation method: Permutation of residuals under a reduced model</w:t>
      </w:r>
      <w:r>
        <w:rPr>
          <w:rFonts w:cs="Arial"/>
          <w:lang w:val="en-GB"/>
        </w:rPr>
        <w:t xml:space="preserve">. </w:t>
      </w:r>
      <w:r w:rsidRPr="009B6612">
        <w:rPr>
          <w:rFonts w:cs="Arial"/>
          <w:lang w:val="en-GB"/>
        </w:rPr>
        <w:t>Number of permutations: 999999</w:t>
      </w:r>
      <w:r>
        <w:rPr>
          <w:rFonts w:cs="Arial"/>
          <w:lang w:val="en-GB"/>
        </w:rPr>
        <w:t>.</w:t>
      </w:r>
    </w:p>
    <w:p w14:paraId="3C918392" w14:textId="77777777" w:rsidR="001F3A1D" w:rsidRPr="0015525A" w:rsidRDefault="001F3A1D" w:rsidP="001F3A1D">
      <w:pPr>
        <w:rPr>
          <w:rFonts w:cs="Arial"/>
          <w:lang w:val="en-GB"/>
        </w:rPr>
      </w:pPr>
    </w:p>
    <w:p w14:paraId="3571413F" w14:textId="77777777" w:rsidR="003F64D3" w:rsidRDefault="003F64D3" w:rsidP="001F3A1D">
      <w:pPr>
        <w:rPr>
          <w:rFonts w:cs="Arial"/>
          <w:sz w:val="24"/>
          <w:lang w:val="en-GB"/>
        </w:rPr>
      </w:pPr>
      <w:r>
        <w:rPr>
          <w:rFonts w:cs="Arial"/>
          <w:sz w:val="24"/>
          <w:lang w:val="en-GB"/>
        </w:rPr>
        <w:br w:type="page"/>
      </w:r>
    </w:p>
    <w:p w14:paraId="5EEEEA78" w14:textId="77777777" w:rsidR="001F3A1D" w:rsidRPr="0097631C" w:rsidRDefault="001F3A1D" w:rsidP="0015525A">
      <w:pPr>
        <w:spacing w:after="0"/>
        <w:rPr>
          <w:rFonts w:ascii="Arial" w:hAnsi="Arial" w:cs="Arial"/>
          <w:lang w:val="en-GB"/>
        </w:rPr>
      </w:pPr>
      <w:r w:rsidRPr="0097631C">
        <w:rPr>
          <w:rFonts w:ascii="Arial" w:hAnsi="Arial" w:cs="Arial"/>
          <w:noProof/>
          <w:lang w:eastAsia="de-DE"/>
        </w:rPr>
        <w:lastRenderedPageBreak/>
        <w:drawing>
          <wp:inline distT="0" distB="0" distL="0" distR="0" wp14:anchorId="48A119A4" wp14:editId="67618DBB">
            <wp:extent cx="5760720" cy="448503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616"/>
                    <a:stretch/>
                  </pic:blipFill>
                  <pic:spPr bwMode="auto">
                    <a:xfrm>
                      <a:off x="0" y="0"/>
                      <a:ext cx="5760720" cy="4485031"/>
                    </a:xfrm>
                    <a:prstGeom prst="rect">
                      <a:avLst/>
                    </a:prstGeom>
                    <a:ln>
                      <a:noFill/>
                    </a:ln>
                    <a:extLst>
                      <a:ext uri="{53640926-AAD7-44D8-BBD7-CCE9431645EC}">
                        <a14:shadowObscured xmlns:a14="http://schemas.microsoft.com/office/drawing/2010/main"/>
                      </a:ext>
                    </a:extLst>
                  </pic:spPr>
                </pic:pic>
              </a:graphicData>
            </a:graphic>
          </wp:inline>
        </w:drawing>
      </w:r>
    </w:p>
    <w:p w14:paraId="0EA5F914" w14:textId="77777777" w:rsidR="001F3A1D" w:rsidRPr="0015525A" w:rsidRDefault="001F3A1D" w:rsidP="001F3A1D">
      <w:pPr>
        <w:rPr>
          <w:rFonts w:cs="Arial"/>
          <w:lang w:val="en-GB"/>
        </w:rPr>
      </w:pPr>
      <w:bookmarkStart w:id="6" w:name="_Hlk218583015"/>
      <w:r w:rsidRPr="0015525A">
        <w:rPr>
          <w:rFonts w:cs="Arial"/>
          <w:b/>
          <w:lang w:val="en-GB"/>
        </w:rPr>
        <w:t>Figure S3.</w:t>
      </w:r>
      <w:r w:rsidRPr="0015525A">
        <w:rPr>
          <w:rFonts w:cs="Arial"/>
          <w:lang w:val="en-GB"/>
        </w:rPr>
        <w:t xml:space="preserve"> </w:t>
      </w:r>
      <w:proofErr w:type="spellStart"/>
      <w:r w:rsidRPr="0015525A">
        <w:rPr>
          <w:rFonts w:cs="Arial"/>
          <w:lang w:val="en-GB"/>
        </w:rPr>
        <w:t>DHARMa</w:t>
      </w:r>
      <w:proofErr w:type="spellEnd"/>
      <w:r w:rsidRPr="0015525A">
        <w:rPr>
          <w:rFonts w:cs="Arial"/>
          <w:lang w:val="en-GB"/>
        </w:rPr>
        <w:t xml:space="preserve"> residual plots for the binomial GLMM</w:t>
      </w:r>
      <w:bookmarkEnd w:id="6"/>
      <w:r w:rsidRPr="0015525A">
        <w:rPr>
          <w:rFonts w:cs="Arial"/>
          <w:lang w:val="en-GB"/>
        </w:rPr>
        <w:t xml:space="preserve"> explaining the probability of a sampled bee being a honeybee, based on the complete dataset.</w:t>
      </w:r>
    </w:p>
    <w:p w14:paraId="105134EF" w14:textId="77777777" w:rsidR="003D3FA0" w:rsidRDefault="003D3FA0" w:rsidP="001F3A1D">
      <w:pPr>
        <w:spacing w:after="0"/>
        <w:rPr>
          <w:rFonts w:cs="Arial"/>
          <w:b/>
          <w:lang w:val="en-GB"/>
        </w:rPr>
      </w:pPr>
    </w:p>
    <w:p w14:paraId="16685EF0" w14:textId="77777777" w:rsidR="00363472" w:rsidRDefault="00363472" w:rsidP="001F3A1D">
      <w:pPr>
        <w:spacing w:after="0"/>
        <w:rPr>
          <w:rFonts w:cs="Arial"/>
          <w:lang w:val="en-GB"/>
        </w:rPr>
      </w:pPr>
      <w:bookmarkStart w:id="7" w:name="_Hlk218583034"/>
      <w:r w:rsidRPr="0015525A">
        <w:rPr>
          <w:rFonts w:cs="Arial"/>
          <w:b/>
          <w:lang w:val="en-GB"/>
        </w:rPr>
        <w:t>Table S5.</w:t>
      </w:r>
      <w:r>
        <w:rPr>
          <w:rFonts w:cs="Arial"/>
          <w:lang w:val="en-GB"/>
        </w:rPr>
        <w:t xml:space="preserve"> </w:t>
      </w:r>
      <w:proofErr w:type="spellStart"/>
      <w:r>
        <w:rPr>
          <w:rFonts w:cs="Arial"/>
          <w:lang w:val="en-GB"/>
        </w:rPr>
        <w:t>DHARMa</w:t>
      </w:r>
      <w:proofErr w:type="spellEnd"/>
      <w:r>
        <w:rPr>
          <w:rFonts w:cs="Arial"/>
          <w:lang w:val="en-GB"/>
        </w:rPr>
        <w:t xml:space="preserve"> test results </w:t>
      </w:r>
      <w:r w:rsidRPr="009B6612">
        <w:rPr>
          <w:rFonts w:cs="Arial"/>
          <w:lang w:val="en-GB"/>
        </w:rPr>
        <w:t>for the binomial GLMM</w:t>
      </w:r>
      <w:bookmarkEnd w:id="7"/>
      <w:r w:rsidRPr="009B6612">
        <w:rPr>
          <w:rFonts w:cs="Arial"/>
          <w:lang w:val="en-GB"/>
        </w:rPr>
        <w:t xml:space="preserve"> explaining the probability of a sampled bee being a honeybee, based on the complete dataset.</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363472" w:rsidRPr="00D37399" w14:paraId="7CE095FF" w14:textId="77777777" w:rsidTr="009B6612">
        <w:tc>
          <w:tcPr>
            <w:tcW w:w="9062" w:type="dxa"/>
            <w:tcMar>
              <w:left w:w="0" w:type="dxa"/>
              <w:right w:w="0" w:type="dxa"/>
            </w:tcMar>
          </w:tcPr>
          <w:p w14:paraId="3D0ED3D0" w14:textId="77777777" w:rsidR="00363472" w:rsidRPr="0015525A" w:rsidRDefault="00363472" w:rsidP="009B6612">
            <w:pPr>
              <w:rPr>
                <w:rFonts w:cs="Arial"/>
                <w:i/>
                <w:sz w:val="24"/>
                <w:lang w:val="en-GB"/>
              </w:rPr>
            </w:pPr>
            <w:proofErr w:type="spellStart"/>
            <w:r w:rsidRPr="0015525A">
              <w:rPr>
                <w:rFonts w:cs="Arial"/>
                <w:i/>
                <w:lang w:val="en-GB"/>
              </w:rPr>
              <w:t>DHARMa</w:t>
            </w:r>
            <w:proofErr w:type="spellEnd"/>
            <w:r w:rsidRPr="0015525A">
              <w:rPr>
                <w:rFonts w:cs="Arial"/>
                <w:i/>
                <w:lang w:val="en-GB"/>
              </w:rPr>
              <w:t xml:space="preserve"> nonparametric dispersion test via </w:t>
            </w:r>
            <w:proofErr w:type="spellStart"/>
            <w:r w:rsidRPr="0015525A">
              <w:rPr>
                <w:rFonts w:cs="Arial"/>
                <w:i/>
                <w:lang w:val="en-GB"/>
              </w:rPr>
              <w:t>sd</w:t>
            </w:r>
            <w:proofErr w:type="spellEnd"/>
            <w:r w:rsidRPr="0015525A">
              <w:rPr>
                <w:rFonts w:cs="Arial"/>
                <w:i/>
                <w:lang w:val="en-GB"/>
              </w:rPr>
              <w:t xml:space="preserve"> of residuals fitted vs. simulated</w:t>
            </w:r>
          </w:p>
        </w:tc>
      </w:tr>
      <w:tr w:rsidR="00363472" w14:paraId="191F4784" w14:textId="77777777" w:rsidTr="009B6612">
        <w:tc>
          <w:tcPr>
            <w:tcW w:w="9062" w:type="dxa"/>
            <w:tcMar>
              <w:left w:w="0" w:type="dxa"/>
              <w:right w:w="0" w:type="dxa"/>
            </w:tcMar>
          </w:tcPr>
          <w:p w14:paraId="4EE743C2" w14:textId="77777777" w:rsidR="00363472" w:rsidRPr="0015525A" w:rsidRDefault="00363472" w:rsidP="009B6612">
            <w:pPr>
              <w:rPr>
                <w:rFonts w:cs="Arial"/>
                <w:lang w:val="en-GB"/>
              </w:rPr>
            </w:pPr>
            <w:r w:rsidRPr="009B6612">
              <w:rPr>
                <w:rFonts w:cs="Arial"/>
                <w:lang w:val="en-GB"/>
              </w:rPr>
              <w:t>dispersion = 0.9065, p-value = 0.56</w:t>
            </w:r>
          </w:p>
        </w:tc>
      </w:tr>
      <w:tr w:rsidR="00363472" w14:paraId="11E95E5A" w14:textId="77777777" w:rsidTr="009B6612">
        <w:tc>
          <w:tcPr>
            <w:tcW w:w="9062" w:type="dxa"/>
            <w:tcMar>
              <w:left w:w="0" w:type="dxa"/>
              <w:right w:w="0" w:type="dxa"/>
            </w:tcMar>
          </w:tcPr>
          <w:p w14:paraId="600744DB" w14:textId="77777777" w:rsidR="00363472" w:rsidRPr="0015525A" w:rsidRDefault="00363472" w:rsidP="009B6612">
            <w:pPr>
              <w:rPr>
                <w:rFonts w:cs="Arial"/>
                <w:lang w:val="en-GB"/>
              </w:rPr>
            </w:pPr>
            <w:r w:rsidRPr="009B6612">
              <w:rPr>
                <w:rFonts w:cs="Arial"/>
                <w:lang w:val="en-GB"/>
              </w:rPr>
              <w:t xml:space="preserve">alternative hypothesis: </w:t>
            </w:r>
            <w:proofErr w:type="spellStart"/>
            <w:proofErr w:type="gramStart"/>
            <w:r w:rsidRPr="009B6612">
              <w:rPr>
                <w:rFonts w:cs="Arial"/>
                <w:lang w:val="en-GB"/>
              </w:rPr>
              <w:t>two.sided</w:t>
            </w:r>
            <w:proofErr w:type="spellEnd"/>
            <w:proofErr w:type="gramEnd"/>
          </w:p>
        </w:tc>
      </w:tr>
      <w:tr w:rsidR="00363472" w14:paraId="54BEF77D" w14:textId="77777777" w:rsidTr="009B6612">
        <w:tc>
          <w:tcPr>
            <w:tcW w:w="9062" w:type="dxa"/>
            <w:tcMar>
              <w:left w:w="0" w:type="dxa"/>
              <w:right w:w="0" w:type="dxa"/>
            </w:tcMar>
          </w:tcPr>
          <w:p w14:paraId="40D55F8A" w14:textId="77777777" w:rsidR="00363472" w:rsidRDefault="00363472" w:rsidP="009B6612">
            <w:pPr>
              <w:rPr>
                <w:rFonts w:cs="Arial"/>
                <w:sz w:val="24"/>
                <w:lang w:val="en-GB"/>
              </w:rPr>
            </w:pPr>
          </w:p>
        </w:tc>
      </w:tr>
      <w:tr w:rsidR="00363472" w:rsidRPr="00D37399" w14:paraId="783173CD" w14:textId="77777777" w:rsidTr="009B6612">
        <w:tc>
          <w:tcPr>
            <w:tcW w:w="9062" w:type="dxa"/>
            <w:tcMar>
              <w:left w:w="0" w:type="dxa"/>
              <w:right w:w="0" w:type="dxa"/>
            </w:tcMar>
          </w:tcPr>
          <w:p w14:paraId="3D2965C1" w14:textId="77777777" w:rsidR="00363472" w:rsidRPr="0015525A" w:rsidRDefault="00363472" w:rsidP="009B6612">
            <w:pPr>
              <w:rPr>
                <w:rFonts w:cs="Arial"/>
                <w:i/>
                <w:sz w:val="24"/>
                <w:lang w:val="en-GB"/>
              </w:rPr>
            </w:pPr>
            <w:proofErr w:type="spellStart"/>
            <w:r w:rsidRPr="0015525A">
              <w:rPr>
                <w:rFonts w:cs="Arial"/>
                <w:i/>
                <w:lang w:val="en-GB"/>
              </w:rPr>
              <w:t>DHARMa</w:t>
            </w:r>
            <w:proofErr w:type="spellEnd"/>
            <w:r w:rsidRPr="0015525A">
              <w:rPr>
                <w:rFonts w:cs="Arial"/>
                <w:i/>
                <w:lang w:val="en-GB"/>
              </w:rPr>
              <w:t xml:space="preserve"> Moran's I test for distance-based autocorrelation</w:t>
            </w:r>
          </w:p>
        </w:tc>
      </w:tr>
      <w:tr w:rsidR="00363472" w:rsidRPr="00D37399" w14:paraId="25FBB70C" w14:textId="77777777" w:rsidTr="009B6612">
        <w:tc>
          <w:tcPr>
            <w:tcW w:w="9062" w:type="dxa"/>
            <w:tcMar>
              <w:left w:w="0" w:type="dxa"/>
              <w:right w:w="0" w:type="dxa"/>
            </w:tcMar>
          </w:tcPr>
          <w:p w14:paraId="1C3485BF" w14:textId="77777777" w:rsidR="00363472" w:rsidRPr="003237C1" w:rsidRDefault="00363472" w:rsidP="009B6612">
            <w:pPr>
              <w:rPr>
                <w:rFonts w:cs="Arial"/>
                <w:lang w:val="en-GB"/>
              </w:rPr>
            </w:pPr>
            <w:r w:rsidRPr="009B6612">
              <w:rPr>
                <w:rFonts w:cs="Arial"/>
                <w:lang w:val="en-GB"/>
              </w:rPr>
              <w:t xml:space="preserve">observed = 0.047795, expected = -0.090909, </w:t>
            </w:r>
            <w:proofErr w:type="spellStart"/>
            <w:r w:rsidRPr="009B6612">
              <w:rPr>
                <w:rFonts w:cs="Arial"/>
                <w:lang w:val="en-GB"/>
              </w:rPr>
              <w:t>sd</w:t>
            </w:r>
            <w:proofErr w:type="spellEnd"/>
            <w:r w:rsidRPr="009B6612">
              <w:rPr>
                <w:rFonts w:cs="Arial"/>
                <w:lang w:val="en-GB"/>
              </w:rPr>
              <w:t xml:space="preserve"> = 0.206916, p-value = 0.5026</w:t>
            </w:r>
          </w:p>
        </w:tc>
      </w:tr>
      <w:tr w:rsidR="00363472" w:rsidRPr="00D37399" w14:paraId="49AF4267" w14:textId="77777777" w:rsidTr="009B6612">
        <w:tc>
          <w:tcPr>
            <w:tcW w:w="9062" w:type="dxa"/>
            <w:tcMar>
              <w:left w:w="0" w:type="dxa"/>
              <w:right w:w="0" w:type="dxa"/>
            </w:tcMar>
          </w:tcPr>
          <w:p w14:paraId="44AA05DA" w14:textId="77777777" w:rsidR="00363472" w:rsidRPr="003237C1" w:rsidRDefault="00363472" w:rsidP="009B6612">
            <w:pPr>
              <w:rPr>
                <w:rFonts w:cs="Arial"/>
                <w:lang w:val="en-GB"/>
              </w:rPr>
            </w:pPr>
            <w:r w:rsidRPr="009B6612">
              <w:rPr>
                <w:rFonts w:cs="Arial"/>
                <w:lang w:val="en-GB"/>
              </w:rPr>
              <w:t>alternative hypothesis: Distance-based autocorrelation</w:t>
            </w:r>
          </w:p>
        </w:tc>
      </w:tr>
    </w:tbl>
    <w:p w14:paraId="63934AD3" w14:textId="77777777" w:rsidR="00363472" w:rsidRDefault="00363472" w:rsidP="001F3A1D">
      <w:pPr>
        <w:spacing w:after="0"/>
        <w:rPr>
          <w:rFonts w:cs="Arial"/>
          <w:lang w:val="en-GB"/>
        </w:rPr>
      </w:pPr>
    </w:p>
    <w:p w14:paraId="05D7D2C8" w14:textId="02F0343D" w:rsidR="00363472" w:rsidRDefault="00363472">
      <w:pPr>
        <w:rPr>
          <w:rFonts w:cs="Arial"/>
          <w:lang w:val="en-GB"/>
        </w:rPr>
      </w:pPr>
      <w:bookmarkStart w:id="8" w:name="_Hlk218583052"/>
      <w:r w:rsidRPr="009B6612">
        <w:rPr>
          <w:rFonts w:cs="Arial"/>
          <w:b/>
          <w:lang w:val="en-GB"/>
        </w:rPr>
        <w:t>Table S</w:t>
      </w:r>
      <w:r w:rsidR="00D171A3">
        <w:rPr>
          <w:rFonts w:cs="Arial"/>
          <w:b/>
          <w:lang w:val="en-GB"/>
        </w:rPr>
        <w:t>6</w:t>
      </w:r>
      <w:r w:rsidRPr="009B6612">
        <w:rPr>
          <w:rFonts w:cs="Arial"/>
          <w:b/>
          <w:lang w:val="en-GB"/>
        </w:rPr>
        <w:t>.</w:t>
      </w:r>
      <w:r>
        <w:rPr>
          <w:rFonts w:cs="Arial"/>
          <w:lang w:val="en-GB"/>
        </w:rPr>
        <w:t xml:space="preserve"> </w:t>
      </w:r>
      <w:r w:rsidRPr="00363472">
        <w:rPr>
          <w:rFonts w:cs="Arial"/>
          <w:lang w:val="en-GB"/>
        </w:rPr>
        <w:t xml:space="preserve">Post-hoc test results for the binomial GLMM </w:t>
      </w:r>
      <w:bookmarkEnd w:id="8"/>
      <w:r w:rsidRPr="00363472">
        <w:rPr>
          <w:rFonts w:cs="Arial"/>
          <w:lang w:val="en-GB"/>
        </w:rPr>
        <w:t>explaining the probability of a sampled bee being a honeybee (complete dataset)</w:t>
      </w:r>
      <w:r>
        <w:rPr>
          <w:rFonts w:cs="Arial"/>
          <w:lang w:val="en-GB"/>
        </w:rPr>
        <w:t>.</w:t>
      </w:r>
    </w:p>
    <w:tbl>
      <w:tblPr>
        <w:tblStyle w:val="Tabellenraster"/>
        <w:tblW w:w="91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706"/>
        <w:gridCol w:w="1294"/>
        <w:gridCol w:w="974"/>
        <w:gridCol w:w="709"/>
        <w:gridCol w:w="1295"/>
        <w:gridCol w:w="1295"/>
      </w:tblGrid>
      <w:tr w:rsidR="00363472" w14:paraId="26307A59" w14:textId="77777777" w:rsidTr="0015525A">
        <w:tc>
          <w:tcPr>
            <w:tcW w:w="1838" w:type="dxa"/>
            <w:tcBorders>
              <w:top w:val="single" w:sz="4" w:space="0" w:color="auto"/>
              <w:bottom w:val="single" w:sz="4" w:space="0" w:color="auto"/>
            </w:tcBorders>
            <w:tcMar>
              <w:left w:w="0" w:type="dxa"/>
              <w:right w:w="0" w:type="dxa"/>
            </w:tcMar>
          </w:tcPr>
          <w:p w14:paraId="43BDED37" w14:textId="77777777" w:rsidR="00363472" w:rsidRDefault="00363472" w:rsidP="001F3A1D">
            <w:pPr>
              <w:rPr>
                <w:rFonts w:cs="Arial"/>
                <w:u w:val="single"/>
                <w:lang w:val="en-GB"/>
              </w:rPr>
            </w:pPr>
            <w:r w:rsidRPr="009B6612">
              <w:rPr>
                <w:rFonts w:cs="Arial"/>
                <w:lang w:val="en-GB"/>
              </w:rPr>
              <w:t>contrast</w:t>
            </w:r>
          </w:p>
        </w:tc>
        <w:tc>
          <w:tcPr>
            <w:tcW w:w="1706" w:type="dxa"/>
            <w:tcBorders>
              <w:top w:val="single" w:sz="4" w:space="0" w:color="auto"/>
              <w:bottom w:val="single" w:sz="4" w:space="0" w:color="auto"/>
            </w:tcBorders>
            <w:tcMar>
              <w:left w:w="0" w:type="dxa"/>
              <w:right w:w="0" w:type="dxa"/>
            </w:tcMar>
          </w:tcPr>
          <w:p w14:paraId="68423769" w14:textId="77777777" w:rsidR="00363472" w:rsidRDefault="008304C7" w:rsidP="0015525A">
            <w:pPr>
              <w:tabs>
                <w:tab w:val="left" w:pos="142"/>
              </w:tabs>
              <w:rPr>
                <w:rFonts w:cs="Arial"/>
                <w:u w:val="single"/>
                <w:lang w:val="en-GB"/>
              </w:rPr>
            </w:pPr>
            <w:r>
              <w:rPr>
                <w:rFonts w:cs="Arial"/>
                <w:lang w:val="en-GB"/>
              </w:rPr>
              <w:tab/>
            </w:r>
            <w:proofErr w:type="spellStart"/>
            <w:proofErr w:type="gramStart"/>
            <w:r w:rsidR="00363472" w:rsidRPr="009B6612">
              <w:rPr>
                <w:rFonts w:cs="Arial"/>
                <w:lang w:val="en-GB"/>
              </w:rPr>
              <w:t>odds.ratio</w:t>
            </w:r>
            <w:proofErr w:type="spellEnd"/>
            <w:proofErr w:type="gramEnd"/>
          </w:p>
        </w:tc>
        <w:tc>
          <w:tcPr>
            <w:tcW w:w="1294" w:type="dxa"/>
            <w:tcBorders>
              <w:top w:val="single" w:sz="4" w:space="0" w:color="auto"/>
              <w:bottom w:val="single" w:sz="4" w:space="0" w:color="auto"/>
            </w:tcBorders>
            <w:tcMar>
              <w:left w:w="0" w:type="dxa"/>
              <w:right w:w="0" w:type="dxa"/>
            </w:tcMar>
          </w:tcPr>
          <w:p w14:paraId="4F54AE94" w14:textId="77777777" w:rsidR="00363472" w:rsidRDefault="008304C7" w:rsidP="0015525A">
            <w:pPr>
              <w:tabs>
                <w:tab w:val="left" w:pos="161"/>
              </w:tabs>
              <w:rPr>
                <w:rFonts w:cs="Arial"/>
                <w:u w:val="single"/>
                <w:lang w:val="en-GB"/>
              </w:rPr>
            </w:pPr>
            <w:r>
              <w:rPr>
                <w:rFonts w:cs="Arial"/>
                <w:lang w:val="en-GB"/>
              </w:rPr>
              <w:tab/>
            </w:r>
            <w:r w:rsidR="00363472" w:rsidRPr="009B6612">
              <w:rPr>
                <w:rFonts w:cs="Arial"/>
                <w:lang w:val="en-GB"/>
              </w:rPr>
              <w:t>SE</w:t>
            </w:r>
          </w:p>
        </w:tc>
        <w:tc>
          <w:tcPr>
            <w:tcW w:w="974" w:type="dxa"/>
            <w:tcBorders>
              <w:top w:val="single" w:sz="4" w:space="0" w:color="auto"/>
              <w:bottom w:val="single" w:sz="4" w:space="0" w:color="auto"/>
            </w:tcBorders>
            <w:tcMar>
              <w:left w:w="0" w:type="dxa"/>
              <w:right w:w="0" w:type="dxa"/>
            </w:tcMar>
          </w:tcPr>
          <w:p w14:paraId="7EBA5222" w14:textId="77777777" w:rsidR="00363472" w:rsidRDefault="008304C7" w:rsidP="0015525A">
            <w:pPr>
              <w:tabs>
                <w:tab w:val="left" w:pos="277"/>
              </w:tabs>
              <w:rPr>
                <w:rFonts w:cs="Arial"/>
                <w:u w:val="single"/>
                <w:lang w:val="en-GB"/>
              </w:rPr>
            </w:pPr>
            <w:r>
              <w:rPr>
                <w:rFonts w:cs="Arial"/>
                <w:lang w:val="en-GB"/>
              </w:rPr>
              <w:tab/>
            </w:r>
            <w:proofErr w:type="spellStart"/>
            <w:r w:rsidR="00363472" w:rsidRPr="009B6612">
              <w:rPr>
                <w:rFonts w:cs="Arial"/>
                <w:lang w:val="en-GB"/>
              </w:rPr>
              <w:t>df</w:t>
            </w:r>
            <w:proofErr w:type="spellEnd"/>
          </w:p>
        </w:tc>
        <w:tc>
          <w:tcPr>
            <w:tcW w:w="709" w:type="dxa"/>
            <w:tcBorders>
              <w:top w:val="single" w:sz="4" w:space="0" w:color="auto"/>
              <w:bottom w:val="single" w:sz="4" w:space="0" w:color="auto"/>
            </w:tcBorders>
            <w:tcMar>
              <w:left w:w="0" w:type="dxa"/>
              <w:right w:w="0" w:type="dxa"/>
            </w:tcMar>
          </w:tcPr>
          <w:p w14:paraId="4CEDD18B" w14:textId="77777777" w:rsidR="00363472" w:rsidRDefault="00363472" w:rsidP="001F3A1D">
            <w:pPr>
              <w:rPr>
                <w:rFonts w:cs="Arial"/>
                <w:u w:val="single"/>
                <w:lang w:val="en-GB"/>
              </w:rPr>
            </w:pPr>
            <w:r w:rsidRPr="009B6612">
              <w:rPr>
                <w:rFonts w:cs="Arial"/>
                <w:lang w:val="en-GB"/>
              </w:rPr>
              <w:t>null</w:t>
            </w:r>
          </w:p>
        </w:tc>
        <w:tc>
          <w:tcPr>
            <w:tcW w:w="1295" w:type="dxa"/>
            <w:tcBorders>
              <w:top w:val="single" w:sz="4" w:space="0" w:color="auto"/>
              <w:bottom w:val="single" w:sz="4" w:space="0" w:color="auto"/>
            </w:tcBorders>
            <w:tcMar>
              <w:left w:w="0" w:type="dxa"/>
              <w:right w:w="0" w:type="dxa"/>
            </w:tcMar>
          </w:tcPr>
          <w:p w14:paraId="5A8CB09D" w14:textId="77777777" w:rsidR="00363472" w:rsidRDefault="00363472" w:rsidP="001F3A1D">
            <w:pPr>
              <w:rPr>
                <w:rFonts w:cs="Arial"/>
                <w:u w:val="single"/>
                <w:lang w:val="en-GB"/>
              </w:rPr>
            </w:pPr>
            <w:proofErr w:type="spellStart"/>
            <w:proofErr w:type="gramStart"/>
            <w:r w:rsidRPr="009B6612">
              <w:rPr>
                <w:rFonts w:cs="Arial"/>
                <w:lang w:val="en-GB"/>
              </w:rPr>
              <w:t>t.ratio</w:t>
            </w:r>
            <w:proofErr w:type="spellEnd"/>
            <w:proofErr w:type="gramEnd"/>
          </w:p>
        </w:tc>
        <w:tc>
          <w:tcPr>
            <w:tcW w:w="1295" w:type="dxa"/>
            <w:tcBorders>
              <w:top w:val="single" w:sz="4" w:space="0" w:color="auto"/>
              <w:bottom w:val="single" w:sz="4" w:space="0" w:color="auto"/>
            </w:tcBorders>
            <w:tcMar>
              <w:left w:w="0" w:type="dxa"/>
              <w:right w:w="0" w:type="dxa"/>
            </w:tcMar>
          </w:tcPr>
          <w:p w14:paraId="62605F2F" w14:textId="77777777" w:rsidR="00363472" w:rsidRDefault="00363472" w:rsidP="001F3A1D">
            <w:pPr>
              <w:rPr>
                <w:rFonts w:cs="Arial"/>
                <w:u w:val="single"/>
                <w:lang w:val="en-GB"/>
              </w:rPr>
            </w:pPr>
            <w:proofErr w:type="spellStart"/>
            <w:r w:rsidRPr="009B6612">
              <w:rPr>
                <w:rFonts w:cs="Arial"/>
                <w:lang w:val="en-GB"/>
              </w:rPr>
              <w:t>p.value</w:t>
            </w:r>
            <w:proofErr w:type="spellEnd"/>
          </w:p>
        </w:tc>
      </w:tr>
      <w:tr w:rsidR="00363472" w14:paraId="29C86101" w14:textId="77777777" w:rsidTr="0015525A">
        <w:tc>
          <w:tcPr>
            <w:tcW w:w="1838" w:type="dxa"/>
            <w:tcBorders>
              <w:top w:val="single" w:sz="4" w:space="0" w:color="auto"/>
            </w:tcBorders>
            <w:tcMar>
              <w:left w:w="0" w:type="dxa"/>
              <w:right w:w="0" w:type="dxa"/>
            </w:tcMar>
          </w:tcPr>
          <w:p w14:paraId="2CD26DDE" w14:textId="77777777" w:rsidR="00363472" w:rsidRDefault="00363472" w:rsidP="001F3A1D">
            <w:pPr>
              <w:rPr>
                <w:rFonts w:cs="Arial"/>
                <w:u w:val="single"/>
                <w:lang w:val="en-GB"/>
              </w:rPr>
            </w:pPr>
            <w:r w:rsidRPr="009B6612">
              <w:rPr>
                <w:rFonts w:cs="Arial"/>
                <w:lang w:val="en-GB"/>
              </w:rPr>
              <w:t>Salix / Malus</w:t>
            </w:r>
          </w:p>
        </w:tc>
        <w:tc>
          <w:tcPr>
            <w:tcW w:w="1706" w:type="dxa"/>
            <w:tcBorders>
              <w:top w:val="single" w:sz="4" w:space="0" w:color="auto"/>
            </w:tcBorders>
            <w:tcMar>
              <w:left w:w="0" w:type="dxa"/>
              <w:right w:w="0" w:type="dxa"/>
            </w:tcMar>
          </w:tcPr>
          <w:p w14:paraId="1FCDA6B5" w14:textId="77777777" w:rsidR="00363472" w:rsidRDefault="00E8394E" w:rsidP="0015525A">
            <w:pPr>
              <w:tabs>
                <w:tab w:val="decimal" w:pos="425"/>
              </w:tabs>
              <w:rPr>
                <w:rFonts w:cs="Arial"/>
                <w:u w:val="single"/>
                <w:lang w:val="en-GB"/>
              </w:rPr>
            </w:pPr>
            <w:r w:rsidRPr="009B6612">
              <w:rPr>
                <w:rFonts w:cs="Arial"/>
                <w:lang w:val="en-GB"/>
              </w:rPr>
              <w:t>0</w:t>
            </w:r>
            <w:r w:rsidR="008304C7">
              <w:rPr>
                <w:rFonts w:cs="Arial"/>
                <w:lang w:val="en-GB"/>
              </w:rPr>
              <w:t>.</w:t>
            </w:r>
            <w:r w:rsidRPr="009B6612">
              <w:rPr>
                <w:rFonts w:cs="Arial"/>
                <w:lang w:val="en-GB"/>
              </w:rPr>
              <w:t>510011</w:t>
            </w:r>
          </w:p>
        </w:tc>
        <w:tc>
          <w:tcPr>
            <w:tcW w:w="1294" w:type="dxa"/>
            <w:tcBorders>
              <w:top w:val="single" w:sz="4" w:space="0" w:color="auto"/>
            </w:tcBorders>
            <w:tcMar>
              <w:left w:w="0" w:type="dxa"/>
              <w:right w:w="0" w:type="dxa"/>
            </w:tcMar>
          </w:tcPr>
          <w:p w14:paraId="2F81250D" w14:textId="77777777" w:rsidR="00363472" w:rsidRDefault="00E8394E" w:rsidP="0015525A">
            <w:pPr>
              <w:tabs>
                <w:tab w:val="decimal" w:pos="285"/>
              </w:tabs>
              <w:rPr>
                <w:rFonts w:cs="Arial"/>
                <w:u w:val="single"/>
                <w:lang w:val="en-GB"/>
              </w:rPr>
            </w:pPr>
            <w:r w:rsidRPr="009B6612">
              <w:rPr>
                <w:rFonts w:cs="Arial"/>
                <w:lang w:val="en-GB"/>
              </w:rPr>
              <w:t>0.365028</w:t>
            </w:r>
          </w:p>
        </w:tc>
        <w:tc>
          <w:tcPr>
            <w:tcW w:w="974" w:type="dxa"/>
            <w:tcBorders>
              <w:top w:val="single" w:sz="4" w:space="0" w:color="auto"/>
            </w:tcBorders>
            <w:tcMar>
              <w:left w:w="0" w:type="dxa"/>
              <w:right w:w="0" w:type="dxa"/>
            </w:tcMar>
          </w:tcPr>
          <w:p w14:paraId="08773F83" w14:textId="77777777" w:rsidR="00363472" w:rsidRPr="0015525A" w:rsidRDefault="008304C7" w:rsidP="0015525A">
            <w:pPr>
              <w:tabs>
                <w:tab w:val="left" w:pos="277"/>
              </w:tabs>
              <w:rPr>
                <w:rFonts w:cs="Arial"/>
                <w:lang w:val="en-GB"/>
              </w:rPr>
            </w:pPr>
            <w:r>
              <w:rPr>
                <w:rFonts w:cs="Arial"/>
                <w:lang w:val="en-GB"/>
              </w:rPr>
              <w:tab/>
            </w:r>
            <w:r w:rsidR="00E8394E" w:rsidRPr="0015525A">
              <w:rPr>
                <w:rFonts w:cs="Arial"/>
                <w:lang w:val="en-GB"/>
              </w:rPr>
              <w:t>381</w:t>
            </w:r>
          </w:p>
        </w:tc>
        <w:tc>
          <w:tcPr>
            <w:tcW w:w="709" w:type="dxa"/>
            <w:tcBorders>
              <w:top w:val="single" w:sz="4" w:space="0" w:color="auto"/>
            </w:tcBorders>
            <w:tcMar>
              <w:left w:w="0" w:type="dxa"/>
              <w:right w:w="0" w:type="dxa"/>
            </w:tcMar>
          </w:tcPr>
          <w:p w14:paraId="61CC4B9F" w14:textId="77777777" w:rsidR="00363472" w:rsidRPr="0015525A" w:rsidRDefault="008304C7" w:rsidP="0015525A">
            <w:pPr>
              <w:tabs>
                <w:tab w:val="left" w:pos="136"/>
              </w:tabs>
              <w:rPr>
                <w:rFonts w:cs="Arial"/>
                <w:lang w:val="en-GB"/>
              </w:rPr>
            </w:pPr>
            <w:r>
              <w:rPr>
                <w:rFonts w:cs="Arial"/>
                <w:lang w:val="en-GB"/>
              </w:rPr>
              <w:tab/>
            </w:r>
            <w:r w:rsidR="00E8394E" w:rsidRPr="0015525A">
              <w:rPr>
                <w:rFonts w:cs="Arial"/>
                <w:lang w:val="en-GB"/>
              </w:rPr>
              <w:t>1</w:t>
            </w:r>
          </w:p>
        </w:tc>
        <w:tc>
          <w:tcPr>
            <w:tcW w:w="1295" w:type="dxa"/>
            <w:tcBorders>
              <w:top w:val="single" w:sz="4" w:space="0" w:color="auto"/>
            </w:tcBorders>
            <w:tcMar>
              <w:left w:w="0" w:type="dxa"/>
              <w:right w:w="0" w:type="dxa"/>
            </w:tcMar>
          </w:tcPr>
          <w:p w14:paraId="757DF417" w14:textId="77777777" w:rsidR="00363472" w:rsidRDefault="00E8394E" w:rsidP="0015525A">
            <w:pPr>
              <w:tabs>
                <w:tab w:val="decimal" w:pos="284"/>
              </w:tabs>
              <w:rPr>
                <w:rFonts w:cs="Arial"/>
                <w:u w:val="single"/>
                <w:lang w:val="en-GB"/>
              </w:rPr>
            </w:pPr>
            <w:r w:rsidRPr="009B6612">
              <w:rPr>
                <w:rFonts w:cs="Arial"/>
                <w:lang w:val="en-GB"/>
              </w:rPr>
              <w:t>-0.941</w:t>
            </w:r>
          </w:p>
        </w:tc>
        <w:tc>
          <w:tcPr>
            <w:tcW w:w="1295" w:type="dxa"/>
            <w:tcBorders>
              <w:top w:val="single" w:sz="4" w:space="0" w:color="auto"/>
            </w:tcBorders>
            <w:tcMar>
              <w:left w:w="0" w:type="dxa"/>
              <w:right w:w="0" w:type="dxa"/>
            </w:tcMar>
          </w:tcPr>
          <w:p w14:paraId="7C0A14AE" w14:textId="77777777" w:rsidR="00363472" w:rsidRDefault="00E8394E" w:rsidP="0015525A">
            <w:pPr>
              <w:tabs>
                <w:tab w:val="decimal" w:pos="241"/>
              </w:tabs>
              <w:rPr>
                <w:rFonts w:cs="Arial"/>
                <w:u w:val="single"/>
                <w:lang w:val="en-GB"/>
              </w:rPr>
            </w:pPr>
            <w:r w:rsidRPr="009B6612">
              <w:rPr>
                <w:rFonts w:cs="Arial"/>
                <w:lang w:val="en-GB"/>
              </w:rPr>
              <w:t>0.7829</w:t>
            </w:r>
          </w:p>
        </w:tc>
      </w:tr>
      <w:tr w:rsidR="00363472" w14:paraId="78C89880" w14:textId="77777777" w:rsidTr="0015525A">
        <w:tc>
          <w:tcPr>
            <w:tcW w:w="1838" w:type="dxa"/>
            <w:tcMar>
              <w:left w:w="0" w:type="dxa"/>
              <w:right w:w="0" w:type="dxa"/>
            </w:tcMar>
          </w:tcPr>
          <w:p w14:paraId="073E3EB4" w14:textId="77777777" w:rsidR="00363472" w:rsidRDefault="00E8394E" w:rsidP="001F3A1D">
            <w:pPr>
              <w:rPr>
                <w:rFonts w:cs="Arial"/>
                <w:u w:val="single"/>
                <w:lang w:val="en-GB"/>
              </w:rPr>
            </w:pPr>
            <w:r w:rsidRPr="009B6612">
              <w:rPr>
                <w:rFonts w:cs="Arial"/>
                <w:lang w:val="en-GB"/>
              </w:rPr>
              <w:t>Salix / Robinia</w:t>
            </w:r>
          </w:p>
        </w:tc>
        <w:tc>
          <w:tcPr>
            <w:tcW w:w="1706" w:type="dxa"/>
            <w:tcMar>
              <w:left w:w="0" w:type="dxa"/>
              <w:right w:w="0" w:type="dxa"/>
            </w:tcMar>
          </w:tcPr>
          <w:p w14:paraId="79F842F9" w14:textId="77777777" w:rsidR="00363472" w:rsidRDefault="00E8394E" w:rsidP="0015525A">
            <w:pPr>
              <w:tabs>
                <w:tab w:val="decimal" w:pos="425"/>
              </w:tabs>
              <w:rPr>
                <w:rFonts w:cs="Arial"/>
                <w:u w:val="single"/>
                <w:lang w:val="en-GB"/>
              </w:rPr>
            </w:pPr>
            <w:r w:rsidRPr="009B6612">
              <w:rPr>
                <w:rFonts w:cs="Arial"/>
                <w:lang w:val="en-GB"/>
              </w:rPr>
              <w:t>0.011461</w:t>
            </w:r>
          </w:p>
        </w:tc>
        <w:tc>
          <w:tcPr>
            <w:tcW w:w="1294" w:type="dxa"/>
            <w:tcMar>
              <w:left w:w="0" w:type="dxa"/>
              <w:right w:w="0" w:type="dxa"/>
            </w:tcMar>
          </w:tcPr>
          <w:p w14:paraId="442E4484" w14:textId="77777777" w:rsidR="00363472" w:rsidRDefault="00E8394E" w:rsidP="0015525A">
            <w:pPr>
              <w:tabs>
                <w:tab w:val="decimal" w:pos="285"/>
              </w:tabs>
              <w:rPr>
                <w:rFonts w:cs="Arial"/>
                <w:u w:val="single"/>
                <w:lang w:val="en-GB"/>
              </w:rPr>
            </w:pPr>
            <w:r w:rsidRPr="009B6612">
              <w:rPr>
                <w:rFonts w:cs="Arial"/>
                <w:lang w:val="en-GB"/>
              </w:rPr>
              <w:t>0.014466</w:t>
            </w:r>
          </w:p>
        </w:tc>
        <w:tc>
          <w:tcPr>
            <w:tcW w:w="974" w:type="dxa"/>
            <w:tcMar>
              <w:left w:w="0" w:type="dxa"/>
              <w:right w:w="0" w:type="dxa"/>
            </w:tcMar>
          </w:tcPr>
          <w:p w14:paraId="3E0751BF" w14:textId="77777777" w:rsidR="00363472" w:rsidRDefault="008304C7" w:rsidP="0015525A">
            <w:pPr>
              <w:tabs>
                <w:tab w:val="left" w:pos="277"/>
              </w:tabs>
              <w:rPr>
                <w:rFonts w:cs="Arial"/>
                <w:u w:val="single"/>
                <w:lang w:val="en-GB"/>
              </w:rPr>
            </w:pPr>
            <w:r>
              <w:rPr>
                <w:rFonts w:cs="Arial"/>
                <w:lang w:val="en-GB"/>
              </w:rPr>
              <w:tab/>
            </w:r>
            <w:r w:rsidR="00E8394E" w:rsidRPr="009B6612">
              <w:rPr>
                <w:rFonts w:cs="Arial"/>
                <w:lang w:val="en-GB"/>
              </w:rPr>
              <w:t>381</w:t>
            </w:r>
          </w:p>
        </w:tc>
        <w:tc>
          <w:tcPr>
            <w:tcW w:w="709" w:type="dxa"/>
            <w:tcMar>
              <w:left w:w="0" w:type="dxa"/>
              <w:right w:w="0" w:type="dxa"/>
            </w:tcMar>
          </w:tcPr>
          <w:p w14:paraId="39D7E567" w14:textId="77777777" w:rsidR="00363472" w:rsidRPr="0015525A" w:rsidRDefault="008304C7" w:rsidP="0015525A">
            <w:pPr>
              <w:tabs>
                <w:tab w:val="left" w:pos="136"/>
              </w:tabs>
              <w:rPr>
                <w:rFonts w:cs="Arial"/>
                <w:lang w:val="en-GB"/>
              </w:rPr>
            </w:pPr>
            <w:r>
              <w:rPr>
                <w:rFonts w:cs="Arial"/>
                <w:lang w:val="en-GB"/>
              </w:rPr>
              <w:tab/>
            </w:r>
            <w:r w:rsidR="00E8394E" w:rsidRPr="0015525A">
              <w:rPr>
                <w:rFonts w:cs="Arial"/>
                <w:lang w:val="en-GB"/>
              </w:rPr>
              <w:t>1</w:t>
            </w:r>
          </w:p>
        </w:tc>
        <w:tc>
          <w:tcPr>
            <w:tcW w:w="1295" w:type="dxa"/>
            <w:tcMar>
              <w:left w:w="0" w:type="dxa"/>
              <w:right w:w="0" w:type="dxa"/>
            </w:tcMar>
          </w:tcPr>
          <w:p w14:paraId="2A88722B" w14:textId="77777777" w:rsidR="00363472" w:rsidRDefault="00E8394E" w:rsidP="0015525A">
            <w:pPr>
              <w:tabs>
                <w:tab w:val="decimal" w:pos="284"/>
              </w:tabs>
              <w:rPr>
                <w:rFonts w:cs="Arial"/>
                <w:u w:val="single"/>
                <w:lang w:val="en-GB"/>
              </w:rPr>
            </w:pPr>
            <w:r w:rsidRPr="009B6612">
              <w:rPr>
                <w:rFonts w:cs="Arial"/>
                <w:lang w:val="en-GB"/>
              </w:rPr>
              <w:t>-3.541</w:t>
            </w:r>
          </w:p>
        </w:tc>
        <w:tc>
          <w:tcPr>
            <w:tcW w:w="1295" w:type="dxa"/>
            <w:tcMar>
              <w:left w:w="0" w:type="dxa"/>
              <w:right w:w="0" w:type="dxa"/>
            </w:tcMar>
          </w:tcPr>
          <w:p w14:paraId="4F90959D" w14:textId="77777777" w:rsidR="00363472" w:rsidRDefault="00E8394E" w:rsidP="0015525A">
            <w:pPr>
              <w:tabs>
                <w:tab w:val="decimal" w:pos="241"/>
              </w:tabs>
              <w:rPr>
                <w:rFonts w:cs="Arial"/>
                <w:u w:val="single"/>
                <w:lang w:val="en-GB"/>
              </w:rPr>
            </w:pPr>
            <w:r w:rsidRPr="009B6612">
              <w:rPr>
                <w:rFonts w:cs="Arial"/>
                <w:lang w:val="en-GB"/>
              </w:rPr>
              <w:t>0.0025</w:t>
            </w:r>
          </w:p>
        </w:tc>
      </w:tr>
      <w:tr w:rsidR="00363472" w14:paraId="1633691E" w14:textId="77777777" w:rsidTr="0015525A">
        <w:tc>
          <w:tcPr>
            <w:tcW w:w="1838" w:type="dxa"/>
            <w:tcMar>
              <w:left w:w="0" w:type="dxa"/>
              <w:right w:w="0" w:type="dxa"/>
            </w:tcMar>
          </w:tcPr>
          <w:p w14:paraId="428F58FE" w14:textId="77777777" w:rsidR="00363472" w:rsidRDefault="00E8394E">
            <w:pPr>
              <w:rPr>
                <w:rFonts w:cs="Arial"/>
                <w:u w:val="single"/>
                <w:lang w:val="en-GB"/>
              </w:rPr>
            </w:pPr>
            <w:r w:rsidRPr="009B6612">
              <w:rPr>
                <w:rFonts w:cs="Arial"/>
                <w:lang w:val="en-GB"/>
              </w:rPr>
              <w:t>Salix / Tilia</w:t>
            </w:r>
          </w:p>
        </w:tc>
        <w:tc>
          <w:tcPr>
            <w:tcW w:w="1706" w:type="dxa"/>
            <w:tcMar>
              <w:left w:w="0" w:type="dxa"/>
              <w:right w:w="0" w:type="dxa"/>
            </w:tcMar>
          </w:tcPr>
          <w:p w14:paraId="1055D0BB" w14:textId="77777777" w:rsidR="00363472" w:rsidRDefault="00E8394E" w:rsidP="0015525A">
            <w:pPr>
              <w:tabs>
                <w:tab w:val="decimal" w:pos="425"/>
              </w:tabs>
              <w:rPr>
                <w:rFonts w:cs="Arial"/>
                <w:u w:val="single"/>
                <w:lang w:val="en-GB"/>
              </w:rPr>
            </w:pPr>
            <w:r w:rsidRPr="009B6612">
              <w:rPr>
                <w:rFonts w:cs="Arial"/>
                <w:lang w:val="en-GB"/>
              </w:rPr>
              <w:t>0.134256</w:t>
            </w:r>
          </w:p>
        </w:tc>
        <w:tc>
          <w:tcPr>
            <w:tcW w:w="1294" w:type="dxa"/>
            <w:tcMar>
              <w:left w:w="0" w:type="dxa"/>
              <w:right w:w="0" w:type="dxa"/>
            </w:tcMar>
          </w:tcPr>
          <w:p w14:paraId="47356236" w14:textId="77777777" w:rsidR="00363472" w:rsidRDefault="00E8394E" w:rsidP="0015525A">
            <w:pPr>
              <w:tabs>
                <w:tab w:val="decimal" w:pos="285"/>
              </w:tabs>
              <w:rPr>
                <w:rFonts w:cs="Arial"/>
                <w:u w:val="single"/>
                <w:lang w:val="en-GB"/>
              </w:rPr>
            </w:pPr>
            <w:r w:rsidRPr="009B6612">
              <w:rPr>
                <w:rFonts w:cs="Arial"/>
                <w:lang w:val="en-GB"/>
              </w:rPr>
              <w:t>0.077123</w:t>
            </w:r>
          </w:p>
        </w:tc>
        <w:tc>
          <w:tcPr>
            <w:tcW w:w="974" w:type="dxa"/>
            <w:tcMar>
              <w:left w:w="0" w:type="dxa"/>
              <w:right w:w="0" w:type="dxa"/>
            </w:tcMar>
          </w:tcPr>
          <w:p w14:paraId="66058802" w14:textId="77777777" w:rsidR="00363472" w:rsidRDefault="008304C7" w:rsidP="0015525A">
            <w:pPr>
              <w:tabs>
                <w:tab w:val="left" w:pos="277"/>
              </w:tabs>
              <w:rPr>
                <w:rFonts w:cs="Arial"/>
                <w:u w:val="single"/>
                <w:lang w:val="en-GB"/>
              </w:rPr>
            </w:pPr>
            <w:r>
              <w:rPr>
                <w:rFonts w:cs="Arial"/>
                <w:lang w:val="en-GB"/>
              </w:rPr>
              <w:tab/>
            </w:r>
            <w:r w:rsidR="00E8394E" w:rsidRPr="009B6612">
              <w:rPr>
                <w:rFonts w:cs="Arial"/>
                <w:lang w:val="en-GB"/>
              </w:rPr>
              <w:t>381</w:t>
            </w:r>
          </w:p>
        </w:tc>
        <w:tc>
          <w:tcPr>
            <w:tcW w:w="709" w:type="dxa"/>
            <w:tcMar>
              <w:left w:w="0" w:type="dxa"/>
              <w:right w:w="0" w:type="dxa"/>
            </w:tcMar>
          </w:tcPr>
          <w:p w14:paraId="7D3F9F1F" w14:textId="77777777" w:rsidR="00363472" w:rsidRPr="0015525A" w:rsidRDefault="008304C7" w:rsidP="0015525A">
            <w:pPr>
              <w:tabs>
                <w:tab w:val="left" w:pos="136"/>
              </w:tabs>
              <w:rPr>
                <w:rFonts w:cs="Arial"/>
                <w:lang w:val="en-GB"/>
              </w:rPr>
            </w:pPr>
            <w:r>
              <w:rPr>
                <w:rFonts w:cs="Arial"/>
                <w:lang w:val="en-GB"/>
              </w:rPr>
              <w:tab/>
            </w:r>
            <w:r w:rsidR="00E8394E" w:rsidRPr="0015525A">
              <w:rPr>
                <w:rFonts w:cs="Arial"/>
                <w:lang w:val="en-GB"/>
              </w:rPr>
              <w:t>1</w:t>
            </w:r>
          </w:p>
        </w:tc>
        <w:tc>
          <w:tcPr>
            <w:tcW w:w="1295" w:type="dxa"/>
            <w:tcMar>
              <w:left w:w="0" w:type="dxa"/>
              <w:right w:w="0" w:type="dxa"/>
            </w:tcMar>
          </w:tcPr>
          <w:p w14:paraId="0CC865C5" w14:textId="77777777" w:rsidR="00363472" w:rsidRDefault="00E8394E" w:rsidP="0015525A">
            <w:pPr>
              <w:tabs>
                <w:tab w:val="decimal" w:pos="284"/>
              </w:tabs>
              <w:rPr>
                <w:rFonts w:cs="Arial"/>
                <w:u w:val="single"/>
                <w:lang w:val="en-GB"/>
              </w:rPr>
            </w:pPr>
            <w:r w:rsidRPr="009B6612">
              <w:rPr>
                <w:rFonts w:cs="Arial"/>
                <w:lang w:val="en-GB"/>
              </w:rPr>
              <w:t>-3.496</w:t>
            </w:r>
          </w:p>
        </w:tc>
        <w:tc>
          <w:tcPr>
            <w:tcW w:w="1295" w:type="dxa"/>
            <w:tcMar>
              <w:left w:w="0" w:type="dxa"/>
              <w:right w:w="0" w:type="dxa"/>
            </w:tcMar>
          </w:tcPr>
          <w:p w14:paraId="7EF4F3A1" w14:textId="77777777" w:rsidR="00363472" w:rsidRDefault="00E8394E" w:rsidP="0015525A">
            <w:pPr>
              <w:tabs>
                <w:tab w:val="decimal" w:pos="241"/>
              </w:tabs>
              <w:rPr>
                <w:rFonts w:cs="Arial"/>
                <w:u w:val="single"/>
                <w:lang w:val="en-GB"/>
              </w:rPr>
            </w:pPr>
            <w:r w:rsidRPr="009B6612">
              <w:rPr>
                <w:rFonts w:cs="Arial"/>
                <w:lang w:val="en-GB"/>
              </w:rPr>
              <w:t>0.0030</w:t>
            </w:r>
          </w:p>
        </w:tc>
      </w:tr>
      <w:tr w:rsidR="00363472" w14:paraId="2469D1C0" w14:textId="77777777" w:rsidTr="0015525A">
        <w:tc>
          <w:tcPr>
            <w:tcW w:w="1838" w:type="dxa"/>
            <w:tcMar>
              <w:left w:w="0" w:type="dxa"/>
              <w:right w:w="0" w:type="dxa"/>
            </w:tcMar>
          </w:tcPr>
          <w:p w14:paraId="4D5460AA" w14:textId="77777777" w:rsidR="00363472" w:rsidRDefault="00E8394E" w:rsidP="001F3A1D">
            <w:pPr>
              <w:rPr>
                <w:rFonts w:cs="Arial"/>
                <w:u w:val="single"/>
                <w:lang w:val="en-GB"/>
              </w:rPr>
            </w:pPr>
            <w:r w:rsidRPr="009B6612">
              <w:rPr>
                <w:rFonts w:cs="Arial"/>
                <w:lang w:val="en-GB"/>
              </w:rPr>
              <w:t>Malus / Robinia</w:t>
            </w:r>
          </w:p>
        </w:tc>
        <w:tc>
          <w:tcPr>
            <w:tcW w:w="1706" w:type="dxa"/>
            <w:tcMar>
              <w:left w:w="0" w:type="dxa"/>
              <w:right w:w="0" w:type="dxa"/>
            </w:tcMar>
          </w:tcPr>
          <w:p w14:paraId="390D3F83" w14:textId="77777777" w:rsidR="00363472" w:rsidRDefault="00E8394E" w:rsidP="0015525A">
            <w:pPr>
              <w:tabs>
                <w:tab w:val="decimal" w:pos="425"/>
              </w:tabs>
              <w:rPr>
                <w:rFonts w:cs="Arial"/>
                <w:u w:val="single"/>
                <w:lang w:val="en-GB"/>
              </w:rPr>
            </w:pPr>
            <w:r w:rsidRPr="009B6612">
              <w:rPr>
                <w:rFonts w:cs="Arial"/>
                <w:lang w:val="en-GB"/>
              </w:rPr>
              <w:t>0.022472</w:t>
            </w:r>
          </w:p>
        </w:tc>
        <w:tc>
          <w:tcPr>
            <w:tcW w:w="1294" w:type="dxa"/>
            <w:tcMar>
              <w:left w:w="0" w:type="dxa"/>
              <w:right w:w="0" w:type="dxa"/>
            </w:tcMar>
          </w:tcPr>
          <w:p w14:paraId="4C4A51B1" w14:textId="77777777" w:rsidR="00363472" w:rsidRDefault="00E8394E" w:rsidP="0015525A">
            <w:pPr>
              <w:tabs>
                <w:tab w:val="decimal" w:pos="285"/>
              </w:tabs>
              <w:rPr>
                <w:rFonts w:cs="Arial"/>
                <w:u w:val="single"/>
                <w:lang w:val="en-GB"/>
              </w:rPr>
            </w:pPr>
            <w:r w:rsidRPr="009B6612">
              <w:rPr>
                <w:rFonts w:cs="Arial"/>
                <w:lang w:val="en-GB"/>
              </w:rPr>
              <w:t>0.029858</w:t>
            </w:r>
          </w:p>
        </w:tc>
        <w:tc>
          <w:tcPr>
            <w:tcW w:w="974" w:type="dxa"/>
            <w:tcMar>
              <w:left w:w="0" w:type="dxa"/>
              <w:right w:w="0" w:type="dxa"/>
            </w:tcMar>
          </w:tcPr>
          <w:p w14:paraId="5A2CC99E" w14:textId="77777777" w:rsidR="00363472" w:rsidRDefault="008304C7" w:rsidP="0015525A">
            <w:pPr>
              <w:tabs>
                <w:tab w:val="left" w:pos="277"/>
              </w:tabs>
              <w:rPr>
                <w:rFonts w:cs="Arial"/>
                <w:u w:val="single"/>
                <w:lang w:val="en-GB"/>
              </w:rPr>
            </w:pPr>
            <w:r>
              <w:rPr>
                <w:rFonts w:cs="Arial"/>
                <w:lang w:val="en-GB"/>
              </w:rPr>
              <w:tab/>
            </w:r>
            <w:r w:rsidR="00E8394E" w:rsidRPr="009B6612">
              <w:rPr>
                <w:rFonts w:cs="Arial"/>
                <w:lang w:val="en-GB"/>
              </w:rPr>
              <w:t>381</w:t>
            </w:r>
          </w:p>
        </w:tc>
        <w:tc>
          <w:tcPr>
            <w:tcW w:w="709" w:type="dxa"/>
            <w:tcMar>
              <w:left w:w="0" w:type="dxa"/>
              <w:right w:w="0" w:type="dxa"/>
            </w:tcMar>
          </w:tcPr>
          <w:p w14:paraId="033F95D5" w14:textId="77777777" w:rsidR="00363472" w:rsidRPr="0015525A" w:rsidRDefault="008304C7" w:rsidP="0015525A">
            <w:pPr>
              <w:tabs>
                <w:tab w:val="left" w:pos="136"/>
              </w:tabs>
              <w:rPr>
                <w:rFonts w:cs="Arial"/>
                <w:lang w:val="en-GB"/>
              </w:rPr>
            </w:pPr>
            <w:r>
              <w:rPr>
                <w:rFonts w:cs="Arial"/>
                <w:lang w:val="en-GB"/>
              </w:rPr>
              <w:tab/>
            </w:r>
            <w:r w:rsidR="00E8394E" w:rsidRPr="0015525A">
              <w:rPr>
                <w:rFonts w:cs="Arial"/>
                <w:lang w:val="en-GB"/>
              </w:rPr>
              <w:t>1</w:t>
            </w:r>
          </w:p>
        </w:tc>
        <w:tc>
          <w:tcPr>
            <w:tcW w:w="1295" w:type="dxa"/>
            <w:tcMar>
              <w:left w:w="0" w:type="dxa"/>
              <w:right w:w="0" w:type="dxa"/>
            </w:tcMar>
          </w:tcPr>
          <w:p w14:paraId="3963C147" w14:textId="77777777" w:rsidR="00363472" w:rsidRDefault="00E8394E" w:rsidP="0015525A">
            <w:pPr>
              <w:tabs>
                <w:tab w:val="decimal" w:pos="284"/>
              </w:tabs>
              <w:rPr>
                <w:rFonts w:cs="Arial"/>
                <w:u w:val="single"/>
                <w:lang w:val="en-GB"/>
              </w:rPr>
            </w:pPr>
            <w:r w:rsidRPr="009B6612">
              <w:rPr>
                <w:rFonts w:cs="Arial"/>
                <w:lang w:val="en-GB"/>
              </w:rPr>
              <w:t>-2.857</w:t>
            </w:r>
          </w:p>
        </w:tc>
        <w:tc>
          <w:tcPr>
            <w:tcW w:w="1295" w:type="dxa"/>
            <w:tcMar>
              <w:left w:w="0" w:type="dxa"/>
              <w:right w:w="0" w:type="dxa"/>
            </w:tcMar>
          </w:tcPr>
          <w:p w14:paraId="42FAA3C7" w14:textId="77777777" w:rsidR="00363472" w:rsidRDefault="00E8394E" w:rsidP="0015525A">
            <w:pPr>
              <w:tabs>
                <w:tab w:val="decimal" w:pos="241"/>
              </w:tabs>
              <w:rPr>
                <w:rFonts w:cs="Arial"/>
                <w:u w:val="single"/>
                <w:lang w:val="en-GB"/>
              </w:rPr>
            </w:pPr>
            <w:r w:rsidRPr="009B6612">
              <w:rPr>
                <w:rFonts w:cs="Arial"/>
                <w:lang w:val="en-GB"/>
              </w:rPr>
              <w:t>0.0233</w:t>
            </w:r>
          </w:p>
        </w:tc>
      </w:tr>
      <w:tr w:rsidR="00363472" w14:paraId="2CE90BB6" w14:textId="77777777" w:rsidTr="0015525A">
        <w:tc>
          <w:tcPr>
            <w:tcW w:w="1838" w:type="dxa"/>
            <w:tcMar>
              <w:left w:w="0" w:type="dxa"/>
              <w:right w:w="0" w:type="dxa"/>
            </w:tcMar>
          </w:tcPr>
          <w:p w14:paraId="0AA07F08" w14:textId="77777777" w:rsidR="00363472" w:rsidRDefault="00E8394E" w:rsidP="001F3A1D">
            <w:pPr>
              <w:rPr>
                <w:rFonts w:cs="Arial"/>
                <w:u w:val="single"/>
                <w:lang w:val="en-GB"/>
              </w:rPr>
            </w:pPr>
            <w:r w:rsidRPr="009B6612">
              <w:rPr>
                <w:rFonts w:cs="Arial"/>
                <w:lang w:val="en-GB"/>
              </w:rPr>
              <w:t>Malus / Tilia</w:t>
            </w:r>
          </w:p>
        </w:tc>
        <w:tc>
          <w:tcPr>
            <w:tcW w:w="1706" w:type="dxa"/>
            <w:tcMar>
              <w:left w:w="0" w:type="dxa"/>
              <w:right w:w="0" w:type="dxa"/>
            </w:tcMar>
          </w:tcPr>
          <w:p w14:paraId="4A3605EF" w14:textId="77777777" w:rsidR="00363472" w:rsidRDefault="00E8394E" w:rsidP="0015525A">
            <w:pPr>
              <w:tabs>
                <w:tab w:val="decimal" w:pos="425"/>
              </w:tabs>
              <w:rPr>
                <w:rFonts w:cs="Arial"/>
                <w:u w:val="single"/>
                <w:lang w:val="en-GB"/>
              </w:rPr>
            </w:pPr>
            <w:r w:rsidRPr="009B6612">
              <w:rPr>
                <w:rFonts w:cs="Arial"/>
                <w:lang w:val="en-GB"/>
              </w:rPr>
              <w:t>0.263241</w:t>
            </w:r>
          </w:p>
        </w:tc>
        <w:tc>
          <w:tcPr>
            <w:tcW w:w="1294" w:type="dxa"/>
            <w:tcMar>
              <w:left w:w="0" w:type="dxa"/>
              <w:right w:w="0" w:type="dxa"/>
            </w:tcMar>
          </w:tcPr>
          <w:p w14:paraId="158E8C3A" w14:textId="77777777" w:rsidR="00363472" w:rsidRDefault="00E8394E" w:rsidP="0015525A">
            <w:pPr>
              <w:tabs>
                <w:tab w:val="decimal" w:pos="285"/>
              </w:tabs>
              <w:rPr>
                <w:rFonts w:cs="Arial"/>
                <w:u w:val="single"/>
                <w:lang w:val="en-GB"/>
              </w:rPr>
            </w:pPr>
            <w:r w:rsidRPr="009B6612">
              <w:rPr>
                <w:rFonts w:cs="Arial"/>
                <w:lang w:val="en-GB"/>
              </w:rPr>
              <w:t>0.182291</w:t>
            </w:r>
          </w:p>
        </w:tc>
        <w:tc>
          <w:tcPr>
            <w:tcW w:w="974" w:type="dxa"/>
            <w:tcMar>
              <w:left w:w="0" w:type="dxa"/>
              <w:right w:w="0" w:type="dxa"/>
            </w:tcMar>
          </w:tcPr>
          <w:p w14:paraId="18A63DDA" w14:textId="77777777" w:rsidR="00363472" w:rsidRDefault="008304C7" w:rsidP="0015525A">
            <w:pPr>
              <w:tabs>
                <w:tab w:val="left" w:pos="277"/>
              </w:tabs>
              <w:rPr>
                <w:rFonts w:cs="Arial"/>
                <w:u w:val="single"/>
                <w:lang w:val="en-GB"/>
              </w:rPr>
            </w:pPr>
            <w:r>
              <w:rPr>
                <w:rFonts w:cs="Arial"/>
                <w:lang w:val="en-GB"/>
              </w:rPr>
              <w:tab/>
            </w:r>
            <w:r w:rsidR="00E8394E" w:rsidRPr="009B6612">
              <w:rPr>
                <w:rFonts w:cs="Arial"/>
                <w:lang w:val="en-GB"/>
              </w:rPr>
              <w:t>381</w:t>
            </w:r>
          </w:p>
        </w:tc>
        <w:tc>
          <w:tcPr>
            <w:tcW w:w="709" w:type="dxa"/>
            <w:tcMar>
              <w:left w:w="0" w:type="dxa"/>
              <w:right w:w="0" w:type="dxa"/>
            </w:tcMar>
          </w:tcPr>
          <w:p w14:paraId="3C9F9130" w14:textId="77777777" w:rsidR="00363472" w:rsidRPr="0015525A" w:rsidRDefault="008304C7" w:rsidP="0015525A">
            <w:pPr>
              <w:tabs>
                <w:tab w:val="left" w:pos="136"/>
              </w:tabs>
              <w:rPr>
                <w:rFonts w:cs="Arial"/>
                <w:lang w:val="en-GB"/>
              </w:rPr>
            </w:pPr>
            <w:r>
              <w:rPr>
                <w:rFonts w:cs="Arial"/>
                <w:lang w:val="en-GB"/>
              </w:rPr>
              <w:tab/>
            </w:r>
            <w:r w:rsidR="00E8394E" w:rsidRPr="0015525A">
              <w:rPr>
                <w:rFonts w:cs="Arial"/>
                <w:lang w:val="en-GB"/>
              </w:rPr>
              <w:t>1</w:t>
            </w:r>
          </w:p>
        </w:tc>
        <w:tc>
          <w:tcPr>
            <w:tcW w:w="1295" w:type="dxa"/>
            <w:tcMar>
              <w:left w:w="0" w:type="dxa"/>
              <w:right w:w="0" w:type="dxa"/>
            </w:tcMar>
          </w:tcPr>
          <w:p w14:paraId="5091B2BB" w14:textId="77777777" w:rsidR="00363472" w:rsidRDefault="00E8394E" w:rsidP="0015525A">
            <w:pPr>
              <w:tabs>
                <w:tab w:val="decimal" w:pos="284"/>
              </w:tabs>
              <w:rPr>
                <w:rFonts w:cs="Arial"/>
                <w:u w:val="single"/>
                <w:lang w:val="en-GB"/>
              </w:rPr>
            </w:pPr>
            <w:r w:rsidRPr="009B6612">
              <w:rPr>
                <w:rFonts w:cs="Arial"/>
                <w:lang w:val="en-GB"/>
              </w:rPr>
              <w:t>-1.927</w:t>
            </w:r>
          </w:p>
        </w:tc>
        <w:tc>
          <w:tcPr>
            <w:tcW w:w="1295" w:type="dxa"/>
            <w:tcMar>
              <w:left w:w="0" w:type="dxa"/>
              <w:right w:w="0" w:type="dxa"/>
            </w:tcMar>
          </w:tcPr>
          <w:p w14:paraId="0082970A" w14:textId="77777777" w:rsidR="00363472" w:rsidRDefault="00E8394E" w:rsidP="0015525A">
            <w:pPr>
              <w:tabs>
                <w:tab w:val="decimal" w:pos="241"/>
              </w:tabs>
              <w:rPr>
                <w:rFonts w:cs="Arial"/>
                <w:u w:val="single"/>
                <w:lang w:val="en-GB"/>
              </w:rPr>
            </w:pPr>
            <w:r w:rsidRPr="009B6612">
              <w:rPr>
                <w:rFonts w:cs="Arial"/>
                <w:lang w:val="en-GB"/>
              </w:rPr>
              <w:t>0.2183</w:t>
            </w:r>
          </w:p>
        </w:tc>
      </w:tr>
      <w:tr w:rsidR="00363472" w14:paraId="60E80DC4" w14:textId="77777777" w:rsidTr="0015525A">
        <w:tc>
          <w:tcPr>
            <w:tcW w:w="1838" w:type="dxa"/>
            <w:tcMar>
              <w:left w:w="0" w:type="dxa"/>
              <w:right w:w="0" w:type="dxa"/>
            </w:tcMar>
          </w:tcPr>
          <w:p w14:paraId="03731DFD" w14:textId="77777777" w:rsidR="00363472" w:rsidRDefault="00E8394E" w:rsidP="001F3A1D">
            <w:pPr>
              <w:rPr>
                <w:rFonts w:cs="Arial"/>
                <w:u w:val="single"/>
                <w:lang w:val="en-GB"/>
              </w:rPr>
            </w:pPr>
            <w:r w:rsidRPr="009B6612">
              <w:rPr>
                <w:rFonts w:cs="Arial"/>
                <w:lang w:val="en-GB"/>
              </w:rPr>
              <w:t>Robinia / Tilia</w:t>
            </w:r>
          </w:p>
        </w:tc>
        <w:tc>
          <w:tcPr>
            <w:tcW w:w="1706" w:type="dxa"/>
            <w:tcMar>
              <w:left w:w="0" w:type="dxa"/>
              <w:right w:w="0" w:type="dxa"/>
            </w:tcMar>
          </w:tcPr>
          <w:p w14:paraId="72521BDB" w14:textId="77777777" w:rsidR="00363472" w:rsidRDefault="00E8394E" w:rsidP="0015525A">
            <w:pPr>
              <w:tabs>
                <w:tab w:val="decimal" w:pos="425"/>
              </w:tabs>
              <w:rPr>
                <w:rFonts w:cs="Arial"/>
                <w:u w:val="single"/>
                <w:lang w:val="en-GB"/>
              </w:rPr>
            </w:pPr>
            <w:r w:rsidRPr="009B6612">
              <w:rPr>
                <w:rFonts w:cs="Arial"/>
                <w:lang w:val="en-GB"/>
              </w:rPr>
              <w:t>11.713971</w:t>
            </w:r>
          </w:p>
        </w:tc>
        <w:tc>
          <w:tcPr>
            <w:tcW w:w="1294" w:type="dxa"/>
            <w:tcMar>
              <w:left w:w="0" w:type="dxa"/>
              <w:right w:w="0" w:type="dxa"/>
            </w:tcMar>
          </w:tcPr>
          <w:p w14:paraId="530397CE" w14:textId="77777777" w:rsidR="00363472" w:rsidRDefault="00E8394E" w:rsidP="0015525A">
            <w:pPr>
              <w:tabs>
                <w:tab w:val="decimal" w:pos="285"/>
              </w:tabs>
              <w:rPr>
                <w:rFonts w:cs="Arial"/>
                <w:u w:val="single"/>
                <w:lang w:val="en-GB"/>
              </w:rPr>
            </w:pPr>
            <w:r w:rsidRPr="009B6612">
              <w:rPr>
                <w:rFonts w:cs="Arial"/>
                <w:lang w:val="en-GB"/>
              </w:rPr>
              <w:t>14.714177</w:t>
            </w:r>
          </w:p>
        </w:tc>
        <w:tc>
          <w:tcPr>
            <w:tcW w:w="974" w:type="dxa"/>
            <w:tcMar>
              <w:left w:w="0" w:type="dxa"/>
              <w:right w:w="0" w:type="dxa"/>
            </w:tcMar>
          </w:tcPr>
          <w:p w14:paraId="4BE3AA01" w14:textId="77777777" w:rsidR="00363472" w:rsidRDefault="008304C7" w:rsidP="0015525A">
            <w:pPr>
              <w:tabs>
                <w:tab w:val="left" w:pos="277"/>
              </w:tabs>
              <w:rPr>
                <w:rFonts w:cs="Arial"/>
                <w:u w:val="single"/>
                <w:lang w:val="en-GB"/>
              </w:rPr>
            </w:pPr>
            <w:r>
              <w:rPr>
                <w:rFonts w:cs="Arial"/>
                <w:lang w:val="en-GB"/>
              </w:rPr>
              <w:tab/>
            </w:r>
            <w:r w:rsidR="00E8394E" w:rsidRPr="009B6612">
              <w:rPr>
                <w:rFonts w:cs="Arial"/>
                <w:lang w:val="en-GB"/>
              </w:rPr>
              <w:t>381</w:t>
            </w:r>
          </w:p>
        </w:tc>
        <w:tc>
          <w:tcPr>
            <w:tcW w:w="709" w:type="dxa"/>
            <w:tcMar>
              <w:left w:w="0" w:type="dxa"/>
              <w:right w:w="0" w:type="dxa"/>
            </w:tcMar>
          </w:tcPr>
          <w:p w14:paraId="77FDBEFA" w14:textId="77777777" w:rsidR="00363472" w:rsidRPr="0015525A" w:rsidRDefault="008304C7" w:rsidP="0015525A">
            <w:pPr>
              <w:tabs>
                <w:tab w:val="left" w:pos="136"/>
              </w:tabs>
              <w:rPr>
                <w:rFonts w:cs="Arial"/>
                <w:lang w:val="en-GB"/>
              </w:rPr>
            </w:pPr>
            <w:r>
              <w:rPr>
                <w:rFonts w:cs="Arial"/>
                <w:lang w:val="en-GB"/>
              </w:rPr>
              <w:tab/>
            </w:r>
            <w:r w:rsidR="00E8394E" w:rsidRPr="0015525A">
              <w:rPr>
                <w:rFonts w:cs="Arial"/>
                <w:lang w:val="en-GB"/>
              </w:rPr>
              <w:t>1</w:t>
            </w:r>
          </w:p>
        </w:tc>
        <w:tc>
          <w:tcPr>
            <w:tcW w:w="1295" w:type="dxa"/>
            <w:tcMar>
              <w:left w:w="0" w:type="dxa"/>
              <w:right w:w="0" w:type="dxa"/>
            </w:tcMar>
          </w:tcPr>
          <w:p w14:paraId="5C947C1F" w14:textId="77777777" w:rsidR="00363472" w:rsidRDefault="00E8394E" w:rsidP="0015525A">
            <w:pPr>
              <w:tabs>
                <w:tab w:val="decimal" w:pos="284"/>
              </w:tabs>
              <w:rPr>
                <w:rFonts w:cs="Arial"/>
                <w:u w:val="single"/>
                <w:lang w:val="en-GB"/>
              </w:rPr>
            </w:pPr>
            <w:r w:rsidRPr="009B6612">
              <w:rPr>
                <w:rFonts w:cs="Arial"/>
                <w:lang w:val="en-GB"/>
              </w:rPr>
              <w:t>1.959</w:t>
            </w:r>
          </w:p>
        </w:tc>
        <w:tc>
          <w:tcPr>
            <w:tcW w:w="1295" w:type="dxa"/>
            <w:tcMar>
              <w:left w:w="0" w:type="dxa"/>
              <w:right w:w="0" w:type="dxa"/>
            </w:tcMar>
          </w:tcPr>
          <w:p w14:paraId="476AA27A" w14:textId="77777777" w:rsidR="00363472" w:rsidRDefault="00E8394E" w:rsidP="0015525A">
            <w:pPr>
              <w:tabs>
                <w:tab w:val="decimal" w:pos="241"/>
              </w:tabs>
              <w:rPr>
                <w:rFonts w:cs="Arial"/>
                <w:u w:val="single"/>
                <w:lang w:val="en-GB"/>
              </w:rPr>
            </w:pPr>
            <w:r w:rsidRPr="009B6612">
              <w:rPr>
                <w:rFonts w:cs="Arial"/>
                <w:lang w:val="en-GB"/>
              </w:rPr>
              <w:t>0.2055</w:t>
            </w:r>
          </w:p>
        </w:tc>
      </w:tr>
    </w:tbl>
    <w:p w14:paraId="5B5E025F" w14:textId="425966D3" w:rsidR="00E8394E" w:rsidRPr="000E322D" w:rsidRDefault="00E8394E" w:rsidP="0015525A">
      <w:pPr>
        <w:spacing w:after="0" w:line="240" w:lineRule="auto"/>
        <w:rPr>
          <w:rFonts w:cs="Arial"/>
          <w:lang w:val="en-GB"/>
        </w:rPr>
      </w:pPr>
      <w:r w:rsidRPr="000E322D">
        <w:rPr>
          <w:rFonts w:cs="Arial"/>
          <w:lang w:val="en-GB"/>
        </w:rPr>
        <w:t xml:space="preserve">P value adjustment: </w:t>
      </w:r>
      <w:proofErr w:type="spellStart"/>
      <w:r w:rsidRPr="000E322D">
        <w:rPr>
          <w:rFonts w:cs="Arial"/>
          <w:lang w:val="en-GB"/>
        </w:rPr>
        <w:t>tukey</w:t>
      </w:r>
      <w:proofErr w:type="spellEnd"/>
      <w:r w:rsidRPr="000E322D">
        <w:rPr>
          <w:rFonts w:cs="Arial"/>
          <w:lang w:val="en-GB"/>
        </w:rPr>
        <w:t xml:space="preserve"> method for comparing a family of 4 estimates</w:t>
      </w:r>
      <w:r>
        <w:rPr>
          <w:rFonts w:cs="Arial"/>
          <w:lang w:val="en-GB"/>
        </w:rPr>
        <w:t xml:space="preserve">. </w:t>
      </w:r>
      <w:r w:rsidRPr="000E322D">
        <w:rPr>
          <w:rFonts w:cs="Arial"/>
          <w:lang w:val="en-GB"/>
        </w:rPr>
        <w:t>Tests are performed on the log odds ratio scale</w:t>
      </w:r>
      <w:r>
        <w:rPr>
          <w:rFonts w:cs="Arial"/>
          <w:lang w:val="en-GB"/>
        </w:rPr>
        <w:t>.</w:t>
      </w:r>
    </w:p>
    <w:p w14:paraId="55553EE7" w14:textId="20E9A7CC" w:rsidR="001F3A1D" w:rsidRPr="0097631C" w:rsidRDefault="001F3A1D" w:rsidP="001F3A1D">
      <w:pPr>
        <w:rPr>
          <w:rFonts w:ascii="Arial" w:hAnsi="Arial" w:cs="Arial"/>
          <w:u w:val="single"/>
          <w:lang w:val="en-GB"/>
        </w:rPr>
      </w:pPr>
    </w:p>
    <w:p w14:paraId="37BA4DAB" w14:textId="77777777" w:rsidR="001F3A1D" w:rsidRPr="0097631C" w:rsidRDefault="001F3A1D" w:rsidP="0015525A">
      <w:pPr>
        <w:spacing w:after="0"/>
        <w:rPr>
          <w:rFonts w:ascii="Arial" w:hAnsi="Arial" w:cs="Arial"/>
          <w:lang w:val="en-GB"/>
        </w:rPr>
      </w:pPr>
      <w:r w:rsidRPr="0097631C">
        <w:rPr>
          <w:rFonts w:ascii="Arial" w:hAnsi="Arial" w:cs="Arial"/>
          <w:noProof/>
          <w:lang w:eastAsia="de-DE"/>
        </w:rPr>
        <w:drawing>
          <wp:inline distT="0" distB="0" distL="0" distR="0" wp14:anchorId="24872104" wp14:editId="6F0A6760">
            <wp:extent cx="5760720" cy="3825037"/>
            <wp:effectExtent l="0" t="0" r="0" b="444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969"/>
                    <a:stretch/>
                  </pic:blipFill>
                  <pic:spPr bwMode="auto">
                    <a:xfrm>
                      <a:off x="0" y="0"/>
                      <a:ext cx="5760720" cy="3825037"/>
                    </a:xfrm>
                    <a:prstGeom prst="rect">
                      <a:avLst/>
                    </a:prstGeom>
                    <a:ln>
                      <a:noFill/>
                    </a:ln>
                    <a:extLst>
                      <a:ext uri="{53640926-AAD7-44D8-BBD7-CCE9431645EC}">
                        <a14:shadowObscured xmlns:a14="http://schemas.microsoft.com/office/drawing/2010/main"/>
                      </a:ext>
                    </a:extLst>
                  </pic:spPr>
                </pic:pic>
              </a:graphicData>
            </a:graphic>
          </wp:inline>
        </w:drawing>
      </w:r>
    </w:p>
    <w:p w14:paraId="01425CA3" w14:textId="77777777" w:rsidR="001F3A1D" w:rsidRPr="0015525A" w:rsidRDefault="001F3A1D" w:rsidP="001F3A1D">
      <w:pPr>
        <w:rPr>
          <w:rFonts w:cs="Arial"/>
          <w:lang w:val="en-GB"/>
        </w:rPr>
      </w:pPr>
      <w:bookmarkStart w:id="9" w:name="_Hlk218583073"/>
      <w:r w:rsidRPr="0015525A">
        <w:rPr>
          <w:rFonts w:cs="Arial"/>
          <w:b/>
          <w:lang w:val="en-GB"/>
        </w:rPr>
        <w:t>Figure S4.</w:t>
      </w:r>
      <w:r w:rsidRPr="0015525A">
        <w:rPr>
          <w:rFonts w:cs="Arial"/>
          <w:lang w:val="en-GB"/>
        </w:rPr>
        <w:t xml:space="preserve"> </w:t>
      </w:r>
      <w:proofErr w:type="spellStart"/>
      <w:r w:rsidRPr="0015525A">
        <w:rPr>
          <w:rFonts w:cs="Arial"/>
          <w:lang w:val="en-GB"/>
        </w:rPr>
        <w:t>DHARMa</w:t>
      </w:r>
      <w:proofErr w:type="spellEnd"/>
      <w:r w:rsidRPr="0015525A">
        <w:rPr>
          <w:rFonts w:cs="Arial"/>
          <w:lang w:val="en-GB"/>
        </w:rPr>
        <w:t xml:space="preserve"> residual plots for the binomial GLMM </w:t>
      </w:r>
      <w:bookmarkEnd w:id="9"/>
      <w:r w:rsidRPr="0015525A">
        <w:rPr>
          <w:rFonts w:cs="Arial"/>
          <w:lang w:val="en-GB"/>
        </w:rPr>
        <w:t>explaining the probability of a sampled bee being a honeybee, based on the reduced dataset without samples from apple trees.</w:t>
      </w:r>
    </w:p>
    <w:p w14:paraId="69E87F93" w14:textId="77777777" w:rsidR="00D171A3" w:rsidRDefault="00D171A3" w:rsidP="001F3A1D">
      <w:pPr>
        <w:spacing w:after="0"/>
        <w:rPr>
          <w:rFonts w:cs="Arial"/>
          <w:lang w:val="en-GB"/>
        </w:rPr>
      </w:pPr>
    </w:p>
    <w:p w14:paraId="17732A9C" w14:textId="589BC7DC" w:rsidR="00D171A3" w:rsidRDefault="00D171A3" w:rsidP="00D171A3">
      <w:pPr>
        <w:spacing w:after="0"/>
        <w:rPr>
          <w:rFonts w:cs="Arial"/>
          <w:lang w:val="en-GB"/>
        </w:rPr>
      </w:pPr>
      <w:bookmarkStart w:id="10" w:name="_Hlk218583087"/>
      <w:r w:rsidRPr="009B6612">
        <w:rPr>
          <w:rFonts w:cs="Arial"/>
          <w:b/>
          <w:lang w:val="en-GB"/>
        </w:rPr>
        <w:t>Table S</w:t>
      </w:r>
      <w:r w:rsidR="003D3FA0">
        <w:rPr>
          <w:rFonts w:cs="Arial"/>
          <w:b/>
          <w:lang w:val="en-GB"/>
        </w:rPr>
        <w:t>7</w:t>
      </w:r>
      <w:r w:rsidRPr="009B6612">
        <w:rPr>
          <w:rFonts w:cs="Arial"/>
          <w:b/>
          <w:lang w:val="en-GB"/>
        </w:rPr>
        <w:t>.</w:t>
      </w:r>
      <w:r>
        <w:rPr>
          <w:rFonts w:cs="Arial"/>
          <w:lang w:val="en-GB"/>
        </w:rPr>
        <w:t xml:space="preserve"> </w:t>
      </w:r>
      <w:proofErr w:type="spellStart"/>
      <w:r>
        <w:rPr>
          <w:rFonts w:cs="Arial"/>
          <w:lang w:val="en-GB"/>
        </w:rPr>
        <w:t>DHARMa</w:t>
      </w:r>
      <w:proofErr w:type="spellEnd"/>
      <w:r>
        <w:rPr>
          <w:rFonts w:cs="Arial"/>
          <w:lang w:val="en-GB"/>
        </w:rPr>
        <w:t xml:space="preserve"> test results </w:t>
      </w:r>
      <w:r w:rsidRPr="009B6612">
        <w:rPr>
          <w:rFonts w:cs="Arial"/>
          <w:lang w:val="en-GB"/>
        </w:rPr>
        <w:t xml:space="preserve">for the binomial GLMM </w:t>
      </w:r>
      <w:bookmarkEnd w:id="10"/>
      <w:r w:rsidRPr="009B6612">
        <w:rPr>
          <w:rFonts w:cs="Arial"/>
          <w:lang w:val="en-GB"/>
        </w:rPr>
        <w:t>explaining the probability of a sampled bee being a honeybee, based on the reduced dataset without samples from apple tree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D171A3" w:rsidRPr="00D37399" w14:paraId="18123BCA" w14:textId="77777777" w:rsidTr="009B6612">
        <w:tc>
          <w:tcPr>
            <w:tcW w:w="9062" w:type="dxa"/>
            <w:tcMar>
              <w:left w:w="0" w:type="dxa"/>
              <w:right w:w="0" w:type="dxa"/>
            </w:tcMar>
          </w:tcPr>
          <w:p w14:paraId="38365972" w14:textId="77777777" w:rsidR="00D171A3" w:rsidRPr="009B6612" w:rsidRDefault="00D171A3" w:rsidP="009B6612">
            <w:pPr>
              <w:rPr>
                <w:rFonts w:cs="Arial"/>
                <w:i/>
                <w:sz w:val="24"/>
                <w:lang w:val="en-GB"/>
              </w:rPr>
            </w:pPr>
            <w:proofErr w:type="spellStart"/>
            <w:r w:rsidRPr="009B6612">
              <w:rPr>
                <w:rFonts w:cs="Arial"/>
                <w:i/>
                <w:lang w:val="en-GB"/>
              </w:rPr>
              <w:t>DHARMa</w:t>
            </w:r>
            <w:proofErr w:type="spellEnd"/>
            <w:r w:rsidRPr="009B6612">
              <w:rPr>
                <w:rFonts w:cs="Arial"/>
                <w:i/>
                <w:lang w:val="en-GB"/>
              </w:rPr>
              <w:t xml:space="preserve"> nonparametric dispersion test via </w:t>
            </w:r>
            <w:proofErr w:type="spellStart"/>
            <w:r w:rsidRPr="009B6612">
              <w:rPr>
                <w:rFonts w:cs="Arial"/>
                <w:i/>
                <w:lang w:val="en-GB"/>
              </w:rPr>
              <w:t>sd</w:t>
            </w:r>
            <w:proofErr w:type="spellEnd"/>
            <w:r w:rsidRPr="009B6612">
              <w:rPr>
                <w:rFonts w:cs="Arial"/>
                <w:i/>
                <w:lang w:val="en-GB"/>
              </w:rPr>
              <w:t xml:space="preserve"> of residuals fitted vs. simulated</w:t>
            </w:r>
          </w:p>
        </w:tc>
      </w:tr>
      <w:tr w:rsidR="00D171A3" w14:paraId="3CFA6344" w14:textId="77777777" w:rsidTr="009B6612">
        <w:tc>
          <w:tcPr>
            <w:tcW w:w="9062" w:type="dxa"/>
            <w:tcMar>
              <w:left w:w="0" w:type="dxa"/>
              <w:right w:w="0" w:type="dxa"/>
            </w:tcMar>
          </w:tcPr>
          <w:p w14:paraId="0E8C71E7" w14:textId="77777777" w:rsidR="00D171A3" w:rsidRPr="009B6612" w:rsidRDefault="00D171A3" w:rsidP="009B6612">
            <w:pPr>
              <w:rPr>
                <w:rFonts w:cs="Arial"/>
                <w:lang w:val="en-GB"/>
              </w:rPr>
            </w:pPr>
            <w:r w:rsidRPr="009B6612">
              <w:rPr>
                <w:rFonts w:cs="Arial"/>
                <w:lang w:val="en-GB"/>
              </w:rPr>
              <w:t>dispersion = 0.87538, p-value = 0.528</w:t>
            </w:r>
          </w:p>
        </w:tc>
      </w:tr>
      <w:tr w:rsidR="00D171A3" w14:paraId="74551E11" w14:textId="77777777" w:rsidTr="009B6612">
        <w:tc>
          <w:tcPr>
            <w:tcW w:w="9062" w:type="dxa"/>
            <w:tcMar>
              <w:left w:w="0" w:type="dxa"/>
              <w:right w:w="0" w:type="dxa"/>
            </w:tcMar>
          </w:tcPr>
          <w:p w14:paraId="6CBEF1F4" w14:textId="77777777" w:rsidR="00D171A3" w:rsidRPr="009B6612" w:rsidRDefault="00D171A3" w:rsidP="009B6612">
            <w:pPr>
              <w:rPr>
                <w:rFonts w:cs="Arial"/>
                <w:lang w:val="en-GB"/>
              </w:rPr>
            </w:pPr>
            <w:r w:rsidRPr="009B6612">
              <w:rPr>
                <w:rFonts w:cs="Arial"/>
                <w:lang w:val="en-GB"/>
              </w:rPr>
              <w:t xml:space="preserve">alternative hypothesis: </w:t>
            </w:r>
            <w:proofErr w:type="spellStart"/>
            <w:proofErr w:type="gramStart"/>
            <w:r w:rsidRPr="009B6612">
              <w:rPr>
                <w:rFonts w:cs="Arial"/>
                <w:lang w:val="en-GB"/>
              </w:rPr>
              <w:t>two.sided</w:t>
            </w:r>
            <w:proofErr w:type="spellEnd"/>
            <w:proofErr w:type="gramEnd"/>
          </w:p>
        </w:tc>
      </w:tr>
      <w:tr w:rsidR="00D171A3" w14:paraId="4AB270F5" w14:textId="77777777" w:rsidTr="009B6612">
        <w:tc>
          <w:tcPr>
            <w:tcW w:w="9062" w:type="dxa"/>
            <w:tcMar>
              <w:left w:w="0" w:type="dxa"/>
              <w:right w:w="0" w:type="dxa"/>
            </w:tcMar>
          </w:tcPr>
          <w:p w14:paraId="006F58E8" w14:textId="77777777" w:rsidR="00D171A3" w:rsidRDefault="00D171A3" w:rsidP="009B6612">
            <w:pPr>
              <w:rPr>
                <w:rFonts w:cs="Arial"/>
                <w:sz w:val="24"/>
                <w:lang w:val="en-GB"/>
              </w:rPr>
            </w:pPr>
          </w:p>
        </w:tc>
      </w:tr>
      <w:tr w:rsidR="00D171A3" w:rsidRPr="00D37399" w14:paraId="48952FE9" w14:textId="77777777" w:rsidTr="009B6612">
        <w:tc>
          <w:tcPr>
            <w:tcW w:w="9062" w:type="dxa"/>
            <w:tcMar>
              <w:left w:w="0" w:type="dxa"/>
              <w:right w:w="0" w:type="dxa"/>
            </w:tcMar>
          </w:tcPr>
          <w:p w14:paraId="3AA43515" w14:textId="77777777" w:rsidR="00D171A3" w:rsidRPr="009B6612" w:rsidRDefault="00D171A3" w:rsidP="009B6612">
            <w:pPr>
              <w:rPr>
                <w:rFonts w:cs="Arial"/>
                <w:i/>
                <w:sz w:val="24"/>
                <w:lang w:val="en-GB"/>
              </w:rPr>
            </w:pPr>
            <w:proofErr w:type="spellStart"/>
            <w:r w:rsidRPr="009B6612">
              <w:rPr>
                <w:rFonts w:cs="Arial"/>
                <w:i/>
                <w:lang w:val="en-GB"/>
              </w:rPr>
              <w:t>DHARMa</w:t>
            </w:r>
            <w:proofErr w:type="spellEnd"/>
            <w:r w:rsidRPr="009B6612">
              <w:rPr>
                <w:rFonts w:cs="Arial"/>
                <w:i/>
                <w:lang w:val="en-GB"/>
              </w:rPr>
              <w:t xml:space="preserve"> Moran's I test for distance-based autocorrelation</w:t>
            </w:r>
          </w:p>
        </w:tc>
      </w:tr>
      <w:tr w:rsidR="00D171A3" w:rsidRPr="00D37399" w14:paraId="425B5942" w14:textId="77777777" w:rsidTr="009B6612">
        <w:tc>
          <w:tcPr>
            <w:tcW w:w="9062" w:type="dxa"/>
            <w:tcMar>
              <w:left w:w="0" w:type="dxa"/>
              <w:right w:w="0" w:type="dxa"/>
            </w:tcMar>
          </w:tcPr>
          <w:p w14:paraId="1E5BC9D9" w14:textId="77777777" w:rsidR="00D171A3" w:rsidRPr="003237C1" w:rsidRDefault="00D171A3" w:rsidP="009B6612">
            <w:pPr>
              <w:rPr>
                <w:rFonts w:cs="Arial"/>
                <w:lang w:val="en-GB"/>
              </w:rPr>
            </w:pPr>
            <w:r w:rsidRPr="009B6612">
              <w:rPr>
                <w:rFonts w:cs="Arial"/>
                <w:lang w:val="en-GB"/>
              </w:rPr>
              <w:t xml:space="preserve">observed = 0.054739, expected = -0.125000, </w:t>
            </w:r>
            <w:proofErr w:type="spellStart"/>
            <w:r w:rsidRPr="009B6612">
              <w:rPr>
                <w:rFonts w:cs="Arial"/>
                <w:lang w:val="en-GB"/>
              </w:rPr>
              <w:t>sd</w:t>
            </w:r>
            <w:proofErr w:type="spellEnd"/>
            <w:r w:rsidRPr="009B6612">
              <w:rPr>
                <w:rFonts w:cs="Arial"/>
                <w:lang w:val="en-GB"/>
              </w:rPr>
              <w:t xml:space="preserve"> = 0.218524, p-value = 0.4108</w:t>
            </w:r>
          </w:p>
        </w:tc>
      </w:tr>
      <w:tr w:rsidR="00D171A3" w:rsidRPr="00D37399" w14:paraId="41444C1E" w14:textId="77777777" w:rsidTr="009B6612">
        <w:tc>
          <w:tcPr>
            <w:tcW w:w="9062" w:type="dxa"/>
            <w:tcMar>
              <w:left w:w="0" w:type="dxa"/>
              <w:right w:w="0" w:type="dxa"/>
            </w:tcMar>
          </w:tcPr>
          <w:p w14:paraId="457C0122" w14:textId="77777777" w:rsidR="00D171A3" w:rsidRPr="003237C1" w:rsidRDefault="00D171A3" w:rsidP="009B6612">
            <w:pPr>
              <w:rPr>
                <w:rFonts w:cs="Arial"/>
                <w:lang w:val="en-GB"/>
              </w:rPr>
            </w:pPr>
            <w:r w:rsidRPr="009B6612">
              <w:rPr>
                <w:rFonts w:cs="Arial"/>
                <w:lang w:val="en-GB"/>
              </w:rPr>
              <w:t>alternative hypothesis: Distance-based autocorrelation</w:t>
            </w:r>
          </w:p>
        </w:tc>
      </w:tr>
    </w:tbl>
    <w:p w14:paraId="742901C6" w14:textId="77777777" w:rsidR="003D3FA0" w:rsidRDefault="003D3FA0" w:rsidP="003D3FA0">
      <w:pPr>
        <w:spacing w:after="0"/>
        <w:rPr>
          <w:rFonts w:cs="Arial"/>
          <w:lang w:val="en-GB"/>
        </w:rPr>
      </w:pPr>
    </w:p>
    <w:p w14:paraId="0535DCFD" w14:textId="77777777" w:rsidR="003D3FA0" w:rsidRDefault="003D3FA0" w:rsidP="003D3FA0">
      <w:pPr>
        <w:spacing w:after="0"/>
        <w:rPr>
          <w:rFonts w:cs="Arial"/>
          <w:lang w:val="en-GB"/>
        </w:rPr>
      </w:pPr>
      <w:bookmarkStart w:id="11" w:name="_Hlk218583102"/>
      <w:r w:rsidRPr="009B6612">
        <w:rPr>
          <w:rFonts w:cs="Arial"/>
          <w:b/>
          <w:lang w:val="en-GB"/>
        </w:rPr>
        <w:t>Table S</w:t>
      </w:r>
      <w:r>
        <w:rPr>
          <w:rFonts w:cs="Arial"/>
          <w:b/>
          <w:lang w:val="en-GB"/>
        </w:rPr>
        <w:t>8</w:t>
      </w:r>
      <w:r w:rsidRPr="009B6612">
        <w:rPr>
          <w:rFonts w:cs="Arial"/>
          <w:b/>
          <w:lang w:val="en-GB"/>
        </w:rPr>
        <w:t>.</w:t>
      </w:r>
      <w:r>
        <w:rPr>
          <w:rFonts w:cs="Arial"/>
          <w:lang w:val="en-GB"/>
        </w:rPr>
        <w:t xml:space="preserve"> </w:t>
      </w:r>
      <w:r w:rsidRPr="00363472">
        <w:rPr>
          <w:rFonts w:cs="Arial"/>
          <w:lang w:val="en-GB"/>
        </w:rPr>
        <w:t xml:space="preserve">Post-hoc test results for the binomial GLMM </w:t>
      </w:r>
      <w:bookmarkEnd w:id="11"/>
      <w:r w:rsidRPr="00363472">
        <w:rPr>
          <w:rFonts w:cs="Arial"/>
          <w:lang w:val="en-GB"/>
        </w:rPr>
        <w:t>explaining the probability of a sampled bee being a honeybee (</w:t>
      </w:r>
      <w:r w:rsidRPr="003D3FA0">
        <w:rPr>
          <w:rFonts w:cs="Arial"/>
          <w:lang w:val="en-GB"/>
        </w:rPr>
        <w:t>dataset excluding apple tree samples</w:t>
      </w:r>
      <w:r w:rsidRPr="00363472">
        <w:rPr>
          <w:rFonts w:cs="Arial"/>
          <w:lang w:val="en-GB"/>
        </w:rPr>
        <w:t>)</w:t>
      </w:r>
      <w:r>
        <w:rPr>
          <w:rFonts w:cs="Arial"/>
          <w:lang w:val="en-GB"/>
        </w:rPr>
        <w:t>.</w:t>
      </w:r>
    </w:p>
    <w:tbl>
      <w:tblPr>
        <w:tblStyle w:val="Tabellenraster"/>
        <w:tblW w:w="91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706"/>
        <w:gridCol w:w="1294"/>
        <w:gridCol w:w="974"/>
        <w:gridCol w:w="709"/>
        <w:gridCol w:w="1295"/>
        <w:gridCol w:w="1295"/>
      </w:tblGrid>
      <w:tr w:rsidR="003D3FA0" w14:paraId="6AF37F09" w14:textId="77777777" w:rsidTr="009B6612">
        <w:tc>
          <w:tcPr>
            <w:tcW w:w="1838" w:type="dxa"/>
            <w:tcBorders>
              <w:top w:val="single" w:sz="4" w:space="0" w:color="auto"/>
              <w:bottom w:val="single" w:sz="4" w:space="0" w:color="auto"/>
            </w:tcBorders>
            <w:tcMar>
              <w:left w:w="0" w:type="dxa"/>
              <w:right w:w="0" w:type="dxa"/>
            </w:tcMar>
          </w:tcPr>
          <w:p w14:paraId="7E6B8317" w14:textId="77777777" w:rsidR="003D3FA0" w:rsidRDefault="003D3FA0" w:rsidP="009B6612">
            <w:pPr>
              <w:rPr>
                <w:rFonts w:cs="Arial"/>
                <w:u w:val="single"/>
                <w:lang w:val="en-GB"/>
              </w:rPr>
            </w:pPr>
            <w:r w:rsidRPr="009B6612">
              <w:rPr>
                <w:rFonts w:cs="Arial"/>
                <w:lang w:val="en-GB"/>
              </w:rPr>
              <w:t>contrast</w:t>
            </w:r>
          </w:p>
        </w:tc>
        <w:tc>
          <w:tcPr>
            <w:tcW w:w="1706" w:type="dxa"/>
            <w:tcBorders>
              <w:top w:val="single" w:sz="4" w:space="0" w:color="auto"/>
              <w:bottom w:val="single" w:sz="4" w:space="0" w:color="auto"/>
            </w:tcBorders>
            <w:tcMar>
              <w:left w:w="0" w:type="dxa"/>
              <w:right w:w="0" w:type="dxa"/>
            </w:tcMar>
          </w:tcPr>
          <w:p w14:paraId="7D90F77F" w14:textId="77777777" w:rsidR="003D3FA0" w:rsidRDefault="003D3FA0" w:rsidP="009B6612">
            <w:pPr>
              <w:tabs>
                <w:tab w:val="left" w:pos="142"/>
              </w:tabs>
              <w:rPr>
                <w:rFonts w:cs="Arial"/>
                <w:u w:val="single"/>
                <w:lang w:val="en-GB"/>
              </w:rPr>
            </w:pPr>
            <w:r>
              <w:rPr>
                <w:rFonts w:cs="Arial"/>
                <w:lang w:val="en-GB"/>
              </w:rPr>
              <w:tab/>
            </w:r>
            <w:proofErr w:type="spellStart"/>
            <w:proofErr w:type="gramStart"/>
            <w:r w:rsidRPr="009B6612">
              <w:rPr>
                <w:rFonts w:cs="Arial"/>
                <w:lang w:val="en-GB"/>
              </w:rPr>
              <w:t>odds.ratio</w:t>
            </w:r>
            <w:proofErr w:type="spellEnd"/>
            <w:proofErr w:type="gramEnd"/>
          </w:p>
        </w:tc>
        <w:tc>
          <w:tcPr>
            <w:tcW w:w="1294" w:type="dxa"/>
            <w:tcBorders>
              <w:top w:val="single" w:sz="4" w:space="0" w:color="auto"/>
              <w:bottom w:val="single" w:sz="4" w:space="0" w:color="auto"/>
            </w:tcBorders>
            <w:tcMar>
              <w:left w:w="0" w:type="dxa"/>
              <w:right w:w="0" w:type="dxa"/>
            </w:tcMar>
          </w:tcPr>
          <w:p w14:paraId="3D73C3F0" w14:textId="77777777" w:rsidR="003D3FA0" w:rsidRDefault="003D3FA0" w:rsidP="009B6612">
            <w:pPr>
              <w:tabs>
                <w:tab w:val="left" w:pos="161"/>
              </w:tabs>
              <w:rPr>
                <w:rFonts w:cs="Arial"/>
                <w:u w:val="single"/>
                <w:lang w:val="en-GB"/>
              </w:rPr>
            </w:pPr>
            <w:r>
              <w:rPr>
                <w:rFonts w:cs="Arial"/>
                <w:lang w:val="en-GB"/>
              </w:rPr>
              <w:tab/>
            </w:r>
            <w:r w:rsidRPr="009B6612">
              <w:rPr>
                <w:rFonts w:cs="Arial"/>
                <w:lang w:val="en-GB"/>
              </w:rPr>
              <w:t>SE</w:t>
            </w:r>
          </w:p>
        </w:tc>
        <w:tc>
          <w:tcPr>
            <w:tcW w:w="974" w:type="dxa"/>
            <w:tcBorders>
              <w:top w:val="single" w:sz="4" w:space="0" w:color="auto"/>
              <w:bottom w:val="single" w:sz="4" w:space="0" w:color="auto"/>
            </w:tcBorders>
            <w:tcMar>
              <w:left w:w="0" w:type="dxa"/>
              <w:right w:w="0" w:type="dxa"/>
            </w:tcMar>
          </w:tcPr>
          <w:p w14:paraId="1D30B152" w14:textId="77777777" w:rsidR="003D3FA0" w:rsidRDefault="003D3FA0" w:rsidP="009B6612">
            <w:pPr>
              <w:tabs>
                <w:tab w:val="left" w:pos="277"/>
              </w:tabs>
              <w:rPr>
                <w:rFonts w:cs="Arial"/>
                <w:u w:val="single"/>
                <w:lang w:val="en-GB"/>
              </w:rPr>
            </w:pPr>
            <w:r>
              <w:rPr>
                <w:rFonts w:cs="Arial"/>
                <w:lang w:val="en-GB"/>
              </w:rPr>
              <w:tab/>
            </w:r>
            <w:proofErr w:type="spellStart"/>
            <w:r w:rsidRPr="009B6612">
              <w:rPr>
                <w:rFonts w:cs="Arial"/>
                <w:lang w:val="en-GB"/>
              </w:rPr>
              <w:t>df</w:t>
            </w:r>
            <w:proofErr w:type="spellEnd"/>
          </w:p>
        </w:tc>
        <w:tc>
          <w:tcPr>
            <w:tcW w:w="709" w:type="dxa"/>
            <w:tcBorders>
              <w:top w:val="single" w:sz="4" w:space="0" w:color="auto"/>
              <w:bottom w:val="single" w:sz="4" w:space="0" w:color="auto"/>
            </w:tcBorders>
            <w:tcMar>
              <w:left w:w="0" w:type="dxa"/>
              <w:right w:w="0" w:type="dxa"/>
            </w:tcMar>
          </w:tcPr>
          <w:p w14:paraId="700F562D" w14:textId="77777777" w:rsidR="003D3FA0" w:rsidRDefault="003D3FA0" w:rsidP="009B6612">
            <w:pPr>
              <w:rPr>
                <w:rFonts w:cs="Arial"/>
                <w:u w:val="single"/>
                <w:lang w:val="en-GB"/>
              </w:rPr>
            </w:pPr>
            <w:r w:rsidRPr="009B6612">
              <w:rPr>
                <w:rFonts w:cs="Arial"/>
                <w:lang w:val="en-GB"/>
              </w:rPr>
              <w:t>null</w:t>
            </w:r>
          </w:p>
        </w:tc>
        <w:tc>
          <w:tcPr>
            <w:tcW w:w="1295" w:type="dxa"/>
            <w:tcBorders>
              <w:top w:val="single" w:sz="4" w:space="0" w:color="auto"/>
              <w:bottom w:val="single" w:sz="4" w:space="0" w:color="auto"/>
            </w:tcBorders>
            <w:tcMar>
              <w:left w:w="0" w:type="dxa"/>
              <w:right w:w="0" w:type="dxa"/>
            </w:tcMar>
          </w:tcPr>
          <w:p w14:paraId="1769EFD1" w14:textId="77777777" w:rsidR="003D3FA0" w:rsidRDefault="003D3FA0" w:rsidP="009B6612">
            <w:pPr>
              <w:rPr>
                <w:rFonts w:cs="Arial"/>
                <w:u w:val="single"/>
                <w:lang w:val="en-GB"/>
              </w:rPr>
            </w:pPr>
            <w:proofErr w:type="spellStart"/>
            <w:proofErr w:type="gramStart"/>
            <w:r w:rsidRPr="009B6612">
              <w:rPr>
                <w:rFonts w:cs="Arial"/>
                <w:lang w:val="en-GB"/>
              </w:rPr>
              <w:t>t.ratio</w:t>
            </w:r>
            <w:proofErr w:type="spellEnd"/>
            <w:proofErr w:type="gramEnd"/>
          </w:p>
        </w:tc>
        <w:tc>
          <w:tcPr>
            <w:tcW w:w="1295" w:type="dxa"/>
            <w:tcBorders>
              <w:top w:val="single" w:sz="4" w:space="0" w:color="auto"/>
              <w:bottom w:val="single" w:sz="4" w:space="0" w:color="auto"/>
            </w:tcBorders>
            <w:tcMar>
              <w:left w:w="0" w:type="dxa"/>
              <w:right w:w="0" w:type="dxa"/>
            </w:tcMar>
          </w:tcPr>
          <w:p w14:paraId="5621D4F4" w14:textId="77777777" w:rsidR="003D3FA0" w:rsidRDefault="003D3FA0" w:rsidP="009B6612">
            <w:pPr>
              <w:rPr>
                <w:rFonts w:cs="Arial"/>
                <w:u w:val="single"/>
                <w:lang w:val="en-GB"/>
              </w:rPr>
            </w:pPr>
            <w:proofErr w:type="spellStart"/>
            <w:r w:rsidRPr="009B6612">
              <w:rPr>
                <w:rFonts w:cs="Arial"/>
                <w:lang w:val="en-GB"/>
              </w:rPr>
              <w:t>p.value</w:t>
            </w:r>
            <w:proofErr w:type="spellEnd"/>
          </w:p>
        </w:tc>
      </w:tr>
      <w:tr w:rsidR="003D3FA0" w14:paraId="6768091F" w14:textId="77777777" w:rsidTr="009B6612">
        <w:tc>
          <w:tcPr>
            <w:tcW w:w="1838" w:type="dxa"/>
            <w:tcMar>
              <w:left w:w="0" w:type="dxa"/>
              <w:right w:w="0" w:type="dxa"/>
            </w:tcMar>
          </w:tcPr>
          <w:p w14:paraId="1A5D79C7" w14:textId="77777777" w:rsidR="003D3FA0" w:rsidRDefault="003D3FA0" w:rsidP="009B6612">
            <w:pPr>
              <w:rPr>
                <w:rFonts w:cs="Arial"/>
                <w:u w:val="single"/>
                <w:lang w:val="en-GB"/>
              </w:rPr>
            </w:pPr>
            <w:r w:rsidRPr="009B6612">
              <w:rPr>
                <w:rFonts w:cs="Arial"/>
                <w:lang w:val="en-GB"/>
              </w:rPr>
              <w:t>Salix / Robinia</w:t>
            </w:r>
          </w:p>
        </w:tc>
        <w:tc>
          <w:tcPr>
            <w:tcW w:w="1706" w:type="dxa"/>
            <w:tcMar>
              <w:left w:w="0" w:type="dxa"/>
              <w:right w:w="0" w:type="dxa"/>
            </w:tcMar>
          </w:tcPr>
          <w:p w14:paraId="0F15845D" w14:textId="77777777" w:rsidR="003D3FA0" w:rsidRDefault="003D3FA0" w:rsidP="009B6612">
            <w:pPr>
              <w:tabs>
                <w:tab w:val="decimal" w:pos="425"/>
              </w:tabs>
              <w:rPr>
                <w:rFonts w:cs="Arial"/>
                <w:u w:val="single"/>
                <w:lang w:val="en-GB"/>
              </w:rPr>
            </w:pPr>
            <w:r w:rsidRPr="009B6612">
              <w:rPr>
                <w:rFonts w:cs="Arial"/>
                <w:lang w:val="en-GB"/>
              </w:rPr>
              <w:t>0.010942</w:t>
            </w:r>
          </w:p>
        </w:tc>
        <w:tc>
          <w:tcPr>
            <w:tcW w:w="1294" w:type="dxa"/>
            <w:tcMar>
              <w:left w:w="0" w:type="dxa"/>
              <w:right w:w="0" w:type="dxa"/>
            </w:tcMar>
          </w:tcPr>
          <w:p w14:paraId="478398AF" w14:textId="77777777" w:rsidR="003D3FA0" w:rsidRDefault="003D3FA0" w:rsidP="009B6612">
            <w:pPr>
              <w:tabs>
                <w:tab w:val="decimal" w:pos="285"/>
              </w:tabs>
              <w:rPr>
                <w:rFonts w:cs="Arial"/>
                <w:u w:val="single"/>
                <w:lang w:val="en-GB"/>
              </w:rPr>
            </w:pPr>
            <w:r w:rsidRPr="009B6612">
              <w:rPr>
                <w:rFonts w:cs="Arial"/>
                <w:lang w:val="en-GB"/>
              </w:rPr>
              <w:t>0.014013</w:t>
            </w:r>
          </w:p>
        </w:tc>
        <w:tc>
          <w:tcPr>
            <w:tcW w:w="974" w:type="dxa"/>
            <w:tcMar>
              <w:left w:w="0" w:type="dxa"/>
              <w:right w:w="0" w:type="dxa"/>
            </w:tcMar>
          </w:tcPr>
          <w:p w14:paraId="1E85548F" w14:textId="77777777" w:rsidR="003D3FA0" w:rsidRDefault="003D3FA0">
            <w:pPr>
              <w:tabs>
                <w:tab w:val="left" w:pos="277"/>
              </w:tabs>
              <w:rPr>
                <w:rFonts w:cs="Arial"/>
                <w:u w:val="single"/>
                <w:lang w:val="en-GB"/>
              </w:rPr>
            </w:pPr>
            <w:r>
              <w:rPr>
                <w:rFonts w:cs="Arial"/>
                <w:lang w:val="en-GB"/>
              </w:rPr>
              <w:tab/>
            </w:r>
            <w:r w:rsidRPr="009B6612">
              <w:rPr>
                <w:rFonts w:cs="Arial"/>
                <w:lang w:val="en-GB"/>
              </w:rPr>
              <w:t>3</w:t>
            </w:r>
            <w:r>
              <w:rPr>
                <w:rFonts w:cs="Arial"/>
                <w:lang w:val="en-GB"/>
              </w:rPr>
              <w:t>46</w:t>
            </w:r>
          </w:p>
        </w:tc>
        <w:tc>
          <w:tcPr>
            <w:tcW w:w="709" w:type="dxa"/>
            <w:tcMar>
              <w:left w:w="0" w:type="dxa"/>
              <w:right w:w="0" w:type="dxa"/>
            </w:tcMar>
          </w:tcPr>
          <w:p w14:paraId="7C09A366" w14:textId="77777777" w:rsidR="003D3FA0" w:rsidRPr="009B6612" w:rsidRDefault="003D3FA0" w:rsidP="009B6612">
            <w:pPr>
              <w:tabs>
                <w:tab w:val="left" w:pos="136"/>
              </w:tabs>
              <w:rPr>
                <w:rFonts w:cs="Arial"/>
                <w:lang w:val="en-GB"/>
              </w:rPr>
            </w:pPr>
            <w:r>
              <w:rPr>
                <w:rFonts w:cs="Arial"/>
                <w:lang w:val="en-GB"/>
              </w:rPr>
              <w:tab/>
            </w:r>
            <w:r w:rsidRPr="009B6612">
              <w:rPr>
                <w:rFonts w:cs="Arial"/>
                <w:lang w:val="en-GB"/>
              </w:rPr>
              <w:t>1</w:t>
            </w:r>
          </w:p>
        </w:tc>
        <w:tc>
          <w:tcPr>
            <w:tcW w:w="1295" w:type="dxa"/>
            <w:tcMar>
              <w:left w:w="0" w:type="dxa"/>
              <w:right w:w="0" w:type="dxa"/>
            </w:tcMar>
          </w:tcPr>
          <w:p w14:paraId="18CE7BC4" w14:textId="77777777" w:rsidR="003D3FA0" w:rsidRDefault="003D3FA0" w:rsidP="009B6612">
            <w:pPr>
              <w:tabs>
                <w:tab w:val="decimal" w:pos="284"/>
              </w:tabs>
              <w:rPr>
                <w:rFonts w:cs="Arial"/>
                <w:u w:val="single"/>
                <w:lang w:val="en-GB"/>
              </w:rPr>
            </w:pPr>
            <w:r w:rsidRPr="009B6612">
              <w:rPr>
                <w:rFonts w:cs="Arial"/>
                <w:lang w:val="en-GB"/>
              </w:rPr>
              <w:t>-3.526</w:t>
            </w:r>
          </w:p>
        </w:tc>
        <w:tc>
          <w:tcPr>
            <w:tcW w:w="1295" w:type="dxa"/>
            <w:tcMar>
              <w:left w:w="0" w:type="dxa"/>
              <w:right w:w="0" w:type="dxa"/>
            </w:tcMar>
          </w:tcPr>
          <w:p w14:paraId="446EBD7C" w14:textId="77777777" w:rsidR="003D3FA0" w:rsidRDefault="003D3FA0" w:rsidP="009B6612">
            <w:pPr>
              <w:tabs>
                <w:tab w:val="decimal" w:pos="241"/>
              </w:tabs>
              <w:rPr>
                <w:rFonts w:cs="Arial"/>
                <w:u w:val="single"/>
                <w:lang w:val="en-GB"/>
              </w:rPr>
            </w:pPr>
            <w:r w:rsidRPr="009B6612">
              <w:rPr>
                <w:rFonts w:cs="Arial"/>
                <w:lang w:val="en-GB"/>
              </w:rPr>
              <w:t>0.0014</w:t>
            </w:r>
          </w:p>
        </w:tc>
      </w:tr>
      <w:tr w:rsidR="003D3FA0" w14:paraId="5CB01C7E" w14:textId="77777777" w:rsidTr="009B6612">
        <w:tc>
          <w:tcPr>
            <w:tcW w:w="1838" w:type="dxa"/>
            <w:tcMar>
              <w:left w:w="0" w:type="dxa"/>
              <w:right w:w="0" w:type="dxa"/>
            </w:tcMar>
          </w:tcPr>
          <w:p w14:paraId="1D32EA9E" w14:textId="77777777" w:rsidR="003D3FA0" w:rsidRDefault="003D3FA0" w:rsidP="009B6612">
            <w:pPr>
              <w:rPr>
                <w:rFonts w:cs="Arial"/>
                <w:u w:val="single"/>
                <w:lang w:val="en-GB"/>
              </w:rPr>
            </w:pPr>
            <w:r w:rsidRPr="009B6612">
              <w:rPr>
                <w:rFonts w:cs="Arial"/>
                <w:lang w:val="en-GB"/>
              </w:rPr>
              <w:t>Salix / Tilia</w:t>
            </w:r>
          </w:p>
        </w:tc>
        <w:tc>
          <w:tcPr>
            <w:tcW w:w="1706" w:type="dxa"/>
            <w:tcMar>
              <w:left w:w="0" w:type="dxa"/>
              <w:right w:w="0" w:type="dxa"/>
            </w:tcMar>
          </w:tcPr>
          <w:p w14:paraId="455F68A5" w14:textId="77777777" w:rsidR="003D3FA0" w:rsidRDefault="003D3FA0" w:rsidP="009B6612">
            <w:pPr>
              <w:tabs>
                <w:tab w:val="decimal" w:pos="425"/>
              </w:tabs>
              <w:rPr>
                <w:rFonts w:cs="Arial"/>
                <w:u w:val="single"/>
                <w:lang w:val="en-GB"/>
              </w:rPr>
            </w:pPr>
            <w:r w:rsidRPr="009B6612">
              <w:rPr>
                <w:rFonts w:cs="Arial"/>
                <w:lang w:val="en-GB"/>
              </w:rPr>
              <w:t>0.135898</w:t>
            </w:r>
          </w:p>
        </w:tc>
        <w:tc>
          <w:tcPr>
            <w:tcW w:w="1294" w:type="dxa"/>
            <w:tcMar>
              <w:left w:w="0" w:type="dxa"/>
              <w:right w:w="0" w:type="dxa"/>
            </w:tcMar>
          </w:tcPr>
          <w:p w14:paraId="783E5316" w14:textId="77777777" w:rsidR="003D3FA0" w:rsidRDefault="003D3FA0" w:rsidP="009B6612">
            <w:pPr>
              <w:tabs>
                <w:tab w:val="decimal" w:pos="285"/>
              </w:tabs>
              <w:rPr>
                <w:rFonts w:cs="Arial"/>
                <w:u w:val="single"/>
                <w:lang w:val="en-GB"/>
              </w:rPr>
            </w:pPr>
            <w:r w:rsidRPr="009B6612">
              <w:rPr>
                <w:rFonts w:cs="Arial"/>
                <w:lang w:val="en-GB"/>
              </w:rPr>
              <w:t>0.078294</w:t>
            </w:r>
          </w:p>
        </w:tc>
        <w:tc>
          <w:tcPr>
            <w:tcW w:w="974" w:type="dxa"/>
            <w:tcMar>
              <w:left w:w="0" w:type="dxa"/>
              <w:right w:w="0" w:type="dxa"/>
            </w:tcMar>
          </w:tcPr>
          <w:p w14:paraId="0A066855" w14:textId="77777777" w:rsidR="003D3FA0" w:rsidRDefault="003D3FA0" w:rsidP="009B6612">
            <w:pPr>
              <w:tabs>
                <w:tab w:val="left" w:pos="277"/>
              </w:tabs>
              <w:rPr>
                <w:rFonts w:cs="Arial"/>
                <w:u w:val="single"/>
                <w:lang w:val="en-GB"/>
              </w:rPr>
            </w:pPr>
            <w:r>
              <w:rPr>
                <w:rFonts w:cs="Arial"/>
                <w:lang w:val="en-GB"/>
              </w:rPr>
              <w:tab/>
              <w:t>346</w:t>
            </w:r>
          </w:p>
        </w:tc>
        <w:tc>
          <w:tcPr>
            <w:tcW w:w="709" w:type="dxa"/>
            <w:tcMar>
              <w:left w:w="0" w:type="dxa"/>
              <w:right w:w="0" w:type="dxa"/>
            </w:tcMar>
          </w:tcPr>
          <w:p w14:paraId="32DD49BD" w14:textId="77777777" w:rsidR="003D3FA0" w:rsidRPr="009B6612" w:rsidRDefault="003D3FA0" w:rsidP="009B6612">
            <w:pPr>
              <w:tabs>
                <w:tab w:val="left" w:pos="136"/>
              </w:tabs>
              <w:rPr>
                <w:rFonts w:cs="Arial"/>
                <w:lang w:val="en-GB"/>
              </w:rPr>
            </w:pPr>
            <w:r>
              <w:rPr>
                <w:rFonts w:cs="Arial"/>
                <w:lang w:val="en-GB"/>
              </w:rPr>
              <w:tab/>
            </w:r>
            <w:r w:rsidRPr="009B6612">
              <w:rPr>
                <w:rFonts w:cs="Arial"/>
                <w:lang w:val="en-GB"/>
              </w:rPr>
              <w:t>1</w:t>
            </w:r>
          </w:p>
        </w:tc>
        <w:tc>
          <w:tcPr>
            <w:tcW w:w="1295" w:type="dxa"/>
            <w:tcMar>
              <w:left w:w="0" w:type="dxa"/>
              <w:right w:w="0" w:type="dxa"/>
            </w:tcMar>
          </w:tcPr>
          <w:p w14:paraId="6E62AEB9" w14:textId="77777777" w:rsidR="003D3FA0" w:rsidRDefault="003D3FA0" w:rsidP="009B6612">
            <w:pPr>
              <w:tabs>
                <w:tab w:val="decimal" w:pos="284"/>
              </w:tabs>
              <w:rPr>
                <w:rFonts w:cs="Arial"/>
                <w:u w:val="single"/>
                <w:lang w:val="en-GB"/>
              </w:rPr>
            </w:pPr>
            <w:r w:rsidRPr="009B6612">
              <w:rPr>
                <w:rFonts w:cs="Arial"/>
                <w:lang w:val="en-GB"/>
              </w:rPr>
              <w:t>-3.464</w:t>
            </w:r>
          </w:p>
        </w:tc>
        <w:tc>
          <w:tcPr>
            <w:tcW w:w="1295" w:type="dxa"/>
            <w:tcMar>
              <w:left w:w="0" w:type="dxa"/>
              <w:right w:w="0" w:type="dxa"/>
            </w:tcMar>
          </w:tcPr>
          <w:p w14:paraId="5AD5F1F5" w14:textId="77777777" w:rsidR="003D3FA0" w:rsidRDefault="003D3FA0" w:rsidP="009B6612">
            <w:pPr>
              <w:tabs>
                <w:tab w:val="decimal" w:pos="241"/>
              </w:tabs>
              <w:rPr>
                <w:rFonts w:cs="Arial"/>
                <w:u w:val="single"/>
                <w:lang w:val="en-GB"/>
              </w:rPr>
            </w:pPr>
            <w:r w:rsidRPr="009B6612">
              <w:rPr>
                <w:rFonts w:cs="Arial"/>
                <w:lang w:val="en-GB"/>
              </w:rPr>
              <w:t>0.0017</w:t>
            </w:r>
          </w:p>
        </w:tc>
      </w:tr>
      <w:tr w:rsidR="003D3FA0" w14:paraId="6BF1E3D0" w14:textId="77777777" w:rsidTr="009B6612">
        <w:tc>
          <w:tcPr>
            <w:tcW w:w="1838" w:type="dxa"/>
            <w:tcMar>
              <w:left w:w="0" w:type="dxa"/>
              <w:right w:w="0" w:type="dxa"/>
            </w:tcMar>
          </w:tcPr>
          <w:p w14:paraId="6B41FB77" w14:textId="77777777" w:rsidR="003D3FA0" w:rsidRDefault="003D3FA0" w:rsidP="009B6612">
            <w:pPr>
              <w:rPr>
                <w:rFonts w:cs="Arial"/>
                <w:u w:val="single"/>
                <w:lang w:val="en-GB"/>
              </w:rPr>
            </w:pPr>
            <w:r w:rsidRPr="009B6612">
              <w:rPr>
                <w:rFonts w:cs="Arial"/>
                <w:lang w:val="en-GB"/>
              </w:rPr>
              <w:t>Robinia / Tilia</w:t>
            </w:r>
          </w:p>
        </w:tc>
        <w:tc>
          <w:tcPr>
            <w:tcW w:w="1706" w:type="dxa"/>
            <w:tcMar>
              <w:left w:w="0" w:type="dxa"/>
              <w:right w:w="0" w:type="dxa"/>
            </w:tcMar>
          </w:tcPr>
          <w:p w14:paraId="5D59016F" w14:textId="77777777" w:rsidR="003D3FA0" w:rsidRDefault="003D3FA0" w:rsidP="009B6612">
            <w:pPr>
              <w:tabs>
                <w:tab w:val="decimal" w:pos="425"/>
              </w:tabs>
              <w:rPr>
                <w:rFonts w:cs="Arial"/>
                <w:u w:val="single"/>
                <w:lang w:val="en-GB"/>
              </w:rPr>
            </w:pPr>
            <w:r w:rsidRPr="009B6612">
              <w:rPr>
                <w:rFonts w:cs="Arial"/>
                <w:lang w:val="en-GB"/>
              </w:rPr>
              <w:t>12.419822</w:t>
            </w:r>
          </w:p>
        </w:tc>
        <w:tc>
          <w:tcPr>
            <w:tcW w:w="1294" w:type="dxa"/>
            <w:tcMar>
              <w:left w:w="0" w:type="dxa"/>
              <w:right w:w="0" w:type="dxa"/>
            </w:tcMar>
          </w:tcPr>
          <w:p w14:paraId="3A98ED3F" w14:textId="77777777" w:rsidR="003D3FA0" w:rsidRDefault="003D3FA0" w:rsidP="009B6612">
            <w:pPr>
              <w:tabs>
                <w:tab w:val="decimal" w:pos="285"/>
              </w:tabs>
              <w:rPr>
                <w:rFonts w:cs="Arial"/>
                <w:u w:val="single"/>
                <w:lang w:val="en-GB"/>
              </w:rPr>
            </w:pPr>
            <w:r w:rsidRPr="009B6612">
              <w:rPr>
                <w:rFonts w:cs="Arial"/>
                <w:lang w:val="en-GB"/>
              </w:rPr>
              <w:t>15.885676</w:t>
            </w:r>
          </w:p>
        </w:tc>
        <w:tc>
          <w:tcPr>
            <w:tcW w:w="974" w:type="dxa"/>
            <w:tcMar>
              <w:left w:w="0" w:type="dxa"/>
              <w:right w:w="0" w:type="dxa"/>
            </w:tcMar>
          </w:tcPr>
          <w:p w14:paraId="17D24F46" w14:textId="77777777" w:rsidR="003D3FA0" w:rsidRDefault="003D3FA0" w:rsidP="009B6612">
            <w:pPr>
              <w:tabs>
                <w:tab w:val="left" w:pos="277"/>
              </w:tabs>
              <w:rPr>
                <w:rFonts w:cs="Arial"/>
                <w:u w:val="single"/>
                <w:lang w:val="en-GB"/>
              </w:rPr>
            </w:pPr>
            <w:r>
              <w:rPr>
                <w:rFonts w:cs="Arial"/>
                <w:lang w:val="en-GB"/>
              </w:rPr>
              <w:tab/>
              <w:t>346</w:t>
            </w:r>
          </w:p>
        </w:tc>
        <w:tc>
          <w:tcPr>
            <w:tcW w:w="709" w:type="dxa"/>
            <w:tcMar>
              <w:left w:w="0" w:type="dxa"/>
              <w:right w:w="0" w:type="dxa"/>
            </w:tcMar>
          </w:tcPr>
          <w:p w14:paraId="7A37EB8B" w14:textId="77777777" w:rsidR="003D3FA0" w:rsidRPr="009B6612" w:rsidRDefault="003D3FA0" w:rsidP="009B6612">
            <w:pPr>
              <w:tabs>
                <w:tab w:val="left" w:pos="136"/>
              </w:tabs>
              <w:rPr>
                <w:rFonts w:cs="Arial"/>
                <w:lang w:val="en-GB"/>
              </w:rPr>
            </w:pPr>
            <w:r>
              <w:rPr>
                <w:rFonts w:cs="Arial"/>
                <w:lang w:val="en-GB"/>
              </w:rPr>
              <w:tab/>
            </w:r>
            <w:r w:rsidRPr="009B6612">
              <w:rPr>
                <w:rFonts w:cs="Arial"/>
                <w:lang w:val="en-GB"/>
              </w:rPr>
              <w:t>1</w:t>
            </w:r>
          </w:p>
        </w:tc>
        <w:tc>
          <w:tcPr>
            <w:tcW w:w="1295" w:type="dxa"/>
            <w:tcMar>
              <w:left w:w="0" w:type="dxa"/>
              <w:right w:w="0" w:type="dxa"/>
            </w:tcMar>
          </w:tcPr>
          <w:p w14:paraId="4E543FC3" w14:textId="77777777" w:rsidR="003D3FA0" w:rsidRDefault="003D3FA0" w:rsidP="009B6612">
            <w:pPr>
              <w:tabs>
                <w:tab w:val="decimal" w:pos="284"/>
              </w:tabs>
              <w:rPr>
                <w:rFonts w:cs="Arial"/>
                <w:u w:val="single"/>
                <w:lang w:val="en-GB"/>
              </w:rPr>
            </w:pPr>
            <w:r w:rsidRPr="009B6612">
              <w:rPr>
                <w:rFonts w:cs="Arial"/>
                <w:lang w:val="en-GB"/>
              </w:rPr>
              <w:t>1.970</w:t>
            </w:r>
          </w:p>
        </w:tc>
        <w:tc>
          <w:tcPr>
            <w:tcW w:w="1295" w:type="dxa"/>
            <w:tcMar>
              <w:left w:w="0" w:type="dxa"/>
              <w:right w:w="0" w:type="dxa"/>
            </w:tcMar>
          </w:tcPr>
          <w:p w14:paraId="111EF6E2" w14:textId="77777777" w:rsidR="003D3FA0" w:rsidRDefault="003D3FA0" w:rsidP="009B6612">
            <w:pPr>
              <w:tabs>
                <w:tab w:val="decimal" w:pos="241"/>
              </w:tabs>
              <w:rPr>
                <w:rFonts w:cs="Arial"/>
                <w:u w:val="single"/>
                <w:lang w:val="en-GB"/>
              </w:rPr>
            </w:pPr>
            <w:r w:rsidRPr="009B6612">
              <w:rPr>
                <w:rFonts w:cs="Arial"/>
                <w:lang w:val="en-GB"/>
              </w:rPr>
              <w:t>0.1213</w:t>
            </w:r>
          </w:p>
        </w:tc>
      </w:tr>
    </w:tbl>
    <w:p w14:paraId="39BD86BE" w14:textId="77777777" w:rsidR="003D3FA0" w:rsidRPr="000E322D" w:rsidRDefault="003D3FA0" w:rsidP="003D3FA0">
      <w:pPr>
        <w:spacing w:after="0" w:line="240" w:lineRule="auto"/>
        <w:rPr>
          <w:rFonts w:cs="Arial"/>
          <w:lang w:val="en-GB"/>
        </w:rPr>
      </w:pPr>
      <w:r w:rsidRPr="000E322D">
        <w:rPr>
          <w:rFonts w:cs="Arial"/>
          <w:lang w:val="en-GB"/>
        </w:rPr>
        <w:t xml:space="preserve">P value adjustment: </w:t>
      </w:r>
      <w:proofErr w:type="spellStart"/>
      <w:r w:rsidRPr="000E322D">
        <w:rPr>
          <w:rFonts w:cs="Arial"/>
          <w:lang w:val="en-GB"/>
        </w:rPr>
        <w:t>tukey</w:t>
      </w:r>
      <w:proofErr w:type="spellEnd"/>
      <w:r w:rsidRPr="000E322D">
        <w:rPr>
          <w:rFonts w:cs="Arial"/>
          <w:lang w:val="en-GB"/>
        </w:rPr>
        <w:t xml:space="preserve"> method for comparing a family of </w:t>
      </w:r>
      <w:r>
        <w:rPr>
          <w:rFonts w:cs="Arial"/>
          <w:lang w:val="en-GB"/>
        </w:rPr>
        <w:t>3</w:t>
      </w:r>
      <w:r w:rsidRPr="000E322D">
        <w:rPr>
          <w:rFonts w:cs="Arial"/>
          <w:lang w:val="en-GB"/>
        </w:rPr>
        <w:t xml:space="preserve"> estimates</w:t>
      </w:r>
      <w:r>
        <w:rPr>
          <w:rFonts w:cs="Arial"/>
          <w:lang w:val="en-GB"/>
        </w:rPr>
        <w:t xml:space="preserve">. </w:t>
      </w:r>
      <w:r w:rsidRPr="000E322D">
        <w:rPr>
          <w:rFonts w:cs="Arial"/>
          <w:lang w:val="en-GB"/>
        </w:rPr>
        <w:t>Tests are performed on the log odds ratio scale</w:t>
      </w:r>
      <w:r>
        <w:rPr>
          <w:rFonts w:cs="Arial"/>
          <w:lang w:val="en-GB"/>
        </w:rPr>
        <w:t>.</w:t>
      </w:r>
    </w:p>
    <w:p w14:paraId="36E6FB52" w14:textId="77777777" w:rsidR="001F3A1D" w:rsidRDefault="001F3A1D" w:rsidP="001F3A1D">
      <w:pPr>
        <w:rPr>
          <w:rFonts w:ascii="Arial" w:hAnsi="Arial" w:cs="Arial"/>
          <w:lang w:val="en-GB"/>
        </w:rPr>
      </w:pPr>
      <w:r>
        <w:rPr>
          <w:rFonts w:ascii="Arial" w:hAnsi="Arial" w:cs="Arial"/>
          <w:lang w:val="en-GB"/>
        </w:rPr>
        <w:br w:type="page"/>
      </w:r>
    </w:p>
    <w:p w14:paraId="56443987" w14:textId="014A1FA9" w:rsidR="001F3A1D" w:rsidRDefault="004E3509" w:rsidP="001F3A1D">
      <w:pPr>
        <w:rPr>
          <w:rFonts w:ascii="Arial" w:hAnsi="Arial" w:cs="Arial"/>
          <w:lang w:val="en-GB"/>
        </w:rPr>
      </w:pPr>
      <w:r w:rsidRPr="004E3509">
        <w:rPr>
          <w:noProof/>
        </w:rPr>
        <w:lastRenderedPageBreak/>
        <w:drawing>
          <wp:inline distT="0" distB="0" distL="0" distR="0" wp14:anchorId="29F8EFDE" wp14:editId="4D39579B">
            <wp:extent cx="5760720" cy="430720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307205"/>
                    </a:xfrm>
                    <a:prstGeom prst="rect">
                      <a:avLst/>
                    </a:prstGeom>
                    <a:noFill/>
                    <a:ln>
                      <a:noFill/>
                    </a:ln>
                  </pic:spPr>
                </pic:pic>
              </a:graphicData>
            </a:graphic>
          </wp:inline>
        </w:drawing>
      </w:r>
    </w:p>
    <w:p w14:paraId="125FC77D" w14:textId="54687EC5" w:rsidR="001F3A1D" w:rsidRPr="0015525A" w:rsidRDefault="001F3A1D" w:rsidP="001F3A1D">
      <w:pPr>
        <w:rPr>
          <w:rFonts w:cs="Arial"/>
          <w:lang w:val="en-GB"/>
        </w:rPr>
      </w:pPr>
      <w:bookmarkStart w:id="12" w:name="_Hlk218583126"/>
      <w:r w:rsidRPr="0015525A">
        <w:rPr>
          <w:rFonts w:cs="Arial"/>
          <w:b/>
          <w:lang w:val="en-GB"/>
        </w:rPr>
        <w:t xml:space="preserve">Figure S5. </w:t>
      </w:r>
      <w:r w:rsidRPr="0015525A">
        <w:rPr>
          <w:rFonts w:cs="Arial"/>
          <w:lang w:val="en-GB"/>
        </w:rPr>
        <w:t xml:space="preserve">PRISMA 2020 flow diagram. </w:t>
      </w:r>
      <w:bookmarkEnd w:id="12"/>
      <w:r w:rsidRPr="0015525A">
        <w:rPr>
          <w:rFonts w:cs="Arial"/>
          <w:lang w:val="en-GB"/>
        </w:rPr>
        <w:t>Regarding publication-specific reasons for exclusion of records and reports, refer to table S</w:t>
      </w:r>
      <w:r w:rsidR="003D3FA0">
        <w:rPr>
          <w:rFonts w:cs="Arial"/>
          <w:lang w:val="en-GB"/>
        </w:rPr>
        <w:t>9</w:t>
      </w:r>
      <w:r w:rsidRPr="0015525A">
        <w:rPr>
          <w:rFonts w:cs="Arial"/>
          <w:lang w:val="en-GB"/>
        </w:rPr>
        <w:t xml:space="preserve">. Source: </w:t>
      </w:r>
      <w:sdt>
        <w:sdtPr>
          <w:rPr>
            <w:rFonts w:cs="Arial"/>
            <w:lang w:val="en-GB"/>
          </w:rPr>
          <w:alias w:val="To edit, see citavi.com/edit"/>
          <w:tag w:val="CitaviPlaceholder#29620c14-550a-454f-91ae-2a42ee0ed076"/>
          <w:id w:val="-348341754"/>
          <w:placeholder>
            <w:docPart w:val="DefaultPlaceholder_-1854013440"/>
          </w:placeholder>
        </w:sdtPr>
        <w:sdtContent>
          <w:r w:rsidR="00FE75A4">
            <w:rPr>
              <w:rFonts w:cs="Arial"/>
              <w:lang w:val="en-GB"/>
            </w:rPr>
            <w:fldChar w:fldCharType="begin"/>
          </w:r>
          <w:r w:rsidR="006B5AB9">
            <w:rPr>
              <w:rFonts w:cs="Arial"/>
              <w:lang w:val="en-GB"/>
            </w:rPr>
            <w:instrText>ADDIN CitaviPlaceholder{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MuMjAyMSIsIkRvaSI6IjEwLjExMzYvYm1qLm43MS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zMzc4MjA1NyIsIlVyaVN0cmluZyI6Imh0dHA6Ly93d3cubmNiaS5ubG0ubmloLmdvdi9wdWJtZWQvMzM3ODIwN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yYWhuZXIiLCJDcmVhdGVkT24iOiIyMDI1LTA4LTE1VDExOjIzOjI0IiwiTW9kaWZpZWRCeSI6Il9LcmFobmVyIiwiSWQiOiI2ZmE0NTcyYS0xMzVjLTQzMDYtOWEyMS0zMmVhY2Q2NjdiNjkiLCJNb2RpZmllZE9uIjoiMjAyNS0wOC0xNVQxMToyMzoyN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ExMzYvYm1qLm43MSIsIlVyaVN0cmluZyI6Imh0dHBzOi8vZG9pLm9yZy8xMC4xMTM2L2Jtai5uN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4LTE1VDExOjIzOjI0IiwiTW9kaWZpZWRCeSI6Il9LcmFobmVyIiwiSWQiOiIzNTlkMDhlOC1lOTNjLTRkZWItYTY2NC0yZjI5NzYzZGNjYWEiLCJNb2RpZmllZE9uIjoiMjAyNS0wOC0xNVQxMToyMzoyNC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lBNQzgwMDU5MjQiLCJVcmlTdHJpbmciOiJodHRwczovL3d3dy5uY2JpLm5sbS5uaWguZ292L3BtYy9hcnRpY2xlcy9QTUM4MDA1OTI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}</w:instrText>
          </w:r>
          <w:r w:rsidR="00FE75A4">
            <w:rPr>
              <w:rFonts w:cs="Arial"/>
              <w:lang w:val="en-GB"/>
            </w:rPr>
            <w:fldChar w:fldCharType="separate"/>
          </w:r>
          <w:r w:rsidR="006B5AB9">
            <w:rPr>
              <w:rFonts w:cs="Arial"/>
              <w:lang w:val="en-GB"/>
            </w:rPr>
            <w:t>Page et al.</w:t>
          </w:r>
          <w:r w:rsidR="00FE75A4">
            <w:rPr>
              <w:rFonts w:cs="Arial"/>
              <w:lang w:val="en-GB"/>
            </w:rPr>
            <w:fldChar w:fldCharType="end"/>
          </w:r>
        </w:sdtContent>
      </w:sdt>
      <w:r w:rsidR="00FE75A4">
        <w:rPr>
          <w:rFonts w:cs="Arial"/>
          <w:lang w:val="en-GB"/>
        </w:rPr>
        <w:t xml:space="preserve"> </w:t>
      </w:r>
      <w:sdt>
        <w:sdtPr>
          <w:rPr>
            <w:rFonts w:cs="Arial"/>
            <w:lang w:val="en-GB"/>
          </w:rPr>
          <w:alias w:val="To edit, see citavi.com/edit"/>
          <w:tag w:val="CitaviPlaceholder#75ca4edc-7cd7-49dd-9822-7f5757c9755d"/>
          <w:id w:val="708534676"/>
          <w:placeholder>
            <w:docPart w:val="DefaultPlaceholder_-1854013440"/>
          </w:placeholder>
        </w:sdtPr>
        <w:sdtContent>
          <w:r w:rsidR="00FE75A4">
            <w:rPr>
              <w:rFonts w:cs="Arial"/>
              <w:lang w:val="en-GB"/>
            </w:rPr>
            <w:fldChar w:fldCharType="begin"/>
          </w:r>
          <w:r w:rsidR="006B5AB9">
            <w:rPr>
              <w:rFonts w:cs="Arial"/>
              <w:lang w:val="en-GB"/>
            </w:rPr>
            <w:instrText>ADDIN CitaviPlaceholder{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zLjIwMjEiLCJEb2kiOiIxMC4xMTM2L2Jtai5uNzE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zM3ODIwNTciLCJVcmlTdHJpbmciOiJodHRwOi8vd3d3Lm5jYmkubmxtLm5paC5nb3YvcHVibWVkLzMzNzgyMDU3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OC0xNVQxMToyMzoyNCIsIk1vZGlmaWVkQnkiOiJfS3JhaG5lciIsIklkIjoiMzU5ZDA4ZTgtZTkzYy00ZGViLWE2NjQtMmYyOTc2M2RjY2FhIiwiTW9kaWZpZWRPbiI6IjIwMjUtMDgtMTVUMTE6MjM6MjQ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JQTUM4MDA1OTI0IiwiVXJpU3RyaW5nIjoiaHR0cHM6Ly93d3cubmNiaS5ubG0ubmloLmdvdi9wbWMvYXJ0aWNsZXMvUE1DODAwNTkyN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}</w:instrText>
          </w:r>
          <w:r w:rsidR="00FE75A4">
            <w:rPr>
              <w:rFonts w:cs="Arial"/>
              <w:lang w:val="en-GB"/>
            </w:rPr>
            <w:fldChar w:fldCharType="separate"/>
          </w:r>
          <w:r w:rsidR="006B5AB9">
            <w:rPr>
              <w:rFonts w:cs="Arial"/>
              <w:lang w:val="en-GB"/>
            </w:rPr>
            <w:t>(2021)</w:t>
          </w:r>
          <w:r w:rsidR="00FE75A4">
            <w:rPr>
              <w:rFonts w:cs="Arial"/>
              <w:lang w:val="en-GB"/>
            </w:rPr>
            <w:fldChar w:fldCharType="end"/>
          </w:r>
        </w:sdtContent>
      </w:sdt>
      <w:r w:rsidRPr="0015525A">
        <w:rPr>
          <w:rFonts w:cs="Arial"/>
          <w:lang w:val="en-GB"/>
        </w:rPr>
        <w:t xml:space="preserve"> (This work is licensed under CC BY 4.0. To view a copy of this license, visit https://creativecommons.org/licenses/by/4.0/).</w:t>
      </w:r>
    </w:p>
    <w:p w14:paraId="7F74B8E9" w14:textId="77777777" w:rsidR="001F3A1D" w:rsidRDefault="001F3A1D">
      <w:pPr>
        <w:rPr>
          <w:rFonts w:cstheme="minorHAnsi"/>
          <w:b/>
          <w:lang w:val="en-GB"/>
        </w:rPr>
      </w:pPr>
      <w:r>
        <w:rPr>
          <w:rFonts w:cstheme="minorHAnsi"/>
          <w:b/>
          <w:lang w:val="en-GB"/>
        </w:rPr>
        <w:br w:type="page"/>
      </w:r>
    </w:p>
    <w:p w14:paraId="3BE6ACD2" w14:textId="0801AAEA" w:rsidR="00603687" w:rsidRPr="001369E9" w:rsidRDefault="00E77E6D" w:rsidP="000F0CA1">
      <w:pPr>
        <w:spacing w:after="0"/>
        <w:rPr>
          <w:rFonts w:cstheme="minorHAnsi"/>
          <w:lang w:val="en-GB"/>
        </w:rPr>
      </w:pPr>
      <w:bookmarkStart w:id="13" w:name="_Hlk218583149"/>
      <w:r w:rsidRPr="001369E9">
        <w:rPr>
          <w:rFonts w:cstheme="minorHAnsi"/>
          <w:b/>
          <w:lang w:val="en-GB"/>
        </w:rPr>
        <w:lastRenderedPageBreak/>
        <w:t>Table S</w:t>
      </w:r>
      <w:r w:rsidR="003D3FA0">
        <w:rPr>
          <w:rFonts w:cstheme="minorHAnsi"/>
          <w:b/>
          <w:lang w:val="en-GB"/>
        </w:rPr>
        <w:t>9</w:t>
      </w:r>
      <w:r w:rsidRPr="001369E9">
        <w:rPr>
          <w:rFonts w:cstheme="minorHAnsi"/>
          <w:b/>
          <w:lang w:val="en-GB"/>
        </w:rPr>
        <w:t xml:space="preserve">. </w:t>
      </w:r>
      <w:r w:rsidR="001369E9" w:rsidRPr="001369E9">
        <w:rPr>
          <w:rFonts w:cstheme="minorHAnsi"/>
          <w:lang w:val="en-GB"/>
        </w:rPr>
        <w:t xml:space="preserve">Complete list of </w:t>
      </w:r>
      <w:bookmarkStart w:id="14" w:name="_Hlk208831289"/>
      <w:r w:rsidR="001369E9" w:rsidRPr="001369E9">
        <w:rPr>
          <w:rFonts w:cstheme="minorHAnsi"/>
          <w:lang w:val="en-GB"/>
        </w:rPr>
        <w:t>studies resulting from the systematic literature search</w:t>
      </w:r>
      <w:bookmarkEnd w:id="13"/>
      <w:bookmarkEnd w:id="14"/>
      <w:r w:rsidR="001369E9" w:rsidRPr="001369E9">
        <w:rPr>
          <w:rFonts w:cstheme="minorHAnsi"/>
          <w:lang w:val="en-GB"/>
        </w:rPr>
        <w:t xml:space="preserve">, including </w:t>
      </w:r>
      <w:r w:rsidR="001369E9">
        <w:rPr>
          <w:rFonts w:cstheme="minorHAnsi"/>
          <w:lang w:val="en-GB"/>
        </w:rPr>
        <w:t xml:space="preserve">how a study was identified, and </w:t>
      </w:r>
      <w:r w:rsidR="001369E9" w:rsidRPr="001369E9">
        <w:rPr>
          <w:rFonts w:cstheme="minorHAnsi"/>
          <w:lang w:val="en-GB"/>
        </w:rPr>
        <w:t>classification according to relevance.</w:t>
      </w:r>
    </w:p>
    <w:tbl>
      <w:tblPr>
        <w:tblW w:w="9923" w:type="dxa"/>
        <w:tblLayout w:type="fixed"/>
        <w:tblCellMar>
          <w:left w:w="70" w:type="dxa"/>
          <w:right w:w="70" w:type="dxa"/>
        </w:tblCellMar>
        <w:tblLook w:val="04A0" w:firstRow="1" w:lastRow="0" w:firstColumn="1" w:lastColumn="0" w:noHBand="0" w:noVBand="1"/>
      </w:tblPr>
      <w:tblGrid>
        <w:gridCol w:w="2694"/>
        <w:gridCol w:w="3260"/>
        <w:gridCol w:w="2551"/>
        <w:gridCol w:w="1418"/>
      </w:tblGrid>
      <w:tr w:rsidR="00920C82" w:rsidRPr="001369E9" w14:paraId="32C3B4C7" w14:textId="77777777" w:rsidTr="0015525A">
        <w:trPr>
          <w:trHeight w:val="330"/>
        </w:trPr>
        <w:tc>
          <w:tcPr>
            <w:tcW w:w="2694" w:type="dxa"/>
            <w:tcBorders>
              <w:top w:val="single" w:sz="4" w:space="0" w:color="auto"/>
              <w:left w:val="nil"/>
              <w:bottom w:val="single" w:sz="4" w:space="0" w:color="auto"/>
              <w:right w:val="nil"/>
            </w:tcBorders>
            <w:noWrap/>
            <w:tcMar>
              <w:left w:w="0" w:type="dxa"/>
              <w:right w:w="0" w:type="dxa"/>
            </w:tcMar>
            <w:vAlign w:val="center"/>
            <w:hideMark/>
          </w:tcPr>
          <w:p w14:paraId="1B80B69A" w14:textId="77777777" w:rsidR="00920C82" w:rsidRPr="001369E9" w:rsidRDefault="00920C82" w:rsidP="00E77E6D">
            <w:pPr>
              <w:spacing w:after="0" w:line="240" w:lineRule="auto"/>
              <w:rPr>
                <w:rFonts w:eastAsia="Times New Roman" w:cstheme="minorHAnsi"/>
                <w:b/>
                <w:color w:val="000000"/>
                <w:sz w:val="18"/>
                <w:szCs w:val="18"/>
                <w:lang w:eastAsia="de-DE"/>
              </w:rPr>
            </w:pPr>
            <w:r w:rsidRPr="001369E9">
              <w:rPr>
                <w:rFonts w:eastAsia="Times New Roman" w:cstheme="minorHAnsi"/>
                <w:b/>
                <w:color w:val="000000"/>
                <w:sz w:val="18"/>
                <w:szCs w:val="18"/>
                <w:lang w:eastAsia="de-DE"/>
              </w:rPr>
              <w:t>Reference</w:t>
            </w:r>
          </w:p>
        </w:tc>
        <w:tc>
          <w:tcPr>
            <w:tcW w:w="3260" w:type="dxa"/>
            <w:tcBorders>
              <w:top w:val="single" w:sz="4" w:space="0" w:color="auto"/>
              <w:left w:val="nil"/>
              <w:bottom w:val="single" w:sz="4" w:space="0" w:color="auto"/>
              <w:right w:val="nil"/>
            </w:tcBorders>
            <w:noWrap/>
            <w:tcMar>
              <w:left w:w="0" w:type="dxa"/>
              <w:right w:w="0" w:type="dxa"/>
            </w:tcMar>
            <w:vAlign w:val="center"/>
            <w:hideMark/>
          </w:tcPr>
          <w:p w14:paraId="33EA0245" w14:textId="77777777" w:rsidR="00920C82" w:rsidRPr="001369E9" w:rsidRDefault="00920C82" w:rsidP="00E77E6D">
            <w:pPr>
              <w:spacing w:after="0" w:line="240" w:lineRule="auto"/>
              <w:rPr>
                <w:rFonts w:eastAsia="Times New Roman" w:cstheme="minorHAnsi"/>
                <w:b/>
                <w:color w:val="000000"/>
                <w:sz w:val="18"/>
                <w:szCs w:val="18"/>
                <w:lang w:eastAsia="de-DE"/>
              </w:rPr>
            </w:pPr>
            <w:r w:rsidRPr="001369E9">
              <w:rPr>
                <w:rFonts w:eastAsia="Times New Roman" w:cstheme="minorHAnsi"/>
                <w:b/>
                <w:color w:val="000000"/>
                <w:sz w:val="18"/>
                <w:szCs w:val="18"/>
                <w:lang w:eastAsia="de-DE"/>
              </w:rPr>
              <w:t>DOI/ ISBN</w:t>
            </w:r>
          </w:p>
        </w:tc>
        <w:tc>
          <w:tcPr>
            <w:tcW w:w="2551" w:type="dxa"/>
            <w:tcBorders>
              <w:top w:val="single" w:sz="4" w:space="0" w:color="auto"/>
              <w:left w:val="nil"/>
              <w:bottom w:val="single" w:sz="4" w:space="0" w:color="auto"/>
              <w:right w:val="nil"/>
            </w:tcBorders>
            <w:noWrap/>
            <w:tcMar>
              <w:left w:w="0" w:type="dxa"/>
              <w:right w:w="0" w:type="dxa"/>
            </w:tcMar>
            <w:vAlign w:val="center"/>
            <w:hideMark/>
          </w:tcPr>
          <w:p w14:paraId="3365E01E" w14:textId="77777777" w:rsidR="00920C82" w:rsidRPr="001369E9" w:rsidRDefault="00920C82" w:rsidP="00E77E6D">
            <w:pPr>
              <w:spacing w:after="0" w:line="240" w:lineRule="auto"/>
              <w:rPr>
                <w:rFonts w:eastAsia="Times New Roman" w:cstheme="minorHAnsi"/>
                <w:b/>
                <w:color w:val="000000"/>
                <w:sz w:val="18"/>
                <w:szCs w:val="18"/>
                <w:lang w:eastAsia="de-DE"/>
              </w:rPr>
            </w:pPr>
            <w:proofErr w:type="spellStart"/>
            <w:r w:rsidRPr="001369E9">
              <w:rPr>
                <w:rFonts w:eastAsia="Times New Roman" w:cstheme="minorHAnsi"/>
                <w:b/>
                <w:color w:val="000000"/>
                <w:sz w:val="18"/>
                <w:szCs w:val="18"/>
                <w:lang w:eastAsia="de-DE"/>
              </w:rPr>
              <w:t>Identification</w:t>
            </w:r>
            <w:proofErr w:type="spellEnd"/>
          </w:p>
        </w:tc>
        <w:tc>
          <w:tcPr>
            <w:tcW w:w="1418" w:type="dxa"/>
            <w:tcBorders>
              <w:top w:val="single" w:sz="4" w:space="0" w:color="auto"/>
              <w:left w:val="nil"/>
              <w:bottom w:val="single" w:sz="4" w:space="0" w:color="auto"/>
              <w:right w:val="nil"/>
            </w:tcBorders>
            <w:noWrap/>
            <w:tcMar>
              <w:left w:w="0" w:type="dxa"/>
              <w:right w:w="0" w:type="dxa"/>
            </w:tcMar>
            <w:vAlign w:val="center"/>
            <w:hideMark/>
          </w:tcPr>
          <w:p w14:paraId="6653AA93" w14:textId="77777777" w:rsidR="00920C82" w:rsidRPr="001369E9" w:rsidRDefault="00920C82" w:rsidP="00E77E6D">
            <w:pPr>
              <w:spacing w:after="0" w:line="240" w:lineRule="auto"/>
              <w:rPr>
                <w:rFonts w:eastAsia="Times New Roman" w:cstheme="minorHAnsi"/>
                <w:b/>
                <w:color w:val="000000"/>
                <w:sz w:val="18"/>
                <w:szCs w:val="18"/>
                <w:lang w:eastAsia="de-DE"/>
              </w:rPr>
            </w:pPr>
            <w:proofErr w:type="spellStart"/>
            <w:r w:rsidRPr="001369E9">
              <w:rPr>
                <w:rFonts w:eastAsia="Times New Roman" w:cstheme="minorHAnsi"/>
                <w:b/>
                <w:color w:val="000000"/>
                <w:sz w:val="18"/>
                <w:szCs w:val="18"/>
                <w:lang w:eastAsia="de-DE"/>
              </w:rPr>
              <w:t>Relevance</w:t>
            </w:r>
            <w:proofErr w:type="spellEnd"/>
          </w:p>
        </w:tc>
      </w:tr>
      <w:tr w:rsidR="00920C82" w:rsidRPr="001369E9" w14:paraId="67FE8540" w14:textId="77777777" w:rsidTr="0015525A">
        <w:trPr>
          <w:trHeight w:val="255"/>
        </w:trPr>
        <w:tc>
          <w:tcPr>
            <w:tcW w:w="2694" w:type="dxa"/>
            <w:tcBorders>
              <w:top w:val="single" w:sz="4" w:space="0" w:color="auto"/>
              <w:left w:val="nil"/>
              <w:bottom w:val="nil"/>
              <w:right w:val="nil"/>
            </w:tcBorders>
            <w:noWrap/>
            <w:tcMar>
              <w:left w:w="0" w:type="dxa"/>
              <w:right w:w="0" w:type="dxa"/>
            </w:tcMar>
            <w:hideMark/>
          </w:tcPr>
          <w:p w14:paraId="18FAF4F0" w14:textId="4B791F8B" w:rsidR="00920C82" w:rsidRPr="001369E9" w:rsidRDefault="00000000" w:rsidP="00E77E6D">
            <w:pPr>
              <w:spacing w:after="0" w:line="240" w:lineRule="auto"/>
              <w:rPr>
                <w:rFonts w:eastAsia="Times New Roman" w:cstheme="minorHAnsi"/>
                <w:color w:val="000000"/>
                <w:sz w:val="18"/>
                <w:szCs w:val="18"/>
                <w:lang w:eastAsia="de-DE"/>
              </w:rPr>
            </w:pPr>
            <w:sdt>
              <w:sdtPr>
                <w:rPr>
                  <w:rFonts w:eastAsia="Times New Roman" w:cstheme="minorHAnsi"/>
                  <w:color w:val="000000"/>
                  <w:sz w:val="18"/>
                  <w:szCs w:val="18"/>
                  <w:lang w:eastAsia="de-DE"/>
                </w:rPr>
                <w:alias w:val="To edit, see citavi.com/edit"/>
                <w:tag w:val="CitaviPlaceholder#fd6aa930-6a89-4607-a586-59dd1bd20295"/>
                <w:id w:val="-1725523776"/>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zJjMmQxNzFmLTllNzUtNDFkNS04YWVhLWE0MTM2OTExZmU4ZCIsIkVudHJpZXMiOlt7IiRpZCI6IjIiLCIkdHlwZSI6IlN3aXNzQWNhZGVtaWMuQ2l0YXZpLkNpdGF0aW9ucy5Xb3JkUGxhY2Vob2xkZXJFbnRyeSwgU3dpc3NBY2FkZW1pYy5DaXRhdmkiLCJJZCI6ImI3NjY3MWQ5LWM5MmItNGI0Zi1iNTkwLWEzMDJkYWFjNjcxOSIsIlJhbmdlTGVuZ3RoIjoxMywiUmVmZXJlbmNlSWQiOiJlMTIyN2QxMS1lNDYyLTRjZGItOGRjNi1mZWM0MDE3YWJl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2NDYvem9vdGF4YS41MDU3LjQuMTAiLCJVcmlTdHJpbmciOiJodHRwczovL2RvaS5vcmcvMTAuMTE2NDYvem9vdGF4YS41MDU3LjQuM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}</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Abe &amp; Kolyada</w:t>
                </w:r>
                <w:r w:rsidR="00920C82" w:rsidRPr="001369E9">
                  <w:rPr>
                    <w:rFonts w:eastAsia="Times New Roman" w:cstheme="minorHAnsi"/>
                    <w:color w:val="000000"/>
                    <w:sz w:val="18"/>
                    <w:szCs w:val="18"/>
                    <w:lang w:eastAsia="de-DE"/>
                  </w:rPr>
                  <w:fldChar w:fldCharType="end"/>
                </w:r>
              </w:sdtContent>
            </w:sdt>
            <w:r w:rsidR="00920C82" w:rsidRPr="001369E9">
              <w:rPr>
                <w:rFonts w:eastAsia="Times New Roman" w:cstheme="minorHAnsi"/>
                <w:color w:val="000000"/>
                <w:sz w:val="18"/>
                <w:szCs w:val="18"/>
                <w:lang w:eastAsia="de-DE"/>
              </w:rPr>
              <w:t xml:space="preserve"> </w:t>
            </w:r>
            <w:sdt>
              <w:sdtPr>
                <w:rPr>
                  <w:rFonts w:eastAsia="Times New Roman" w:cstheme="minorHAnsi"/>
                  <w:color w:val="000000"/>
                  <w:sz w:val="18"/>
                  <w:szCs w:val="18"/>
                  <w:lang w:eastAsia="de-DE"/>
                </w:rPr>
                <w:alias w:val="To edit, see citavi.com/edit"/>
                <w:tag w:val="CitaviPlaceholder#2c2d171f-9e75-41d5-8aea-a4136911fe8d"/>
                <w:id w:val="477963921"/>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2ZkNmFhOTMwLTZhODktNDYwNy1hNTg2LTU5ZGQxYmQyMDI5NSIsIkVudHJpZXMiOlt7IiRpZCI6IjIiLCIkdHlwZSI6IlN3aXNzQWNhZGVtaWMuQ2l0YXZpLkNpdGF0aW9ucy5Xb3JkUGxhY2Vob2xkZXJFbnRyeSwgU3dpc3NBY2FkZW1pYy5DaXRhdmkiLCJJZCI6IjlhNTU0ZGExLTU1NzMtNGU4Mi1hOWY2LWZiN2MwMmZhMDgzZSIsIlJhbmdlTGVuZ3RoIjo2LCJSZWZlcmVuY2VJZCI6ImUxMjI3ZDExLWU0NjItNGNkYi04ZGM2LWZlYzQwMTdhYmU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jQ2L3pvb3RheGEuNTA1Ny40LjEwIiwiVXJpU3RyaW5nIjoiaHR0cHM6Ly9kb2kub3JnLzEwLjExNjQ2L3pvb3RheGEuNTA1Ny40Lj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SkifV19LCJUYWciOiJDaXRhdmlQbGFjZWhvbGRlciMyYzJkMTcxZi05ZTc1LTQxZDUtOGFlYS1hNDEzNjkxMWZlOGQiLCJUZXh0IjoiKDIwMjEpIiwiV0FJVmVyc2lvbiI6IjYuMTguMC4wIn0=}</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2021)</w:t>
                </w:r>
                <w:r w:rsidR="00920C82" w:rsidRPr="001369E9">
                  <w:rPr>
                    <w:rFonts w:eastAsia="Times New Roman" w:cstheme="minorHAnsi"/>
                    <w:color w:val="000000"/>
                    <w:sz w:val="18"/>
                    <w:szCs w:val="18"/>
                    <w:lang w:eastAsia="de-DE"/>
                  </w:rPr>
                  <w:fldChar w:fldCharType="end"/>
                </w:r>
              </w:sdtContent>
            </w:sdt>
          </w:p>
        </w:tc>
        <w:tc>
          <w:tcPr>
            <w:tcW w:w="3260" w:type="dxa"/>
            <w:tcBorders>
              <w:top w:val="single" w:sz="4" w:space="0" w:color="auto"/>
              <w:left w:val="nil"/>
              <w:bottom w:val="nil"/>
              <w:right w:val="nil"/>
            </w:tcBorders>
            <w:noWrap/>
            <w:tcMar>
              <w:left w:w="0" w:type="dxa"/>
              <w:right w:w="0" w:type="dxa"/>
            </w:tcMar>
            <w:hideMark/>
          </w:tcPr>
          <w:p w14:paraId="6E9348F7" w14:textId="77777777" w:rsidR="00920C82" w:rsidRPr="001369E9" w:rsidRDefault="00920C82" w:rsidP="00E77E6D">
            <w:pPr>
              <w:spacing w:after="0" w:line="240" w:lineRule="auto"/>
              <w:rPr>
                <w:rFonts w:eastAsia="Times New Roman" w:cstheme="minorHAnsi"/>
                <w:color w:val="000000"/>
                <w:sz w:val="18"/>
                <w:szCs w:val="18"/>
                <w:lang w:eastAsia="de-DE"/>
              </w:rPr>
            </w:pPr>
            <w:r w:rsidRPr="001369E9">
              <w:rPr>
                <w:rFonts w:eastAsia="Times New Roman" w:cstheme="minorHAnsi"/>
                <w:color w:val="000000"/>
                <w:sz w:val="18"/>
                <w:szCs w:val="18"/>
                <w:lang w:eastAsia="de-DE"/>
              </w:rPr>
              <w:t>10.11646/zootaxa.5057.4.10</w:t>
            </w:r>
          </w:p>
        </w:tc>
        <w:tc>
          <w:tcPr>
            <w:tcW w:w="2551" w:type="dxa"/>
            <w:tcBorders>
              <w:top w:val="single" w:sz="4" w:space="0" w:color="auto"/>
              <w:left w:val="nil"/>
              <w:bottom w:val="nil"/>
              <w:right w:val="nil"/>
            </w:tcBorders>
            <w:noWrap/>
            <w:tcMar>
              <w:left w:w="0" w:type="dxa"/>
              <w:right w:w="0" w:type="dxa"/>
            </w:tcMar>
            <w:hideMark/>
          </w:tcPr>
          <w:p w14:paraId="23632B43" w14:textId="77777777" w:rsidR="00920C82" w:rsidRPr="001369E9" w:rsidRDefault="00920C82" w:rsidP="00E77E6D">
            <w:pPr>
              <w:spacing w:after="0" w:line="240" w:lineRule="auto"/>
              <w:rPr>
                <w:rFonts w:eastAsia="Times New Roman" w:cstheme="minorHAnsi"/>
                <w:color w:val="000000"/>
                <w:sz w:val="18"/>
                <w:szCs w:val="18"/>
                <w:lang w:eastAsia="de-DE"/>
              </w:rPr>
            </w:pPr>
            <w:proofErr w:type="spellStart"/>
            <w:r w:rsidRPr="001369E9">
              <w:rPr>
                <w:rFonts w:eastAsia="Times New Roman" w:cstheme="minorHAnsi"/>
                <w:color w:val="000000"/>
                <w:sz w:val="18"/>
                <w:szCs w:val="18"/>
                <w:lang w:eastAsia="de-DE"/>
              </w:rPr>
              <w:t>systematic</w:t>
            </w:r>
            <w:proofErr w:type="spellEnd"/>
            <w:r w:rsidRPr="001369E9">
              <w:rPr>
                <w:rFonts w:eastAsia="Times New Roman" w:cstheme="minorHAnsi"/>
                <w:color w:val="000000"/>
                <w:sz w:val="18"/>
                <w:szCs w:val="18"/>
                <w:lang w:eastAsia="de-DE"/>
              </w:rPr>
              <w:t xml:space="preserve"> </w:t>
            </w:r>
            <w:proofErr w:type="spellStart"/>
            <w:r w:rsidRPr="001369E9">
              <w:rPr>
                <w:rFonts w:eastAsia="Times New Roman" w:cstheme="minorHAnsi"/>
                <w:color w:val="000000"/>
                <w:sz w:val="18"/>
                <w:szCs w:val="18"/>
                <w:lang w:eastAsia="de-DE"/>
              </w:rPr>
              <w:t>search</w:t>
            </w:r>
            <w:proofErr w:type="spellEnd"/>
          </w:p>
        </w:tc>
        <w:tc>
          <w:tcPr>
            <w:tcW w:w="1418" w:type="dxa"/>
            <w:tcBorders>
              <w:top w:val="single" w:sz="4" w:space="0" w:color="auto"/>
              <w:left w:val="nil"/>
              <w:bottom w:val="nil"/>
              <w:right w:val="nil"/>
            </w:tcBorders>
            <w:noWrap/>
            <w:tcMar>
              <w:left w:w="0" w:type="dxa"/>
              <w:right w:w="0" w:type="dxa"/>
            </w:tcMar>
            <w:hideMark/>
          </w:tcPr>
          <w:p w14:paraId="2E7F62D0" w14:textId="77777777" w:rsidR="00920C82" w:rsidRPr="001369E9" w:rsidRDefault="00920C82" w:rsidP="00E77E6D">
            <w:pPr>
              <w:spacing w:after="0" w:line="240" w:lineRule="auto"/>
              <w:rPr>
                <w:rFonts w:eastAsia="Times New Roman" w:cstheme="minorHAnsi"/>
                <w:color w:val="000000"/>
                <w:sz w:val="18"/>
                <w:szCs w:val="18"/>
                <w:lang w:eastAsia="de-DE"/>
              </w:rPr>
            </w:pPr>
            <w:r w:rsidRPr="001369E9">
              <w:rPr>
                <w:rFonts w:eastAsia="Times New Roman" w:cstheme="minorHAnsi"/>
                <w:color w:val="000000"/>
                <w:sz w:val="18"/>
                <w:szCs w:val="18"/>
                <w:lang w:eastAsia="de-DE"/>
              </w:rPr>
              <w:t>not relevant</w:t>
            </w:r>
            <w:r w:rsidR="00955943" w:rsidRPr="0015525A">
              <w:rPr>
                <w:rFonts w:eastAsia="Times New Roman" w:cstheme="minorHAnsi"/>
                <w:color w:val="000000"/>
                <w:sz w:val="18"/>
                <w:szCs w:val="18"/>
                <w:vertAlign w:val="superscript"/>
                <w:lang w:eastAsia="de-DE"/>
              </w:rPr>
              <w:t>1</w:t>
            </w:r>
            <w:r w:rsidR="00C017B2" w:rsidRPr="0015525A">
              <w:rPr>
                <w:rFonts w:eastAsia="Times New Roman" w:cstheme="minorHAnsi"/>
                <w:color w:val="000000"/>
                <w:sz w:val="18"/>
                <w:szCs w:val="18"/>
                <w:lang w:eastAsia="de-DE"/>
              </w:rPr>
              <w:t>*</w:t>
            </w:r>
          </w:p>
        </w:tc>
      </w:tr>
      <w:tr w:rsidR="00920C82" w:rsidRPr="001369E9" w14:paraId="6CBDF503"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A4AD13A" w14:textId="665BA121" w:rsidR="00920C82" w:rsidRPr="001369E9" w:rsidRDefault="00000000" w:rsidP="00E77E6D">
            <w:pPr>
              <w:spacing w:after="0" w:line="240" w:lineRule="auto"/>
              <w:rPr>
                <w:rFonts w:eastAsia="Times New Roman" w:cstheme="minorHAnsi"/>
                <w:color w:val="000000"/>
                <w:sz w:val="18"/>
                <w:szCs w:val="18"/>
                <w:lang w:eastAsia="de-DE"/>
              </w:rPr>
            </w:pPr>
            <w:sdt>
              <w:sdtPr>
                <w:rPr>
                  <w:rFonts w:eastAsia="Times New Roman" w:cstheme="minorHAnsi"/>
                  <w:color w:val="000000"/>
                  <w:sz w:val="18"/>
                  <w:szCs w:val="18"/>
                  <w:lang w:eastAsia="de-DE"/>
                </w:rPr>
                <w:alias w:val="To edit, see citavi.com/edit"/>
                <w:tag w:val="CitaviPlaceholder#1204f5a2-1cd9-48e0-9e4b-a1d5e1d2fab6"/>
                <w:id w:val="-1174491171"/>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2YwNjY0YzMzLTYyNzgtNGY4Zi05Zjk5LTU5NWRiNTg3Y2E3NSIsIkVudHJpZXMiOlt7IiRpZCI6IjIiLCIkdHlwZSI6IlN3aXNzQWNhZGVtaWMuQ2l0YXZpLkNpdGF0aW9ucy5Xb3JkUGxhY2Vob2xkZXJFbnRyeSwgU3dpc3NBY2FkZW1pYy5DaXRhdmkiLCJJZCI6IjE2NTUyOGIyLTZhMjQtNGFmMy1hN2RkLWUwNDViMTgxNGU0YSIsIlJhbmdlTGVuZ3RoIjoxMywiUmVmZXJlbmNlSWQiOiI3NmVlMTE4Ni1iZGQwLTQzOTEtYmUyNS02M2NmNDM5ZGNhNm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VTiIsIkRhdGUyIjoiMDQuMDYuMjAyMyIsIkRvaSI6IjEwLjEwMDcvczAwNDQyLTAyMy0wNTM5Mi16IiwiRWRpdG9ycyI6W10sIkV2YWx1YXRpb25Db21wbGV4aXR5IjowLCJFdmFsdWF0aW9uU291cmNlVGV4dEZvcm1hdCI6MCwiR3JvdXBzIjpbeyIkaWQiOiIxNC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U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QyLTAyMy0wNTM5Mi16IiwiVXJpU3RyaW5nIjoiaHR0cHM6Ly9kb2kub3JnLzEwLjEwMDcvczAwNDQyLTAyMy0wNTM5Mi16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NTQ0YjdhZDMtNjFiOS00MzY1LTg1N2YtMmEzNmYxYjBjZWYxIiwiTW9kaWZpZWRPbiI6IjIwMjQtMTItMTFUMDk6NDc6NDA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xMDMwNzcwMyIsIlVyaVN0cmluZyI6Imh0dHBzOi8vd3d3Lm5jYmkubmxtLm5paC5nb3YvcG1jL2FydGljbGVzL1BNQzEwMzA3NzA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LcmFobmVyIiwiQ3JlYXRlZE9uIjoiMjAyNC0xMi0xMVQwOTo1MDo0OCIsIk1vZGlmaWVkQnkiOiJfS3JhaG5lciIsIklkIjoiNGFjYWRjNjEtMmY5Zi00YmU4LThkZTktMWQwMDdmYzIzZTg5IiwiTW9kaWZpZWRPbiI6IjIwMjQtMTItMTFUMDk6NTA6NDg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NzI3MDcyMiIsIlVyaVN0cmluZyI6Imh0dHA6Ly93d3cubmNiaS5ubG0ubmloLmdvdi9wdWJtZWQvMzcyNzA3Mj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}</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Achury et al.</w:t>
                </w:r>
                <w:r w:rsidR="00920C82" w:rsidRPr="001369E9">
                  <w:rPr>
                    <w:rFonts w:eastAsia="Times New Roman" w:cstheme="minorHAnsi"/>
                    <w:color w:val="000000"/>
                    <w:sz w:val="18"/>
                    <w:szCs w:val="18"/>
                    <w:lang w:eastAsia="de-DE"/>
                  </w:rPr>
                  <w:fldChar w:fldCharType="end"/>
                </w:r>
              </w:sdtContent>
            </w:sdt>
            <w:r w:rsidR="00920C82" w:rsidRPr="001369E9">
              <w:rPr>
                <w:rFonts w:eastAsia="Times New Roman" w:cstheme="minorHAnsi"/>
                <w:color w:val="000000"/>
                <w:sz w:val="18"/>
                <w:szCs w:val="18"/>
                <w:lang w:eastAsia="de-DE"/>
              </w:rPr>
              <w:t xml:space="preserve"> </w:t>
            </w:r>
            <w:sdt>
              <w:sdtPr>
                <w:rPr>
                  <w:rFonts w:eastAsia="Times New Roman" w:cstheme="minorHAnsi"/>
                  <w:color w:val="000000"/>
                  <w:sz w:val="18"/>
                  <w:szCs w:val="18"/>
                  <w:lang w:eastAsia="de-DE"/>
                </w:rPr>
                <w:alias w:val="To edit, see citavi.com/edit"/>
                <w:tag w:val="CitaviPlaceholder#f0664c33-6278-4f8f-9f99-595db587ca75"/>
                <w:id w:val="-673261611"/>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zEyMDRmNWEyLTFjZDktNDhlMC05ZTRiLWExZDVlMWQyZmFiNiIsIkVudHJpZXMiOlt7IiRpZCI6IjIiLCIkdHlwZSI6IlN3aXNzQWNhZGVtaWMuQ2l0YXZpLkNpdGF0aW9ucy5Xb3JkUGxhY2Vob2xkZXJFbnRyeSwgU3dpc3NBY2FkZW1pYy5DaXRhdmkiLCJJZCI6IjkwZjk4ZWI4LTZhZjctNDI4NC04MWNmLTI2N2VkY2U3YzAwMyIsIlJhbmdlTGVuZ3RoIjo2LCJSZWZlcmVuY2VJZCI6Ijc2ZWUxMTg2LWJkZDAtNDM5MS1iZTI1LTYzY2Y0MzlkY2E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VU4iLCJEYXRlMiI6IjA0LjA2LjIwMjMiLCJEb2kiOiIxMC4xMDA3L3MwMDQ0Mi0wMjMtMDUzOTIteiIsIkVkaXRvcnMiOltdLCJFdmFsdWF0aW9uQ29tcGxleGl0eSI6MCwiRXZhbHVhdGlvblNvdXJjZVRleHRGb3JtYXQiOjAsIkdyb3VwcyI6W3siJGlkIjoiMTQ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1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wMDQ0Mi0wMjMtMDUzOTIteiIsIlVyaVN0cmluZyI6Imh0dHBzOi8vZG9pLm9yZy8xMC4xMDA3L3MwMDQ0Mi0wMjMtMDUzOTIte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U0NGI3YWQzLTYxYjktNDM2NS04NTdmLTJhMzZmMWIwY2VmMSIsIk1vZGlmaWVkT24iOiIyMDI0LTEyLTExVDA5OjQ3OjQ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zMDc3MDMiLCJVcmlTdHJpbmciOiJodHRwczovL3d3dy5uY2JpLm5sbS5uaWguZ292L3BtYy9hcnRpY2xlcy9QTUMxMDMwNzcw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3JhaG5lciIsIkNyZWF0ZWRPbiI6IjIwMjQtMTItMTFUMDk6NTA6NDgiLCJNb2RpZmllZEJ5IjoiX0tyYWhuZXIiLCJJZCI6IjRhY2FkYzYxLTJmOWYtNGJlOC04ZGU5LTFkMDA3ZmMyM2U4OSIsIk1vZGlmaWVkT24iOiIyMDI0LTEyLTExVDA5OjUwOjQ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cyNzA3MjIiLCJVcmlTdHJpbmciOiJodHRwOi8vd3d3Lm5jYmkubmxtLm5paC5nb3YvcHVibWVkLzM3MjcwNz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IzKSJ9XX0sIlRhZyI6IkNpdGF2aVBsYWNlaG9sZGVyI2YwNjY0YzMzLTYyNzgtNGY4Zi05Zjk5LTU5NWRiNTg3Y2E3NSIsIlRleHQiOiIoMjAyMykiLCJXQUlWZXJzaW9uIjoiNi4xOC4wLjAifQ==}</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2023)</w:t>
                </w:r>
                <w:r w:rsidR="00920C82" w:rsidRPr="001369E9">
                  <w:rPr>
                    <w:rFonts w:eastAsia="Times New Roman" w:cstheme="minorHAnsi"/>
                    <w:color w:val="000000"/>
                    <w:sz w:val="18"/>
                    <w:szCs w:val="18"/>
                    <w:lang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134963E8" w14:textId="77777777" w:rsidR="00920C82" w:rsidRPr="001369E9" w:rsidRDefault="00920C82" w:rsidP="00E77E6D">
            <w:pPr>
              <w:spacing w:after="0" w:line="240" w:lineRule="auto"/>
              <w:rPr>
                <w:rFonts w:eastAsia="Times New Roman" w:cstheme="minorHAnsi"/>
                <w:color w:val="000000"/>
                <w:sz w:val="18"/>
                <w:szCs w:val="18"/>
                <w:lang w:eastAsia="de-DE"/>
              </w:rPr>
            </w:pPr>
            <w:r w:rsidRPr="001369E9">
              <w:rPr>
                <w:rFonts w:eastAsia="Times New Roman" w:cstheme="minorHAnsi"/>
                <w:color w:val="000000"/>
                <w:sz w:val="18"/>
                <w:szCs w:val="18"/>
                <w:lang w:eastAsia="de-DE"/>
              </w:rPr>
              <w:t>10.1007/s00442-023-05392-z</w:t>
            </w:r>
          </w:p>
        </w:tc>
        <w:tc>
          <w:tcPr>
            <w:tcW w:w="2551" w:type="dxa"/>
            <w:tcBorders>
              <w:top w:val="nil"/>
              <w:left w:val="nil"/>
              <w:bottom w:val="nil"/>
              <w:right w:val="nil"/>
            </w:tcBorders>
            <w:noWrap/>
            <w:tcMar>
              <w:left w:w="0" w:type="dxa"/>
              <w:right w:w="0" w:type="dxa"/>
            </w:tcMar>
            <w:vAlign w:val="center"/>
            <w:hideMark/>
          </w:tcPr>
          <w:p w14:paraId="018A79DA" w14:textId="77777777" w:rsidR="00920C82" w:rsidRPr="0015525A"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 xml:space="preserve">citations of Knuff et al. </w:t>
            </w:r>
            <w:r w:rsidRPr="0015525A">
              <w:rPr>
                <w:rFonts w:eastAsia="Times New Roman" w:cstheme="minorHAnsi"/>
                <w:color w:val="000000"/>
                <w:sz w:val="18"/>
                <w:szCs w:val="18"/>
                <w:lang w:val="en-GB" w:eastAsia="de-DE"/>
              </w:rPr>
              <w:t>(2019)</w:t>
            </w:r>
          </w:p>
        </w:tc>
        <w:tc>
          <w:tcPr>
            <w:tcW w:w="1418" w:type="dxa"/>
            <w:tcBorders>
              <w:top w:val="nil"/>
              <w:left w:val="nil"/>
              <w:bottom w:val="nil"/>
              <w:right w:val="nil"/>
            </w:tcBorders>
            <w:noWrap/>
            <w:tcMar>
              <w:left w:w="0" w:type="dxa"/>
              <w:right w:w="0" w:type="dxa"/>
            </w:tcMar>
            <w:vAlign w:val="center"/>
            <w:hideMark/>
          </w:tcPr>
          <w:p w14:paraId="38714702" w14:textId="77777777" w:rsidR="00920C82" w:rsidRPr="001369E9" w:rsidRDefault="00920C82" w:rsidP="00E77E6D">
            <w:pPr>
              <w:spacing w:after="0" w:line="240" w:lineRule="auto"/>
              <w:rPr>
                <w:rFonts w:eastAsia="Times New Roman" w:cstheme="minorHAnsi"/>
                <w:color w:val="000000"/>
                <w:sz w:val="18"/>
                <w:szCs w:val="18"/>
                <w:lang w:eastAsia="de-DE"/>
              </w:rPr>
            </w:pPr>
            <w:r w:rsidRPr="001369E9">
              <w:rPr>
                <w:rFonts w:eastAsia="Times New Roman" w:cstheme="minorHAnsi"/>
                <w:color w:val="000000"/>
                <w:sz w:val="18"/>
                <w:szCs w:val="18"/>
                <w:lang w:eastAsia="de-DE"/>
              </w:rPr>
              <w:t>not relevant</w:t>
            </w:r>
            <w:r w:rsidR="00955943" w:rsidRPr="007508D3">
              <w:rPr>
                <w:rFonts w:eastAsia="Times New Roman" w:cstheme="minorHAnsi"/>
                <w:color w:val="000000"/>
                <w:sz w:val="18"/>
                <w:szCs w:val="18"/>
                <w:vertAlign w:val="superscript"/>
                <w:lang w:eastAsia="de-DE"/>
              </w:rPr>
              <w:t>1</w:t>
            </w:r>
          </w:p>
        </w:tc>
      </w:tr>
      <w:tr w:rsidR="00920C82" w:rsidRPr="001369E9" w14:paraId="03F6219A" w14:textId="77777777" w:rsidTr="0015525A">
        <w:trPr>
          <w:trHeight w:val="255"/>
        </w:trPr>
        <w:tc>
          <w:tcPr>
            <w:tcW w:w="2694" w:type="dxa"/>
            <w:tcBorders>
              <w:top w:val="nil"/>
              <w:left w:val="nil"/>
              <w:bottom w:val="nil"/>
              <w:right w:val="nil"/>
            </w:tcBorders>
            <w:noWrap/>
            <w:tcMar>
              <w:left w:w="0" w:type="dxa"/>
              <w:right w:w="0" w:type="dxa"/>
            </w:tcMar>
            <w:hideMark/>
          </w:tcPr>
          <w:p w14:paraId="4E6D5EDD" w14:textId="3AD45D57" w:rsidR="00920C82" w:rsidRPr="001369E9" w:rsidRDefault="00000000" w:rsidP="00E77E6D">
            <w:pPr>
              <w:spacing w:after="0" w:line="240" w:lineRule="auto"/>
              <w:rPr>
                <w:rFonts w:eastAsia="Times New Roman" w:cstheme="minorHAnsi"/>
                <w:color w:val="000000"/>
                <w:sz w:val="18"/>
                <w:szCs w:val="18"/>
                <w:lang w:eastAsia="de-DE"/>
              </w:rPr>
            </w:pPr>
            <w:sdt>
              <w:sdtPr>
                <w:rPr>
                  <w:rFonts w:eastAsia="Times New Roman" w:cstheme="minorHAnsi"/>
                  <w:color w:val="000000"/>
                  <w:sz w:val="18"/>
                  <w:szCs w:val="18"/>
                  <w:lang w:eastAsia="de-DE"/>
                </w:rPr>
                <w:alias w:val="To edit, see citavi.com/edit"/>
                <w:tag w:val="CitaviPlaceholder#dacc5c84-054d-4b36-87af-8526be84a1bc"/>
                <w:id w:val="1303963909"/>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zFlYWVkZTNlLTc4ZGItNGJiYi05MjI3LWZhMGYzZTdjN2RhZCIsIkVudHJpZXMiOlt7IiRpZCI6IjIiLCIkdHlwZSI6IlN3aXNzQWNhZGVtaWMuQ2l0YXZpLkNpdGF0aW9ucy5Xb3JkUGxhY2Vob2xkZXJFbnRyeSwgU3dpc3NBY2FkZW1pYy5DaXRhdmkiLCJJZCI6IjcwMDUyNzFlLWI3YWEtNDJlOC1hNDhiLWVlYTM0MDZmMTA2NiIsIlJhbmdlTGVuZ3RoIjoxNSwiUmVmZXJlbmNlSWQiOiI5NGVjMTI3ZS0zNWMxLTQzYzktYTdiMC1hNTFiYjhiMWUxO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QVBSIiwiRG9pIjoiMTAuMTAwNy9zMTA4NDEtMDA5LTkyNDYteC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wODQxLTAwOS05MjQ2LXgiLCJVcmlTdHJpbmciOiJodHRwczovL2RvaS5vcmcvMTAuMTAwNy9zMTA4NDEtMDA5LTkyNDYte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}</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Aguiar &amp; Santos</w:t>
                </w:r>
                <w:r w:rsidR="00920C82" w:rsidRPr="001369E9">
                  <w:rPr>
                    <w:rFonts w:eastAsia="Times New Roman" w:cstheme="minorHAnsi"/>
                    <w:color w:val="000000"/>
                    <w:sz w:val="18"/>
                    <w:szCs w:val="18"/>
                    <w:lang w:eastAsia="de-DE"/>
                  </w:rPr>
                  <w:fldChar w:fldCharType="end"/>
                </w:r>
              </w:sdtContent>
            </w:sdt>
            <w:r w:rsidR="00920C82" w:rsidRPr="001369E9">
              <w:rPr>
                <w:rFonts w:eastAsia="Times New Roman" w:cstheme="minorHAnsi"/>
                <w:color w:val="000000"/>
                <w:sz w:val="18"/>
                <w:szCs w:val="18"/>
                <w:lang w:eastAsia="de-DE"/>
              </w:rPr>
              <w:t xml:space="preserve"> </w:t>
            </w:r>
            <w:sdt>
              <w:sdtPr>
                <w:rPr>
                  <w:rFonts w:eastAsia="Times New Roman" w:cstheme="minorHAnsi"/>
                  <w:color w:val="000000"/>
                  <w:sz w:val="18"/>
                  <w:szCs w:val="18"/>
                  <w:lang w:eastAsia="de-DE"/>
                </w:rPr>
                <w:alias w:val="To edit, see citavi.com/edit"/>
                <w:tag w:val="CitaviPlaceholder#1eaede3e-78db-4bbb-9227-fa0f3e7c7dad"/>
                <w:id w:val="851378025"/>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2RhY2M1Yzg0LTA1NGQtNGIzNi04N2FmLTg1MjZiZTg0YTFiYyIsIkVudHJpZXMiOlt7IiRpZCI6IjIiLCIkdHlwZSI6IlN3aXNzQWNhZGVtaWMuQ2l0YXZpLkNpdGF0aW9ucy5Xb3JkUGxhY2Vob2xkZXJFbnRyeSwgU3dpc3NBY2FkZW1pYy5DaXRhdmkiLCJJZCI6IjBlMDI4ODU5LTBmYmUtNDliZC1iM2M1LWVlYWI1ZDJmZDIwZCIsIlJhbmdlTGVuZ3RoIjo2LCJSZWZlcmVuY2VJZCI6Ijk0ZWMxMjdlLTM1YzEtNDNjOS1hN2IwLWE1MWJiOGIxZTE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FQUiIsIkRvaSI6IjEwLjEwMDcvczEwODQxLTAwOS05MjQ2LXg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Dg0MS0wMDktOTI0Ni14IiwiVXJpU3RyaW5nIjoiaHR0cHM6Ly9kb2kub3JnLzEwLjEwMDcvczEwODQxLTAwOS05MjQ2LX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EwKSJ9XX0sIlRhZyI6IkNpdGF2aVBsYWNlaG9sZGVyIzFlYWVkZTNlLTc4ZGItNGJiYi05MjI3LWZhMGYzZTdjN2RhZCIsIlRleHQiOiIoMjAxMCkiLCJXQUlWZXJzaW9uIjoiNi4xOC4wLjAifQ==}</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2010)</w:t>
                </w:r>
                <w:r w:rsidR="00920C82" w:rsidRPr="001369E9">
                  <w:rPr>
                    <w:rFonts w:eastAsia="Times New Roman" w:cstheme="minorHAnsi"/>
                    <w:color w:val="000000"/>
                    <w:sz w:val="18"/>
                    <w:szCs w:val="18"/>
                    <w:lang w:eastAsia="de-DE"/>
                  </w:rPr>
                  <w:fldChar w:fldCharType="end"/>
                </w:r>
              </w:sdtContent>
            </w:sdt>
          </w:p>
        </w:tc>
        <w:tc>
          <w:tcPr>
            <w:tcW w:w="3260" w:type="dxa"/>
            <w:tcBorders>
              <w:top w:val="nil"/>
              <w:left w:val="nil"/>
              <w:bottom w:val="nil"/>
              <w:right w:val="nil"/>
            </w:tcBorders>
            <w:noWrap/>
            <w:tcMar>
              <w:left w:w="0" w:type="dxa"/>
              <w:right w:w="0" w:type="dxa"/>
            </w:tcMar>
            <w:hideMark/>
          </w:tcPr>
          <w:p w14:paraId="54DD17FB" w14:textId="77777777" w:rsidR="00920C82" w:rsidRPr="001369E9" w:rsidRDefault="00920C82" w:rsidP="00E77E6D">
            <w:pPr>
              <w:spacing w:after="0" w:line="240" w:lineRule="auto"/>
              <w:rPr>
                <w:rFonts w:eastAsia="Times New Roman" w:cstheme="minorHAnsi"/>
                <w:color w:val="000000"/>
                <w:sz w:val="18"/>
                <w:szCs w:val="18"/>
                <w:lang w:eastAsia="de-DE"/>
              </w:rPr>
            </w:pPr>
            <w:r w:rsidRPr="001369E9">
              <w:rPr>
                <w:rFonts w:eastAsia="Times New Roman" w:cstheme="minorHAnsi"/>
                <w:color w:val="000000"/>
                <w:sz w:val="18"/>
                <w:szCs w:val="18"/>
                <w:lang w:eastAsia="de-DE"/>
              </w:rPr>
              <w:t>10.1007/s10841-009-9246-x</w:t>
            </w:r>
          </w:p>
        </w:tc>
        <w:tc>
          <w:tcPr>
            <w:tcW w:w="2551" w:type="dxa"/>
            <w:tcBorders>
              <w:top w:val="nil"/>
              <w:left w:val="nil"/>
              <w:bottom w:val="nil"/>
              <w:right w:val="nil"/>
            </w:tcBorders>
            <w:noWrap/>
            <w:tcMar>
              <w:left w:w="0" w:type="dxa"/>
              <w:right w:w="0" w:type="dxa"/>
            </w:tcMar>
            <w:hideMark/>
          </w:tcPr>
          <w:p w14:paraId="40EDCDE7" w14:textId="77777777" w:rsidR="00920C82" w:rsidRPr="001369E9" w:rsidRDefault="00920C82" w:rsidP="00E77E6D">
            <w:pPr>
              <w:spacing w:after="0" w:line="240" w:lineRule="auto"/>
              <w:rPr>
                <w:rFonts w:eastAsia="Times New Roman" w:cstheme="minorHAnsi"/>
                <w:color w:val="000000"/>
                <w:sz w:val="18"/>
                <w:szCs w:val="18"/>
                <w:lang w:eastAsia="de-DE"/>
              </w:rPr>
            </w:pPr>
            <w:proofErr w:type="spellStart"/>
            <w:r w:rsidRPr="001369E9">
              <w:rPr>
                <w:rFonts w:eastAsia="Times New Roman" w:cstheme="minorHAnsi"/>
                <w:color w:val="000000"/>
                <w:sz w:val="18"/>
                <w:szCs w:val="18"/>
                <w:lang w:eastAsia="de-DE"/>
              </w:rPr>
              <w:t>systematic</w:t>
            </w:r>
            <w:proofErr w:type="spellEnd"/>
            <w:r w:rsidRPr="001369E9">
              <w:rPr>
                <w:rFonts w:eastAsia="Times New Roman" w:cstheme="minorHAnsi"/>
                <w:color w:val="000000"/>
                <w:sz w:val="18"/>
                <w:szCs w:val="18"/>
                <w:lang w:eastAsia="de-DE"/>
              </w:rPr>
              <w:t xml:space="preserve"> </w:t>
            </w:r>
            <w:proofErr w:type="spellStart"/>
            <w:r w:rsidRPr="001369E9">
              <w:rPr>
                <w:rFonts w:eastAsia="Times New Roman" w:cstheme="minorHAnsi"/>
                <w:color w:val="000000"/>
                <w:sz w:val="18"/>
                <w:szCs w:val="18"/>
                <w:lang w:eastAsia="de-DE"/>
              </w:rPr>
              <w:t>search</w:t>
            </w:r>
            <w:proofErr w:type="spellEnd"/>
          </w:p>
        </w:tc>
        <w:tc>
          <w:tcPr>
            <w:tcW w:w="1418" w:type="dxa"/>
            <w:tcBorders>
              <w:top w:val="nil"/>
              <w:left w:val="nil"/>
              <w:bottom w:val="nil"/>
              <w:right w:val="nil"/>
            </w:tcBorders>
            <w:noWrap/>
            <w:tcMar>
              <w:left w:w="0" w:type="dxa"/>
              <w:right w:w="0" w:type="dxa"/>
            </w:tcMar>
            <w:hideMark/>
          </w:tcPr>
          <w:p w14:paraId="7E00E8F6" w14:textId="77777777" w:rsidR="00920C82" w:rsidRPr="001369E9" w:rsidRDefault="00920C82" w:rsidP="00E77E6D">
            <w:pPr>
              <w:spacing w:after="0" w:line="240" w:lineRule="auto"/>
              <w:rPr>
                <w:rFonts w:eastAsia="Times New Roman" w:cstheme="minorHAnsi"/>
                <w:color w:val="000000"/>
                <w:sz w:val="18"/>
                <w:szCs w:val="18"/>
                <w:lang w:eastAsia="de-DE"/>
              </w:rPr>
            </w:pPr>
            <w:r w:rsidRPr="001369E9">
              <w:rPr>
                <w:rFonts w:eastAsia="Times New Roman" w:cstheme="minorHAnsi"/>
                <w:color w:val="000000"/>
                <w:sz w:val="18"/>
                <w:szCs w:val="18"/>
                <w:lang w:eastAsia="de-DE"/>
              </w:rPr>
              <w:t>not relevant</w:t>
            </w:r>
            <w:r w:rsidR="00955943" w:rsidRPr="007508D3">
              <w:rPr>
                <w:rFonts w:eastAsia="Times New Roman" w:cstheme="minorHAnsi"/>
                <w:color w:val="000000"/>
                <w:sz w:val="18"/>
                <w:szCs w:val="18"/>
                <w:vertAlign w:val="superscript"/>
                <w:lang w:eastAsia="de-DE"/>
              </w:rPr>
              <w:t>1</w:t>
            </w:r>
          </w:p>
        </w:tc>
      </w:tr>
      <w:tr w:rsidR="00920C82" w:rsidRPr="001369E9" w14:paraId="7725C9DD"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1473CAB8" w14:textId="65839D5C" w:rsidR="00920C82" w:rsidRPr="001369E9" w:rsidRDefault="00000000" w:rsidP="005B2790">
            <w:pPr>
              <w:spacing w:after="0" w:line="240" w:lineRule="auto"/>
              <w:rPr>
                <w:rFonts w:eastAsia="Times New Roman" w:cstheme="minorHAnsi"/>
                <w:color w:val="000000"/>
                <w:sz w:val="18"/>
                <w:szCs w:val="18"/>
                <w:lang w:eastAsia="de-DE"/>
              </w:rPr>
            </w:pPr>
            <w:sdt>
              <w:sdtPr>
                <w:rPr>
                  <w:rFonts w:eastAsia="Times New Roman" w:cstheme="minorHAnsi"/>
                  <w:color w:val="000000"/>
                  <w:sz w:val="18"/>
                  <w:szCs w:val="18"/>
                  <w:lang w:eastAsia="de-DE"/>
                </w:rPr>
                <w:alias w:val="To edit, see citavi.com/edit"/>
                <w:tag w:val="CitaviPlaceholder#57551c22-0cc7-4cf1-aba7-31ee69ae1c41"/>
                <w:id w:val="17353636"/>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2I1YjYzYmE4LWY0OTItNDA2OC05OGY4LWU5NDY5Y2QwZGQ5NCIsIkVudHJpZXMiOlt7IiRpZCI6IjIiLCIkdHlwZSI6IlN3aXNzQWNhZGVtaWMuQ2l0YXZpLkNpdGF0aW9ucy5Xb3JkUGxhY2Vob2xkZXJFbnRyeSwgU3dpc3NBY2FkZW1pYy5DaXRhdmkiLCJJZCI6ImViZTQ5MTdhLTRlY2UtNGY0Ny1hZTY4LTg0Y2RhYmYzNmM4OSIsIlJhbmdlTGVuZ3RoIjoxNSwiUmVmZXJlbmNlSWQiOiJlZmU2ODIwZi1iYjY1LTQ0NzMtYjQ4My04ODg3MzkzMGE0O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lvY29udHJvbC4yMDEyLjAyLjAwOCIsIlVyaVN0cmluZyI6Imh0dHBzOi8vZG9pLm9yZy8xMC4xMDE2L2ouYmlvY29udHJvbC4yMDEyLjAyLjA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}</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Al-Dobai et al.</w:t>
                </w:r>
                <w:r w:rsidR="00920C82" w:rsidRPr="001369E9">
                  <w:rPr>
                    <w:rFonts w:eastAsia="Times New Roman" w:cstheme="minorHAnsi"/>
                    <w:color w:val="000000"/>
                    <w:sz w:val="18"/>
                    <w:szCs w:val="18"/>
                    <w:lang w:eastAsia="de-DE"/>
                  </w:rPr>
                  <w:fldChar w:fldCharType="end"/>
                </w:r>
              </w:sdtContent>
            </w:sdt>
            <w:r w:rsidR="00920C82" w:rsidRPr="001369E9">
              <w:rPr>
                <w:rFonts w:eastAsia="Times New Roman" w:cstheme="minorHAnsi"/>
                <w:color w:val="000000"/>
                <w:sz w:val="18"/>
                <w:szCs w:val="18"/>
                <w:lang w:eastAsia="de-DE"/>
              </w:rPr>
              <w:t xml:space="preserve"> </w:t>
            </w:r>
            <w:sdt>
              <w:sdtPr>
                <w:rPr>
                  <w:rFonts w:eastAsia="Times New Roman" w:cstheme="minorHAnsi"/>
                  <w:color w:val="000000"/>
                  <w:sz w:val="18"/>
                  <w:szCs w:val="18"/>
                  <w:lang w:eastAsia="de-DE"/>
                </w:rPr>
                <w:alias w:val="To edit, see citavi.com/edit"/>
                <w:tag w:val="CitaviPlaceholder#b5b63ba8-f492-4068-98f8-e9469cd0dd94"/>
                <w:id w:val="560996348"/>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zU3NTUxYzIyLTBjYzctNGNmMS1hYmE3LTMxZWU2OWFlMWM0MSIsIkVudHJpZXMiOlt7IiRpZCI6IjIiLCIkdHlwZSI6IlN3aXNzQWNhZGVtaWMuQ2l0YXZpLkNpdGF0aW9ucy5Xb3JkUGxhY2Vob2xkZXJFbnRyeSwgU3dpc3NBY2FkZW1pYy5DaXRhdmkiLCJJZCI6ImViYjVjMTJjLWYxOWMtNGRlZi1iMmU2LTgyMzM4MWVmZWFjYiIsIlJhbmdlTGVuZ3RoIjo2LCJSZWZlcmVuY2VJZCI6ImVmZTY4MjBmLWJiNjUtNDQ3My1iNDgzLTg4ODczOTMwYT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pb2NvbnRyb2wuMjAxMi4wMi4wMDgiLCJVcmlTdHJpbmciOiJodHRwczovL2RvaS5vcmcvMTAuMTAxNi9qLmJpb2NvbnRyb2wuMjAxMi4wMi4w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TIpIn1dfSwiVGFnIjoiQ2l0YXZpUGxhY2Vob2xkZXIjYjViNjNiYTgtZjQ5Mi00MDY4LTk4ZjgtZTk0NjljZDBkZDk0IiwiVGV4dCI6IigyMDEyKSIsIldBSVZlcnNpb24iOiI2LjE4LjAuMCJ9}</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2012)</w:t>
                </w:r>
                <w:r w:rsidR="00920C82" w:rsidRPr="001369E9">
                  <w:rPr>
                    <w:rFonts w:eastAsia="Times New Roman" w:cstheme="minorHAnsi"/>
                    <w:color w:val="000000"/>
                    <w:sz w:val="18"/>
                    <w:szCs w:val="18"/>
                    <w:lang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3934AA0B" w14:textId="77777777" w:rsidR="00920C82" w:rsidRPr="001369E9" w:rsidRDefault="00920C82" w:rsidP="00E77E6D">
            <w:pPr>
              <w:spacing w:after="0" w:line="240" w:lineRule="auto"/>
              <w:rPr>
                <w:rFonts w:eastAsia="Times New Roman" w:cstheme="minorHAnsi"/>
                <w:color w:val="000000"/>
                <w:sz w:val="18"/>
                <w:szCs w:val="18"/>
                <w:lang w:eastAsia="de-DE"/>
              </w:rPr>
            </w:pPr>
            <w:r w:rsidRPr="001369E9">
              <w:rPr>
                <w:rFonts w:eastAsia="Times New Roman" w:cstheme="minorHAnsi"/>
                <w:color w:val="000000"/>
                <w:sz w:val="18"/>
                <w:szCs w:val="18"/>
                <w:lang w:eastAsia="de-DE"/>
              </w:rPr>
              <w:t>10.1016/j.biocontrol.2012.02.008</w:t>
            </w:r>
          </w:p>
        </w:tc>
        <w:tc>
          <w:tcPr>
            <w:tcW w:w="2551" w:type="dxa"/>
            <w:tcBorders>
              <w:top w:val="nil"/>
              <w:left w:val="nil"/>
              <w:bottom w:val="nil"/>
              <w:right w:val="nil"/>
            </w:tcBorders>
            <w:noWrap/>
            <w:tcMar>
              <w:left w:w="0" w:type="dxa"/>
              <w:right w:w="0" w:type="dxa"/>
            </w:tcMar>
            <w:vAlign w:val="center"/>
            <w:hideMark/>
          </w:tcPr>
          <w:p w14:paraId="346C407D" w14:textId="77777777" w:rsidR="00920C82" w:rsidRPr="001369E9" w:rsidRDefault="00920C82" w:rsidP="00E77E6D">
            <w:pPr>
              <w:spacing w:after="0" w:line="240" w:lineRule="auto"/>
              <w:rPr>
                <w:rFonts w:eastAsia="Times New Roman" w:cstheme="minorHAnsi"/>
                <w:color w:val="000000"/>
                <w:sz w:val="18"/>
                <w:szCs w:val="18"/>
                <w:lang w:eastAsia="de-DE"/>
              </w:rPr>
            </w:pPr>
            <w:proofErr w:type="spellStart"/>
            <w:r w:rsidRPr="001369E9">
              <w:rPr>
                <w:rFonts w:eastAsia="Times New Roman" w:cstheme="minorHAnsi"/>
                <w:color w:val="000000"/>
                <w:sz w:val="18"/>
                <w:szCs w:val="18"/>
                <w:lang w:eastAsia="de-DE"/>
              </w:rPr>
              <w:t>systematic</w:t>
            </w:r>
            <w:proofErr w:type="spellEnd"/>
            <w:r w:rsidRPr="001369E9">
              <w:rPr>
                <w:rFonts w:eastAsia="Times New Roman" w:cstheme="minorHAnsi"/>
                <w:color w:val="000000"/>
                <w:sz w:val="18"/>
                <w:szCs w:val="18"/>
                <w:lang w:eastAsia="de-DE"/>
              </w:rPr>
              <w:t xml:space="preserve"> </w:t>
            </w:r>
            <w:proofErr w:type="spellStart"/>
            <w:r w:rsidRPr="001369E9">
              <w:rPr>
                <w:rFonts w:eastAsia="Times New Roman" w:cstheme="minorHAnsi"/>
                <w:color w:val="000000"/>
                <w:sz w:val="18"/>
                <w:szCs w:val="18"/>
                <w:lang w:eastAsia="de-DE"/>
              </w:rPr>
              <w:t>search</w:t>
            </w:r>
            <w:proofErr w:type="spellEnd"/>
          </w:p>
        </w:tc>
        <w:tc>
          <w:tcPr>
            <w:tcW w:w="1418" w:type="dxa"/>
            <w:tcBorders>
              <w:top w:val="nil"/>
              <w:left w:val="nil"/>
              <w:bottom w:val="nil"/>
              <w:right w:val="nil"/>
            </w:tcBorders>
            <w:noWrap/>
            <w:tcMar>
              <w:left w:w="0" w:type="dxa"/>
              <w:right w:w="0" w:type="dxa"/>
            </w:tcMar>
            <w:vAlign w:val="center"/>
            <w:hideMark/>
          </w:tcPr>
          <w:p w14:paraId="37F2C2BE" w14:textId="77777777" w:rsidR="00920C82" w:rsidRPr="001369E9" w:rsidRDefault="00920C82" w:rsidP="00E77E6D">
            <w:pPr>
              <w:spacing w:after="0" w:line="240" w:lineRule="auto"/>
              <w:rPr>
                <w:rFonts w:eastAsia="Times New Roman" w:cstheme="minorHAnsi"/>
                <w:color w:val="000000"/>
                <w:sz w:val="18"/>
                <w:szCs w:val="18"/>
                <w:lang w:eastAsia="de-DE"/>
              </w:rPr>
            </w:pPr>
            <w:r w:rsidRPr="001369E9">
              <w:rPr>
                <w:rFonts w:eastAsia="Times New Roman" w:cstheme="minorHAnsi"/>
                <w:color w:val="000000"/>
                <w:sz w:val="18"/>
                <w:szCs w:val="18"/>
                <w:lang w:eastAsia="de-DE"/>
              </w:rPr>
              <w:t>not relevant</w:t>
            </w:r>
            <w:r w:rsidR="00955943" w:rsidRPr="007508D3">
              <w:rPr>
                <w:rFonts w:eastAsia="Times New Roman" w:cstheme="minorHAnsi"/>
                <w:color w:val="000000"/>
                <w:sz w:val="18"/>
                <w:szCs w:val="18"/>
                <w:vertAlign w:val="superscript"/>
                <w:lang w:eastAsia="de-DE"/>
              </w:rPr>
              <w:t>1</w:t>
            </w:r>
          </w:p>
        </w:tc>
      </w:tr>
      <w:tr w:rsidR="00920C82" w:rsidRPr="001369E9" w14:paraId="6DE77FA3" w14:textId="77777777" w:rsidTr="0015525A">
        <w:trPr>
          <w:trHeight w:val="255"/>
        </w:trPr>
        <w:tc>
          <w:tcPr>
            <w:tcW w:w="2694" w:type="dxa"/>
            <w:tcBorders>
              <w:top w:val="nil"/>
              <w:left w:val="nil"/>
              <w:bottom w:val="nil"/>
              <w:right w:val="nil"/>
            </w:tcBorders>
            <w:noWrap/>
            <w:tcMar>
              <w:left w:w="0" w:type="dxa"/>
              <w:right w:w="0" w:type="dxa"/>
            </w:tcMar>
            <w:hideMark/>
          </w:tcPr>
          <w:p w14:paraId="7FBE1120" w14:textId="1674CD37" w:rsidR="00920C82" w:rsidRPr="001369E9" w:rsidRDefault="00000000" w:rsidP="005B279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a12057f7-1253-4f4b-8cc6-e3229561ef57"/>
                <w:id w:val="28632899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4YjQ5YWIyLTA3MDMtNGFkZS05NjJiLWFkM2YwYTMwMjFkZCIsIkVudHJpZXMiOlt7IiRpZCI6IjIiLCIkdHlwZSI6IlN3aXNzQWNhZGVtaWMuQ2l0YXZpLkNpdGF0aW9ucy5Xb3JkUGxhY2Vob2xkZXJFbnRyeSwgU3dpc3NBY2FkZW1pYy5DaXRhdmkiLCJJZCI6ImEyOTRiYTY0LWJlMGYtNDIxYi04MTgxLTZlMmJlYmJhMzBmOCIsIlJhbmdlTGVuZ3RoIjoxMywiUmVmZXJlbmNlSWQiOiI1ODYyZjlkOC1lMDY5LTQwZTMtYTNmYi01NWUzM2M3YTBmM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QU4gMTUiLCJEb2kiOiIxMC4xMDM4L3M0MTU5OC0wMjAtODA0OTktNCIsIkVkaXRvcnMiOltdLCJFdmFsdWF0aW9uQ29tcGxleGl0eSI6MCwiRXZhbHVhdGlvblNvdXJjZVRleHRGb3JtYXQiOjAsIkdyb3VwcyI6W3siJGlkIjoiMTg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5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zOC9zNDE1OTgtMDIwLTgwNDk5LTQiLCJVcmlTdHJpbmciOiJodHRwczovL2RvaS5vcmcvMTAuMTAzOC9zNDE1OTgtMDIwLTgwNDk5LT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JiZTQ0OWJmOS1hYWM1LTRlZjItYjhkZS1jM2JlM2Y3Nzc2MDgiLCJNb2RpZmllZE9uIjoiMjAyNC0xMi0xMVQwOTo0Nzo0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c4MTA3MDkiLCJVcmlTdHJpbmciOiJodHRwczovL3d3dy5uY2JpLm5sbS5uaWguZ292L3BtYy9hcnRpY2xlcy9QTUM3ODEwNzA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wOTo1MTo0NiIsIk1vZGlmaWVkQnkiOiJfQW5kcmUgS3JhaG5lciIsIklkIjoiZjVjNjliNTItNjQwMi00OWM4LTk0NGMtODFhZDdhZWI2MDZiIiwiTW9kaWZpZWRPbiI6IjIwMjQtMTItMTFUMDk6NTE6NDY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MzQ1MjI3NyIsIlVyaVN0cmluZyI6Imh0dHA6Ly93d3cubmNiaS5ubG0ubmloLmdvdi9wdWJtZWQvMzM0NTIyN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Asbeck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8b49ab2-0703-4ade-962b-ad3f0a3021dd"/>
                <w:id w:val="106761313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xMjA1N2Y3LTEyNTMtNGY0Yi04Y2M2LWUzMjI5NTYxZWY1NyIsIkVudHJpZXMiOlt7IiRpZCI6IjIiLCIkdHlwZSI6IlN3aXNzQWNhZGVtaWMuQ2l0YXZpLkNpdGF0aW9ucy5Xb3JkUGxhY2Vob2xkZXJFbnRyeSwgU3dpc3NBY2FkZW1pYy5DaXRhdmkiLCJJZCI6IjUwMDgwYTZmLTkzMGQtNDJkYi1hNGE4LTExZWE3YTAyNjBhOCIsIlJhbmdlTGVuZ3RoIjo2LCJSZWZlcmVuY2VJZCI6IjU4NjJmOWQ4LWUwNjktNDBlMy1hM2ZiLTU1ZTMzYzdhMGY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kFOIDE1IiwiRG9pIjoiMTAuMTAzOC9zNDE1OTgtMDIwLTgwNDk5LTQiLCJFZGl0b3JzIjpbXSwiRXZhbHVhdGlvbkNvbXBsZXhpdHkiOjAsIkV2YWx1YXRpb25Tb3VyY2VUZXh0Rm9ybWF0IjowLCJHcm91cHMiOlt7IiRpZCI6IjE4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O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zgvczQxNTk4LTAyMC04MDQ5OS00IiwiVXJpU3RyaW5nIjoiaHR0cHM6Ly9kb2kub3JnLzEwLjEwMzgvczQxNTk4LTAyMC04MDQ5OS0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YmU0NDliZjktYWFjNS00ZWYyLWI4ZGUtYzNiZTNmNzc3NjA4IiwiTW9kaWZpZWRPbiI6IjIwMjQtMTItMTFUMDk6NDc6ND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QTUM3ODEwNzA5IiwiVXJpU3RyaW5nIjoiaHR0cHM6Ly93d3cubmNiaS5ubG0ubmloLmdvdi9wbWMvYXJ0aWNsZXMvUE1DNzgxMDcw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Dk6NTE6NDYiLCJNb2RpZmllZEJ5IjoiX0FuZHJlIEtyYWhuZXIiLCJJZCI6ImY1YzY5YjUyLTY0MDItNDljOC05NDRjLTgxYWQ3YWViNjA2YiIsIk1vZGlmaWVkT24iOiIyMDI0LTEyLTExVDA5OjUxOjQ2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M0NTIyNzciLCJVcmlTdHJpbmciOiJodHRwOi8vd3d3Lm5jYmkubmxtLm5paC5nb3YvcHVibWVkLzMzNDUyMjc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39A403E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38/s41598-020-80499-4</w:t>
            </w:r>
          </w:p>
        </w:tc>
        <w:tc>
          <w:tcPr>
            <w:tcW w:w="2551" w:type="dxa"/>
            <w:tcBorders>
              <w:top w:val="nil"/>
              <w:left w:val="nil"/>
              <w:bottom w:val="nil"/>
              <w:right w:val="nil"/>
            </w:tcBorders>
            <w:noWrap/>
            <w:tcMar>
              <w:left w:w="0" w:type="dxa"/>
              <w:right w:w="0" w:type="dxa"/>
            </w:tcMar>
            <w:hideMark/>
          </w:tcPr>
          <w:p w14:paraId="64371B9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312B870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B322F" w:rsidRPr="007508D3">
              <w:rPr>
                <w:rFonts w:eastAsia="Times New Roman" w:cstheme="minorHAnsi"/>
                <w:color w:val="000000"/>
                <w:sz w:val="18"/>
                <w:szCs w:val="18"/>
                <w:vertAlign w:val="superscript"/>
                <w:lang w:eastAsia="de-DE"/>
              </w:rPr>
              <w:t>1</w:t>
            </w:r>
          </w:p>
        </w:tc>
      </w:tr>
      <w:tr w:rsidR="00920C82" w:rsidRPr="001369E9" w14:paraId="169B6880"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65189297" w14:textId="52961B44" w:rsidR="00920C82" w:rsidRPr="001369E9" w:rsidRDefault="00000000" w:rsidP="005B279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6933a428-bc07-40b7-90db-9396997437e1"/>
                <w:id w:val="-23771268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xOTU0NWNjLTUxNGItNGZhYy1iMWNkLWZiMzY4ZTg0NzY1ZCIsIkVudHJpZXMiOlt7IiRpZCI6IjIiLCIkdHlwZSI6IlN3aXNzQWNhZGVtaWMuQ2l0YXZpLkNpdGF0aW9ucy5Xb3JkUGxhY2Vob2xkZXJFbnRyeSwgU3dpc3NBY2FkZW1pYy5DaXRhdmkiLCJJZCI6IjY1ZmE3MWJlLWZjODQtNDZkMS05NmI0LTNmMTc3N2QwNTBiNiIsIlJhbmdlTGVuZ3RoIjoxNSwiUmVmZXJlbmNlSWQiOiI4OTE0NGY3OS1mZDEwLTQzOTYtYWMwYy0xNmY1MGZjMGJhY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WVzYS84MS4yLjI1NSIsIlVyaVN0cmluZyI6Imh0dHBzOi8vZG9pLm9yZy8xMC4xMDkzL2Flc2EvODEuMi4yN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Atkinso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19545cc-514b-4fac-b1cd-fb368e84765d"/>
                <w:id w:val="-4776636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5MzNhNDI4LWJjMDctNDBiNy05MGRiLTkzOTY5OTc0MzdlMSIsIkVudHJpZXMiOlt7IiRpZCI6IjIiLCIkdHlwZSI6IlN3aXNzQWNhZGVtaWMuQ2l0YXZpLkNpdGF0aW9ucy5Xb3JkUGxhY2Vob2xkZXJFbnRyeSwgU3dpc3NBY2FkZW1pYy5DaXRhdmkiLCJJZCI6ImVmYjAwMmFjLTkwMjEtNDkwZS04ZTkwLTRiZmMyNjBhOTYyZSIsIlJhbmdlTGVuZ3RoIjo2LCJSZWZlcmVuY2VJZCI6Ijg5MTQ0Zjc5LWZkMTAtNDM5Ni1hYzBjLTE2ZjUwZmMwYmF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Flc2EvODEuMi4yNTUiLCJVcmlTdHJpbmciOiJodHRwczovL2RvaS5vcmcvMTAuMTA5My9hZXNhLzgxLjIuMj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E5ODgpIn1dfSwiVGFnIjoiQ2l0YXZpUGxhY2Vob2xkZXIjZjE5NTQ1Y2MtNTE0Yi00ZmFjLWIxY2QtZmIzNjhlODQ3NjVkIiwiVGV4dCI6IigxOTg4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8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ABC86C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93/</w:t>
            </w:r>
            <w:proofErr w:type="spellStart"/>
            <w:r w:rsidRPr="001369E9">
              <w:rPr>
                <w:rFonts w:eastAsia="Times New Roman" w:cstheme="minorHAnsi"/>
                <w:color w:val="000000"/>
                <w:sz w:val="18"/>
                <w:szCs w:val="18"/>
                <w:lang w:val="en-GB" w:eastAsia="de-DE"/>
              </w:rPr>
              <w:t>aesa</w:t>
            </w:r>
            <w:proofErr w:type="spellEnd"/>
            <w:r w:rsidRPr="001369E9">
              <w:rPr>
                <w:rFonts w:eastAsia="Times New Roman" w:cstheme="minorHAnsi"/>
                <w:color w:val="000000"/>
                <w:sz w:val="18"/>
                <w:szCs w:val="18"/>
                <w:lang w:val="en-GB" w:eastAsia="de-DE"/>
              </w:rPr>
              <w:t>/81.2.255</w:t>
            </w:r>
          </w:p>
        </w:tc>
        <w:tc>
          <w:tcPr>
            <w:tcW w:w="2551" w:type="dxa"/>
            <w:tcBorders>
              <w:top w:val="nil"/>
              <w:left w:val="nil"/>
              <w:bottom w:val="nil"/>
              <w:right w:val="nil"/>
            </w:tcBorders>
            <w:noWrap/>
            <w:tcMar>
              <w:left w:w="0" w:type="dxa"/>
              <w:right w:w="0" w:type="dxa"/>
            </w:tcMar>
            <w:vAlign w:val="center"/>
            <w:hideMark/>
          </w:tcPr>
          <w:p w14:paraId="2D8BEEB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6C51BBB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30A1" w:rsidRPr="007508D3">
              <w:rPr>
                <w:rFonts w:eastAsia="Times New Roman" w:cstheme="minorHAnsi"/>
                <w:color w:val="000000"/>
                <w:sz w:val="18"/>
                <w:szCs w:val="18"/>
                <w:vertAlign w:val="superscript"/>
                <w:lang w:eastAsia="de-DE"/>
              </w:rPr>
              <w:t>1</w:t>
            </w:r>
          </w:p>
        </w:tc>
      </w:tr>
      <w:tr w:rsidR="00920C82" w:rsidRPr="001369E9" w14:paraId="0C06B9C2" w14:textId="77777777" w:rsidTr="0015525A">
        <w:trPr>
          <w:trHeight w:val="255"/>
        </w:trPr>
        <w:tc>
          <w:tcPr>
            <w:tcW w:w="2694" w:type="dxa"/>
            <w:tcBorders>
              <w:top w:val="nil"/>
              <w:left w:val="nil"/>
              <w:bottom w:val="nil"/>
              <w:right w:val="nil"/>
            </w:tcBorders>
            <w:noWrap/>
            <w:tcMar>
              <w:left w:w="0" w:type="dxa"/>
              <w:right w:w="0" w:type="dxa"/>
            </w:tcMar>
            <w:hideMark/>
          </w:tcPr>
          <w:p w14:paraId="6304A448" w14:textId="49317150" w:rsidR="00920C82" w:rsidRPr="001369E9" w:rsidRDefault="00000000" w:rsidP="005B279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8cabc3f8-f3a8-42a0-adce-e4b30964daff"/>
                <w:id w:val="43632802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lYmI1OWFlLWVlNDEtNDcyMy1iZjIzLTIwNGNiYjMyNmYwYiIsIkVudHJpZXMiOlt7IiRpZCI6IjIiLCIkdHlwZSI6IlN3aXNzQWNhZGVtaWMuQ2l0YXZpLkNpdGF0aW9ucy5Xb3JkUGxhY2Vob2xkZXJFbnRyeSwgU3dpc3NBY2FkZW1pYy5DaXRhdmkiLCJJZCI6IjExMDcyMzVkLTUyNzUtNDM4MS1iY2FiLTE1YzJlOTNhZDgwZCIsIlJhbmdlTGVuZ3RoIjoxOSwiUmVmZXJlbmNlSWQiOiI0OTEwNTBhYy1jMTdlLTRmMDctOTQ5Mi1kZWM4MzUyNDU4MD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2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OC8xNzQ4LTkzMjYvYWJhZDVhIiwiVXJpU3RyaW5nIjoiaHR0cHM6Ly9kb2kub3JnLzEwLjEwODgvMTc0OC05MzI2L2FiYWQ1Y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Augustynczik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5ebb59ae-ee41-4723-bf23-204cbb326f0b"/>
                <w:id w:val="-60141013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hjYWJjM2Y4LWYzYTgtNDJhMC1hZGNlLWU0YjMwOTY0ZGFmZiIsIkVudHJpZXMiOlt7IiRpZCI6IjIiLCIkdHlwZSI6IlN3aXNzQWNhZGVtaWMuQ2l0YXZpLkNpdGF0aW9ucy5Xb3JkUGxhY2Vob2xkZXJFbnRyeSwgU3dpc3NBY2FkZW1pYy5DaXRhdmkiLCJJZCI6IjZmMzdkOGVlLTQyY2UtNDhhZS1iMzdmLTk5OWI5ZjM2NDY5OSIsIlJhbmdlTGVuZ3RoIjo2LCJSZWZlcmVuY2VJZCI6IjQ5MTA1MGFjLWMxN2UtNGYwNy05NDkyLWRlYzgzNTI0NTg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DgvMTc0OC05MzI2L2FiYWQ1YSIsIlVyaVN0cmluZyI6Imh0dHBzOi8vZG9pLm9yZy8xMC4xMDg4LzE3NDgtOTMyNi9hYmFkNW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1ZWJiNTlhZS1lZTQxLTQ3MjMtYmYyMy0yMDRjYmIzMjZmMGIiLCJUZXh0IjoiKDIwMjA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441F375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88/1748-9326/abad5a</w:t>
            </w:r>
          </w:p>
        </w:tc>
        <w:tc>
          <w:tcPr>
            <w:tcW w:w="2551" w:type="dxa"/>
            <w:tcBorders>
              <w:top w:val="nil"/>
              <w:left w:val="nil"/>
              <w:bottom w:val="nil"/>
              <w:right w:val="nil"/>
            </w:tcBorders>
            <w:noWrap/>
            <w:tcMar>
              <w:left w:w="0" w:type="dxa"/>
              <w:right w:w="0" w:type="dxa"/>
            </w:tcMar>
            <w:hideMark/>
          </w:tcPr>
          <w:p w14:paraId="7C9A247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40760E1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30A1" w:rsidRPr="0015525A">
              <w:rPr>
                <w:rFonts w:eastAsia="Times New Roman" w:cstheme="minorHAnsi"/>
                <w:color w:val="000000"/>
                <w:sz w:val="18"/>
                <w:szCs w:val="18"/>
                <w:vertAlign w:val="superscript"/>
                <w:lang w:val="en-GB" w:eastAsia="de-DE"/>
              </w:rPr>
              <w:t>2</w:t>
            </w:r>
          </w:p>
        </w:tc>
      </w:tr>
      <w:tr w:rsidR="00920C82" w:rsidRPr="001369E9" w14:paraId="08957982"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9110C8F" w14:textId="595D5A76" w:rsidR="00920C82" w:rsidRPr="001369E9" w:rsidRDefault="00000000" w:rsidP="005B279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f2b7371b-ecd0-4c0f-aa55-c5e2e57b6d5c"/>
                <w:id w:val="126464419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JjYTE5ZDMzLWM0ZTAtNDQ2ZC1iMTE3LTVkNmFhYzQ5YjhlOSIsIkVudHJpZXMiOlt7IiRpZCI6IjIiLCIkdHlwZSI6IlN3aXNzQWNhZGVtaWMuQ2l0YXZpLkNpdGF0aW9ucy5Xb3JkUGxhY2Vob2xkZXJFbnRyeSwgU3dpc3NBY2FkZW1pYy5DaXRhdmkiLCJJZCI6IjBkYjI0MjIyLTFkZjktNDkyOC04YjIzLWJjYTI5MzcwNWI1ZCIsIlJhbmdlTGVuZ3RoIjoxNywiUmVmZXJlbmNlSWQiOiI3MTc3ZGExYi1lNWQ3LTQ3OGUtYmIzMi0xZGE1Mjg0NjU0M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U0VQIiwiRG9pIjoiMTAuMTAwNy9zMDAzMDAtMDE1LTE3MTItMS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AwMzAwLTAxNS0xNzEyLTEiLCJVcmlTdHJpbmciOiJodHRwczovL2RvaS5vcmcvMTAuMTAwNy9zMDAzMDAtMDE1LTE3MTIt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arstad &amp; Nilssen</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bca19d33-c4e0-446d-b117-5d6aac49b8e9"/>
                <w:id w:val="67708650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yYjczNzFiLWVjZDAtNGMwZi1hYTU1LWM1ZTJlNTdiNmQ1YyIsIkVudHJpZXMiOlt7IiRpZCI6IjIiLCIkdHlwZSI6IlN3aXNzQWNhZGVtaWMuQ2l0YXZpLkNpdGF0aW9ucy5Xb3JkUGxhY2Vob2xkZXJFbnRyeSwgU3dpc3NBY2FkZW1pYy5DaXRhdmkiLCJJZCI6Ijk0YWJlY2Q4LTc1NWMtNGNiNC04N2VjLWM0MGNmODg1ZTA2NiIsIlJhbmdlTGVuZ3RoIjo2LCJSZWZlcmVuY2VJZCI6IjcxNzdkYTFiLWU1ZDctNDc4ZS1iYjMyLTFkYTUyODQ2NTQ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lNFUCIsIkRvaSI6IjEwLjEwMDcvczAwMzAwLTAxNS0xNzEyLTE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wMDMwMC0wMTUtMTcxMi0xIiwiVXJpU3RyaW5nIjoiaHR0cHM6Ly9kb2kub3JnLzEwLjEwMDcvczAwMzAwLTAxNS0xNzEyL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UpIn1dfSwiVGFnIjoiQ2l0YXZpUGxhY2Vob2xkZXIjYmNhMTlkMzMtYzRlMC00NDZkLWIxMTctNWQ2YWFjNDliOGU5IiwiVGV4dCI6IigyMDE1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5)</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1E1BB5E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00300-015-1712-1</w:t>
            </w:r>
          </w:p>
        </w:tc>
        <w:tc>
          <w:tcPr>
            <w:tcW w:w="2551" w:type="dxa"/>
            <w:tcBorders>
              <w:top w:val="nil"/>
              <w:left w:val="nil"/>
              <w:bottom w:val="nil"/>
              <w:right w:val="nil"/>
            </w:tcBorders>
            <w:noWrap/>
            <w:tcMar>
              <w:left w:w="0" w:type="dxa"/>
              <w:right w:w="0" w:type="dxa"/>
            </w:tcMar>
            <w:vAlign w:val="center"/>
            <w:hideMark/>
          </w:tcPr>
          <w:p w14:paraId="281EEED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45BD41E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30A1" w:rsidRPr="0015525A">
              <w:rPr>
                <w:rFonts w:eastAsia="Times New Roman" w:cstheme="minorHAnsi"/>
                <w:color w:val="000000"/>
                <w:sz w:val="18"/>
                <w:szCs w:val="18"/>
                <w:vertAlign w:val="superscript"/>
                <w:lang w:val="en-GB" w:eastAsia="de-DE"/>
              </w:rPr>
              <w:t>1</w:t>
            </w:r>
          </w:p>
        </w:tc>
      </w:tr>
      <w:tr w:rsidR="00920C82" w:rsidRPr="001369E9" w14:paraId="69BA1E75" w14:textId="77777777" w:rsidTr="0015525A">
        <w:trPr>
          <w:trHeight w:val="255"/>
        </w:trPr>
        <w:tc>
          <w:tcPr>
            <w:tcW w:w="2694" w:type="dxa"/>
            <w:tcBorders>
              <w:top w:val="nil"/>
              <w:left w:val="nil"/>
              <w:bottom w:val="nil"/>
              <w:right w:val="nil"/>
            </w:tcBorders>
            <w:noWrap/>
            <w:tcMar>
              <w:left w:w="0" w:type="dxa"/>
              <w:right w:w="0" w:type="dxa"/>
            </w:tcMar>
          </w:tcPr>
          <w:p w14:paraId="6963341C" w14:textId="35F4A0FF" w:rsidR="00920C82" w:rsidRPr="001369E9" w:rsidRDefault="00000000" w:rsidP="005B279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d173910e-36a7-4720-8155-6d27ca6a82dd"/>
                <w:id w:val="7116047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5NzA5OWIwLTNhZTUtNDlhNS04NmEwLWZhZmY0NWQ2MGMxOCIsIkVudHJpZXMiOlt7IiRpZCI6IjIiLCIkdHlwZSI6IlN3aXNzQWNhZGVtaWMuQ2l0YXZpLkNpdGF0aW9ucy5Xb3JkUGxhY2Vob2xkZXJFbnRyeSwgU3dpc3NBY2FkZW1pYy5DaXRhdmkiLCJJZCI6IjM1NzZkZWMzLTg3MGQtNDA1YS1hYTNhLTBiNTIzNDkyMDkwOSIsIlJhbmdlTGVuZ3RoIjoxMywiUmVmZXJlbmNlSWQiOiI4MzllM2Q1NC04NzBmLTQ0NmMtYTA5Mi0xOGQxMGY1YzA3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3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plbnZtYW4uMjAyMC4xMTA0MDEiLCJVcmlTdHJpbmciOiJodHRwczovL2RvaS5vcmcvMTAuMTAxNi9qLmplbnZtYW4uMjAyMC4xMTA0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asile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97099b0-3ae5-49a5-86a0-faff45d60c18"/>
                <w:id w:val="204601732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QxNzM5MTBlLTM2YTctNDcyMC04MTU1LTZkMjdjYTZhODJkZCIsIkVudHJpZXMiOlt7IiRpZCI6IjIiLCIkdHlwZSI6IlN3aXNzQWNhZGVtaWMuQ2l0YXZpLkNpdGF0aW9ucy5Xb3JkUGxhY2Vob2xkZXJFbnRyeSwgU3dpc3NBY2FkZW1pYy5DaXRhdmkiLCJJZCI6ImMzYzRhNDQ3LTRhYTktNGMyNS1hZTI4LTE2Mjg3MTI0YWRhZiIsIlJhbmdlTGVuZ3RoIjo2LCJSZWZlcmVuY2VJZCI6IjgzOWUzZDU0LTg3MGYtNDQ2Yy1hMDkyLTE4ZDEwZjVjMDc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qZW52bWFuLjIwMjAuMTEwNDAxIiwiVXJpU3RyaW5nIjoiaHR0cHM6Ly9kb2kub3JnLzEwLjEwMTYvai5qZW52bWFuLjIwMjAuMTEwNDA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yMCkifV19LCJUYWciOiJDaXRhdmlQbGFjZWhvbGRlciNmOTcwOTliMC0zYWU1LTQ5YTUtODZhMC1mYWZmNDVkNjBjMTgiLCJUZXh0IjoiKDIwMjA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DD305B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jenvman.2020.110401</w:t>
            </w:r>
          </w:p>
        </w:tc>
        <w:tc>
          <w:tcPr>
            <w:tcW w:w="2551" w:type="dxa"/>
            <w:tcBorders>
              <w:top w:val="nil"/>
              <w:left w:val="nil"/>
              <w:bottom w:val="nil"/>
              <w:right w:val="nil"/>
            </w:tcBorders>
            <w:noWrap/>
            <w:tcMar>
              <w:left w:w="0" w:type="dxa"/>
              <w:right w:w="0" w:type="dxa"/>
            </w:tcMar>
            <w:hideMark/>
          </w:tcPr>
          <w:p w14:paraId="43900F4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08A62A8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30A1" w:rsidRPr="0015525A">
              <w:rPr>
                <w:rFonts w:eastAsia="Times New Roman" w:cstheme="minorHAnsi"/>
                <w:color w:val="000000"/>
                <w:sz w:val="18"/>
                <w:szCs w:val="18"/>
                <w:vertAlign w:val="superscript"/>
                <w:lang w:val="en-GB" w:eastAsia="de-DE"/>
              </w:rPr>
              <w:t>1</w:t>
            </w:r>
          </w:p>
        </w:tc>
      </w:tr>
      <w:tr w:rsidR="00920C82" w:rsidRPr="00D37399" w14:paraId="117D8FD6"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42F6F28" w14:textId="4EB1072B" w:rsidR="00920C82" w:rsidRPr="001369E9" w:rsidRDefault="00000000" w:rsidP="005B279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ce346403-5bc7-4426-8cf5-1e6245839303"/>
                <w:id w:val="39778699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1YmI2NDZkLTBlN2MtNGY1ZC04NjA2LWEzNWNiY2NlYzkzYyIsIkVudHJpZXMiOlt7IiRpZCI6IjIiLCIkdHlwZSI6IlN3aXNzQWNhZGVtaWMuQ2l0YXZpLkNpdGF0aW9ucy5Xb3JkUGxhY2Vob2xkZXJFbnRyeSwgU3dpc3NBY2FkZW1pYy5DaXRhdmkiLCJJZCI6IjdjMzRiZDhmLTM4ZWMtNDJlZC1hNDZlLTc1MjU4ZWY3MjkzOSIsIlJhbmdlTGVuZ3RoIjo2LCJSZWZlcmVuY2VJZCI6ImM3MmUwZTIxLTBhY2YtNDRjMC04MGIxLTAxZTU5ZGFkMjQ2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VGltZXMiLCJVcmlTdHJpbmciOiJodHRwczovL2RvaS5vcmcvMTAuMTExMS9qLjE0NDAtNjA1NS4xOTg4LnRiMDE1Mjc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asset</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75bb646d-0e7c-4f5d-8606-a35cbccec93c"/>
                <w:id w:val="-175681699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NlMzQ2NDAzLTViYzctNDQyNi04Y2Y1LTFlNjI0NTgzOTMwMyIsIkVudHJpZXMiOlt7IiRpZCI6IjIiLCIkdHlwZSI6IlN3aXNzQWNhZGVtaWMuQ2l0YXZpLkNpdGF0aW9ucy5Xb3JkUGxhY2Vob2xkZXJFbnRyeSwgU3dpc3NBY2FkZW1pYy5DaXRhdmkiLCJJZCI6IjI2ZDQyNWZjLTkwY2YtNGE1Yi04MDFhLTMyNjM4NzE5ZDRmZSIsIlJhbmdlTGVuZ3RoIjo2LCJSZWZlcmVuY2VJZCI6ImM3MmUwZTIxLTBhY2YtNDRjMC04MGIxLTAxZTU5ZGFkMjQ2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w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UaW1lcyIsIlVyaVN0cmluZyI6Imh0dHBzOi8vZG9pLm9yZy8xMC4xMTExL2ouMTQ0MC02MDU1LjE5ODgudGIwMTUyNy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xOTg4KSJ9XX0sIlRhZyI6IkNpdGF2aVBsYWNlaG9sZGVyIzc1YmI2NDZkLTBlN2MtNGY1ZC04NjA2LWEzNWNiY2NlYzkzYyIsIlRleHQiOiIoMTk4O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8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4AC826A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j.1440-</w:t>
            </w:r>
            <w:proofErr w:type="gramStart"/>
            <w:r w:rsidRPr="001369E9">
              <w:rPr>
                <w:rFonts w:eastAsia="Times New Roman" w:cstheme="minorHAnsi"/>
                <w:color w:val="000000"/>
                <w:sz w:val="18"/>
                <w:szCs w:val="18"/>
                <w:lang w:val="en-GB" w:eastAsia="de-DE"/>
              </w:rPr>
              <w:t>6055.1988.tb</w:t>
            </w:r>
            <w:proofErr w:type="gramEnd"/>
            <w:r w:rsidRPr="001369E9">
              <w:rPr>
                <w:rFonts w:eastAsia="Times New Roman" w:cstheme="minorHAnsi"/>
                <w:color w:val="000000"/>
                <w:sz w:val="18"/>
                <w:szCs w:val="18"/>
                <w:lang w:val="en-GB" w:eastAsia="de-DE"/>
              </w:rPr>
              <w:t>01527.x</w:t>
            </w:r>
          </w:p>
        </w:tc>
        <w:tc>
          <w:tcPr>
            <w:tcW w:w="2551" w:type="dxa"/>
            <w:tcBorders>
              <w:top w:val="nil"/>
              <w:left w:val="nil"/>
              <w:bottom w:val="nil"/>
              <w:right w:val="nil"/>
            </w:tcBorders>
            <w:noWrap/>
            <w:tcMar>
              <w:left w:w="0" w:type="dxa"/>
              <w:right w:w="0" w:type="dxa"/>
            </w:tcMar>
            <w:vAlign w:val="center"/>
            <w:hideMark/>
          </w:tcPr>
          <w:p w14:paraId="7B7F955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 &amp; systematic search</w:t>
            </w:r>
          </w:p>
        </w:tc>
        <w:tc>
          <w:tcPr>
            <w:tcW w:w="1418" w:type="dxa"/>
            <w:tcBorders>
              <w:top w:val="nil"/>
              <w:left w:val="nil"/>
              <w:bottom w:val="nil"/>
              <w:right w:val="nil"/>
            </w:tcBorders>
            <w:noWrap/>
            <w:tcMar>
              <w:left w:w="0" w:type="dxa"/>
              <w:right w:w="0" w:type="dxa"/>
            </w:tcMar>
            <w:vAlign w:val="center"/>
            <w:hideMark/>
          </w:tcPr>
          <w:p w14:paraId="6890AE5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017D2BB9" w14:textId="77777777" w:rsidTr="0015525A">
        <w:trPr>
          <w:trHeight w:val="255"/>
        </w:trPr>
        <w:tc>
          <w:tcPr>
            <w:tcW w:w="2694" w:type="dxa"/>
            <w:tcBorders>
              <w:top w:val="nil"/>
              <w:left w:val="nil"/>
              <w:bottom w:val="nil"/>
              <w:right w:val="nil"/>
            </w:tcBorders>
            <w:noWrap/>
            <w:tcMar>
              <w:left w:w="0" w:type="dxa"/>
              <w:right w:w="0" w:type="dxa"/>
            </w:tcMar>
            <w:hideMark/>
          </w:tcPr>
          <w:p w14:paraId="1903AFC1" w14:textId="596BEBB5" w:rsidR="00920C82" w:rsidRPr="001369E9" w:rsidRDefault="00000000" w:rsidP="009756F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bdaff8a2-4126-4068-b316-32cff9907f28"/>
                <w:id w:val="-56363891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lYzVkNjk3LWMwZWItNDA3NS05MTkxLTQ4YWEzM2Q3OWYxMSIsIkVudHJpZXMiOlt7IiRpZCI6IjIiLCIkdHlwZSI6IlN3aXNzQWNhZGVtaWMuQ2l0YXZpLkNpdGF0aW9ucy5Xb3JkUGxhY2Vob2xkZXJFbnRyeSwgU3dpc3NBY2FkZW1pYy5DaXRhdmkiLCJJZCI6IjdkMjRiNzYyLTI3NWItNDk2ZC1hOTUzLTY2Njg2M2VhYzhkZiIsIlJhbmdlTGVuZ3RoIjoxMywiUmVmZXJlbmNlSWQiOiIwY2EzYTIxNi04ZDlkLTQ1MDItYTcxYy1mZWFlYjg1ODdjY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dHJ1ZSwiS2V5d29yZHMiOltdLCJMYW5ndWFnZSI6IkVuZ2xpc2giLCJMYW5ndWFnZUNvZGUiOiJlbiIsIkxvY2F0aW9ucyI6W10sIk9yZ2FuaXphdGlvbnMiOltdLCJPdGhlcnNJbnZvbHZlZCI6W10sIlBhZ2VDb3VudCI6IjI3IiwiUGFnZVJhbmdlIjoiPHNwPlxyXG4gIDxuPjI3PC9uPlxyXG4gIDxpbj50cnVlPC9pbj5cclxuICA8b3M+Mjc8L29zPlxyXG4gIDxwcz4yNzwvcHM+XHJcbjwvc3A+XHJcbjxlcD5cclxuICA8bj41Mjwvbj5cclxuICA8aW4+dHJ1ZTwvaW4+XHJcbiAgPG9zPjUyPC9vcz5cclxuICA8cHM+NTI8L3BzPlxyXG48L2VwPlxyXG48b3M+MjctNTI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asset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ec5d697-c0eb-4075-9191-48aa33d79f11"/>
                <w:id w:val="149083306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JkYWZmOGEyLTQxMjYtNDA2OC1iMzE2LTMyY2ZmOTkwN2YyOCIsIkVudHJpZXMiOlt7IiRpZCI6IjIiLCIkdHlwZSI6IlN3aXNzQWNhZGVtaWMuQ2l0YXZpLkNpdGF0aW9ucy5Xb3JkUGxhY2Vob2xkZXJFbnRyeSwgU3dpc3NBY2FkZW1pYy5DaXRhdmkiLCJJZCI6IjA0YjIyMWZjLTYwZDgtNGE3OC1iMzUxLTMzMWY3YzM0ODA4NSIsIlJhbmdlTGVuZ3RoIjo2LCJSZWZlcmVuY2VJZCI6IjBjYTNhMjE2LThkOWQtNDUwMi1hNzFjLWZlYWViODU4N2N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nRydWUsIktleXdvcmRzIjpbXSwiTGFuZ3VhZ2UiOiJFbmdsaXNoIiwiTGFuZ3VhZ2VDb2RlIjoiZW4iLCJMb2NhdGlvbnMiOltdLCJPcmdhbml6YXRpb25zIjpbXSwiT3RoZXJzSW52b2x2ZWQiOltdLCJQYWdlQ291bnQiOiIyNyIsIlBhZ2VSYW5nZSI6IjxzcD5cclxuICA8bj4yNzwvbj5cclxuICA8aW4+dHJ1ZTwvaW4+XHJcbiAgPG9zPjI3PC9vcz5cclxuICA8cHM+Mjc8L3BzPlxyXG48L3NwPlxyXG48ZXA+XHJcbiAgPG4+NTI8L24+XHJcbiAgPGluPnRydWU8L2luPlxyXG4gIDxvcz41Mjwvb3M+XHJcbiAgPHBzPjUyPC9wcz5cclxuPC9lcD5cclxuPG9zPjI3LTUy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E5OTcpIn1dfSwiVGFnIjoiQ2l0YXZpUGxhY2Vob2xkZXIjMmVjNWQ2OTctYzBlYi00MDc1LTkxOTEtNDhhYTMzZDc5ZjExIiwiVGV4dCI6IigxOTk3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9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3D7A3CA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hideMark/>
          </w:tcPr>
          <w:p w14:paraId="1574CB3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3CA42DC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30A1" w:rsidRPr="0015525A">
              <w:rPr>
                <w:rFonts w:eastAsia="Times New Roman" w:cstheme="minorHAnsi"/>
                <w:color w:val="000000"/>
                <w:sz w:val="18"/>
                <w:szCs w:val="18"/>
                <w:vertAlign w:val="superscript"/>
                <w:lang w:val="en-GB" w:eastAsia="de-DE"/>
              </w:rPr>
              <w:t>3</w:t>
            </w:r>
          </w:p>
        </w:tc>
      </w:tr>
      <w:tr w:rsidR="00920C82" w:rsidRPr="001369E9" w14:paraId="3AC88FA5"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3A03186C" w14:textId="4F1100E1" w:rsidR="00920C82" w:rsidRPr="001369E9" w:rsidRDefault="00000000" w:rsidP="009756F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c4022e04-0f35-4be3-a2b7-5c0005719276"/>
                <w:id w:val="-69546018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ZiOGJkZGY0LWQ3M2UtNDM1Ni05NWE5LWE3MDk3OGM5MmEwOSIsIkVudHJpZXMiOlt7IiRpZCI6IjIiLCIkdHlwZSI6IlN3aXNzQWNhZGVtaWMuQ2l0YXZpLkNpdGF0aW9ucy5Xb3JkUGxhY2Vob2xkZXJFbnRyeSwgU3dpc3NBY2FkZW1pYy5DaXRhdmkiLCJJZCI6IjcyNDdkYmE1LTU1YTktNGY4NS1hZGE4LWVlM2I4YzVjNTAzYyIsIlJhbmdlTGVuZ3RoIjoxMiwiUmVmZXJlbmNlSWQiOiJhNmM4OGFiYS1kNTQwLTQzOGMtOTVkOC01MTRiNzU1NDQ4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1BWSIsIkRvaSI6IjEwLjEwMTYvai5zamJzLjIwMjEuMDIuMDM1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NqYnMuMjAyMS4wMi4wMzUiLCJVcmlTdHJpbmciOiJodHRwczovL2RvaS5vcmcvMTAuMTAxNi9qLnNqYnMuMjAyMS4wMi4wM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2NzRkYTdmMC1hODgzLTQ4YTktYTk2Zi01ZDFhMmNlMmUzZWYiLCJNb2RpZmllZE9uIjoiMjAyNC0xMi0xMVQwOTo0NTo1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gxMTcwMjUiLCJVcmlTdHJpbmciOiJodHRwczovL3d3dy5uY2JpLm5sbS5uaWguZ292L3BtYy9hcnRpY2xlcy9QTUM4MTE3MDI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xMjo0NDo0OCIsIk1vZGlmaWVkQnkiOiJfQW5kcmUgS3JhaG5lciIsIklkIjoiY2YzNjRkMzctNTlhZi00NmE3LWIwMDctMGQ2MTY1ZTJiOGE4IiwiTW9kaWZpZWRPbiI6IjIwMjQtMTItMTFUMTI6NDQ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DAyNTE3MyIsIlVyaVN0cmluZyI6Imh0dHA6Ly93d3cubmNiaS5ubG0ubmloLmdvdi9wdWJtZWQvMzQwMjUxN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egum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b8bddf4-d73e-4356-95a9-a70978c92a09"/>
                <w:id w:val="-212799843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0MDIyZTA0LTBmMzUtNGJlMy1hMmI3LTVjMDAwNTcxOTI3NiIsIkVudHJpZXMiOlt7IiRpZCI6IjIiLCIkdHlwZSI6IlN3aXNzQWNhZGVtaWMuQ2l0YXZpLkNpdGF0aW9ucy5Xb3JkUGxhY2Vob2xkZXJFbnRyeSwgU3dpc3NBY2FkZW1pYy5DaXRhdmkiLCJJZCI6IjA3NzkzYjg3LTkxYjktNDg1My04MmU4LWExMDQ1MmIxMjcwMyIsIlJhbmdlTGVuZ3RoIjo2LCJSZWZlcmVuY2VJZCI6ImE2Yzg4YWJhLWQ1NDAtNDM4Yy05NWQ4LTUxNGI3NTU0NDg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QVkiLCJEb2kiOiIxMC4xMDE2L2ouc2picy4yMDIxLjAyLjAzNSIsIkVkaXRvcnMiOltdLCJFdmFsdWF0aW9uQ29tcGxleGl0eSI6MCwiRXZhbHVhdGlvblNvdXJjZVRleHRGb3JtYXQiOjAsIkdyb3VwcyI6W3siJGlkIjoiMTM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zamJzLjIwMjEuMDIuMDM1IiwiVXJpU3RyaW5nIjoiaHR0cHM6Ly9kb2kub3JnLzEwLjEwMTYvai5zamJzLjIwMjEuMDIuMDM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jc0ZGE3ZjAtYTg4My00OGE5LWE5NmYtNWQxYTJjZTJlM2VmIiwiTW9kaWZpZWRPbiI6IjIwMjQtMTItMTFUMDk6NDU6NTA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4MTE3MDI1IiwiVXJpU3RyaW5nIjoiaHR0cHM6Ly93d3cubmNiaS5ubG0ubmloLmdvdi9wbWMvYXJ0aWNsZXMvUE1DODExNzAy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TI6NDQ6NDgiLCJNb2RpZmllZEJ5IjoiX0FuZHJlIEtyYWhuZXIiLCJJZCI6ImNmMzY0ZDM3LTU5YWYtNDZhNy1iMDA3LTBkNjE2NWUyYjhhOCIsIk1vZGlmaWVkT24iOiIyMDI0LTEyLTExVDEyOjQ0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QwMjUxNzMiLCJVcmlTdHJpbmciOiJodHRwOi8vd3d3Lm5jYmkubmxtLm5paC5nb3YvcHVibWVkLzM0MDI1MTc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ZmI4YmRkZjQtZDczZS00MzU2LTk1YTktYTcwOTc4YzkyYTA5IiwiVGV4dCI6IigyMDIx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3CCB44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sjbs.2021.02.035</w:t>
            </w:r>
          </w:p>
        </w:tc>
        <w:tc>
          <w:tcPr>
            <w:tcW w:w="2551" w:type="dxa"/>
            <w:tcBorders>
              <w:top w:val="nil"/>
              <w:left w:val="nil"/>
              <w:bottom w:val="nil"/>
              <w:right w:val="nil"/>
            </w:tcBorders>
            <w:noWrap/>
            <w:tcMar>
              <w:left w:w="0" w:type="dxa"/>
              <w:right w:w="0" w:type="dxa"/>
            </w:tcMar>
            <w:vAlign w:val="center"/>
            <w:hideMark/>
          </w:tcPr>
          <w:p w14:paraId="7F2C492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60FF3CB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30A1" w:rsidRPr="0015525A">
              <w:rPr>
                <w:rFonts w:eastAsia="Times New Roman" w:cstheme="minorHAnsi"/>
                <w:color w:val="000000"/>
                <w:sz w:val="18"/>
                <w:szCs w:val="18"/>
                <w:vertAlign w:val="superscript"/>
                <w:lang w:val="en-GB" w:eastAsia="de-DE"/>
              </w:rPr>
              <w:t>4</w:t>
            </w:r>
          </w:p>
        </w:tc>
      </w:tr>
      <w:tr w:rsidR="00920C82" w:rsidRPr="001369E9" w14:paraId="000A5617" w14:textId="77777777" w:rsidTr="0015525A">
        <w:trPr>
          <w:trHeight w:val="255"/>
        </w:trPr>
        <w:tc>
          <w:tcPr>
            <w:tcW w:w="2694" w:type="dxa"/>
            <w:tcBorders>
              <w:top w:val="nil"/>
              <w:left w:val="nil"/>
              <w:bottom w:val="nil"/>
              <w:right w:val="nil"/>
            </w:tcBorders>
            <w:noWrap/>
            <w:tcMar>
              <w:left w:w="0" w:type="dxa"/>
              <w:right w:w="0" w:type="dxa"/>
            </w:tcMar>
            <w:hideMark/>
          </w:tcPr>
          <w:p w14:paraId="3B3B8701" w14:textId="1E0B8E46" w:rsidR="00920C82" w:rsidRPr="001369E9" w:rsidRDefault="00000000" w:rsidP="009756F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e4b0bba-7a9c-4850-ab49-771f928b7eb6"/>
                <w:id w:val="163613976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5M2NkY2UyLTdkYTQtNGJhZS1iNjhjLTY4MjdiMWY1YTFhZSIsIkVudHJpZXMiOlt7IiRpZCI6IjIiLCIkdHlwZSI6IlN3aXNzQWNhZGVtaWMuQ2l0YXZpLkNpdGF0aW9ucy5Xb3JkUGxhY2Vob2xkZXJFbnRyeSwgU3dpc3NBY2FkZW1pYy5DaXRhdmkiLCJJZCI6IjkzMjFhZjcxLTUxMTQtNDAwNi1hNTU3LTY1NWFkNzg0MmRjMyIsIlJhbmdlTGVuZ3RoIjoxMiwiUmVmZXJlbmNlSWQiOiI0YjE3ZTM4Mi0yMjQ2LTRiNzctYWU3My03YTM3NzRlZTQ2Y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PQ1QgMTciLCJEb2kiOiIxMC4xMTg2L3MxMjkzNi0wMTgtMjUxNi14IiwiRWRpdG9ycyI6W10sIkV2YWx1YXRpb25Db21wbGV4aXR5IjowLCJFdmFsdWF0aW9uU291cmNlVGV4dEZvcm1hdCI6MCwiR3JvdXBzIjpbeyIkaWQiOiIxN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4Ni9zMTI5MzYtMDE4LTI1MTYteCIsIlVyaVN0cmluZyI6Imh0dHBzOi8vZG9pLm9yZy8xMC4xMTg2L3MxMjkzNi0wMTgtMjUxNi1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jBmNzEyNjEtMzNmNi00ZWY0LWJkN2QtOTYxMDhmYzI0Y2EwIiwiTW9kaWZpZWRPbiI6IjIwMjQtMTItMTFUMDk6NDU6NTA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MzMzAyOSIsIlVyaVN0cmluZyI6Imh0dHA6Ly93d3cubmNiaS5ubG0ubmloLmdvdi9wdWJtZWQvMzAzMzMwMj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EyOjQ0OjQ4IiwiTW9kaWZpZWRCeSI6Il9BbmRyZSBLcmFobmVyIiwiSWQiOiI1MGFhMGM3YS1mZWY4LTQ1YjQtYmY5ZC02NGZiNjFmNjlkZTAiLCJNb2RpZmllZE9uIjoiMjAyNC0xMi0xMVQxMjo0NDo0O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YxOTIxODkiLCJVcmlTdHJpbmciOiJodHRwczovL3d3dy5uY2JpLm5sbS5uaWguZ292L3BtYy9hcnRpY2xlcy9QTUM2MTkyMT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ilgo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c93cdce2-7da4-4bae-b68c-6827b1f5a1ae"/>
                <w:id w:val="132369121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lNGIwYmJhLTdhOWMtNDg1MC1hYjQ5LTc3MWY5MjhiN2ViNiIsIkVudHJpZXMiOlt7IiRpZCI6IjIiLCIkdHlwZSI6IlN3aXNzQWNhZGVtaWMuQ2l0YXZpLkNpdGF0aW9ucy5Xb3JkUGxhY2Vob2xkZXJFbnRyeSwgU3dpc3NBY2FkZW1pYy5DaXRhdmkiLCJJZCI6IjUyZmUwN2VlLTE2NGItNDQ3NC05YTc0LWYxZWYyM2IyMGVmYiIsIlJhbmdlTGVuZ3RoIjo2LCJSZWZlcmVuY2VJZCI6IjRiMTdlMzgyLTIyNDYtNGI3Ny1hZTczLTdhMzc3NGVlNDZ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0NUIDE3IiwiRG9pIjoiMTAuMTE4Ni9zMTI5MzYtMDE4LTI1MTYteCIsIkVkaXRvcnMiOltdLCJFdmFsdWF0aW9uQ29tcGxleGl0eSI6MCwiRXZhbHVhdGlvblNvdXJjZVRleHRGb3JtYXQiOjAsIkdyb3VwcyI6W3siJGlkIjoiMTc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O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ODYvczEyOTM2LTAxOC0yNTE2LXgiLCJVcmlTdHJpbmciOiJodHRwczovL2RvaS5vcmcvMTAuMTE4Ni9zMTI5MzYtMDE4LTI1MTYte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IwZjcxMjYxLTMzZjYtNGVmNC1iZDdkLTk2MTA4ZmMyNGNhMCIsIk1vZGlmaWVkT24iOiIyMDI0LTEyLTExVDA5OjQ1OjUw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zMwMjkiLCJVcmlTdHJpbmciOiJodHRwOi8vd3d3Lm5jYmkubmxtLm5paC5nb3YvcHVibWVkLzMwMzMzMDI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xMjo0NDo0OCIsIk1vZGlmaWVkQnkiOiJfQW5kcmUgS3JhaG5lciIsIklkIjoiNTBhYTBjN2EtZmVmOC00NWI0LWJmOWQtNjRmYjYxZjY5ZGUwIiwiTW9kaWZpZWRPbiI6IjIwMjQtMTItMTFUMTI6NDQ6NDg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2MTkyMTg5IiwiVXJpU3RyaW5nIjoiaHR0cHM6Ly93d3cubmNiaS5ubG0ubmloLmdvdi9wbWMvYXJ0aWNsZXMvUE1DNjE5MjE4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5B717F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86/s12936-018-2516-x</w:t>
            </w:r>
          </w:p>
        </w:tc>
        <w:tc>
          <w:tcPr>
            <w:tcW w:w="2551" w:type="dxa"/>
            <w:tcBorders>
              <w:top w:val="nil"/>
              <w:left w:val="nil"/>
              <w:bottom w:val="nil"/>
              <w:right w:val="nil"/>
            </w:tcBorders>
            <w:noWrap/>
            <w:tcMar>
              <w:left w:w="0" w:type="dxa"/>
              <w:right w:w="0" w:type="dxa"/>
            </w:tcMar>
            <w:hideMark/>
          </w:tcPr>
          <w:p w14:paraId="0C1E459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00600E1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30A1" w:rsidRPr="0015525A">
              <w:rPr>
                <w:rFonts w:eastAsia="Times New Roman" w:cstheme="minorHAnsi"/>
                <w:color w:val="000000"/>
                <w:sz w:val="18"/>
                <w:szCs w:val="18"/>
                <w:vertAlign w:val="superscript"/>
                <w:lang w:val="en-GB" w:eastAsia="de-DE"/>
              </w:rPr>
              <w:t>1</w:t>
            </w:r>
          </w:p>
        </w:tc>
      </w:tr>
      <w:tr w:rsidR="00920C82" w:rsidRPr="001369E9" w14:paraId="7BC0EFEC"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79564E2" w14:textId="702611EA" w:rsidR="00920C82" w:rsidRPr="001369E9" w:rsidRDefault="00000000" w:rsidP="009756F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8fa07bc8-0392-465c-ad49-eead6289b7d7"/>
                <w:id w:val="124939052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wZmU4NTMxLTk5MGYtNDRkOS1hZDBkLWUxNTAxYmY2MzcyYyIsIkVudHJpZXMiOlt7IiRpZCI6IjIiLCIkdHlwZSI6IlN3aXNzQWNhZGVtaWMuQ2l0YXZpLkNpdGF0aW9ucy5Xb3JkUGxhY2Vob2xkZXJFbnRyeSwgU3dpc3NBY2FkZW1pYy5DaXRhdmkiLCJJZCI6ImE4ZjgzMGRmLTkzOTMtNDIzOS1hMDZiLTU4ZmJjMTFhMTY2ZCIsIlJhbmdlTGVuZ3RoIjoyNCwiUmVmZXJlbmNlSWQiOiIyYmNiZmNmNi1hMTk5LTQxOTQtYWM2Zi1lYzliYzU3ZmY3M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VGltZXMiLCJVcmlTdHJpbmciOiJodHRwczovL2RvaS5vcmcvMTAuMTEyNy9lbnRvbS5nZW4vMzIvMjAxMC8y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ogusch &amp; Schlaghamersky</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c0fe8531-990f-44d9-ad0d-e1501bf6372c"/>
                <w:id w:val="10324356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hmYTA3YmM4LTAzOTItNDY1Yy1hZDQ5LWVlYWQ2Mjg5YjdkNyIsIkVudHJpZXMiOlt7IiRpZCI6IjIiLCIkdHlwZSI6IlN3aXNzQWNhZGVtaWMuQ2l0YXZpLkNpdGF0aW9ucy5Xb3JkUGxhY2Vob2xkZXJFbnRyeSwgU3dpc3NBY2FkZW1pYy5DaXRhdmkiLCJJZCI6IjQ1M2M4ZjFjLTE3MDUtNDk1MC1iZjcxLTJkMDJkZmVmZDA3MCIsIlJhbmdlTGVuZ3RoIjo2LCJSZWZlcmVuY2VJZCI6IjJiY2JmY2Y2LWExOTktNDE5NC1hYzZmLWVjOWJjNTdmZjc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RpbWVzIiwiVXJpU3RyaW5nIjoiaHR0cHM6Ly9kb2kub3JnLzEwLjExMjcvZW50b20uZ2VuLzMyLzIwMTAvMjM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ApIn1dfSwiVGFnIjoiQ2l0YXZpUGxhY2Vob2xkZXIjYzBmZTg1MzEtOTkwZi00NGQ5LWFkMGQtZTE1MDFiZjYzNzJjIiwiVGV4dCI6IigyMDEw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94C009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27/</w:t>
            </w:r>
            <w:proofErr w:type="spellStart"/>
            <w:r w:rsidRPr="001369E9">
              <w:rPr>
                <w:rFonts w:eastAsia="Times New Roman" w:cstheme="minorHAnsi"/>
                <w:color w:val="000000"/>
                <w:sz w:val="18"/>
                <w:szCs w:val="18"/>
                <w:lang w:val="en-GB" w:eastAsia="de-DE"/>
              </w:rPr>
              <w:t>entom.gen</w:t>
            </w:r>
            <w:proofErr w:type="spellEnd"/>
            <w:r w:rsidRPr="001369E9">
              <w:rPr>
                <w:rFonts w:eastAsia="Times New Roman" w:cstheme="minorHAnsi"/>
                <w:color w:val="000000"/>
                <w:sz w:val="18"/>
                <w:szCs w:val="18"/>
                <w:lang w:val="en-GB" w:eastAsia="de-DE"/>
              </w:rPr>
              <w:t>/32/2010/237</w:t>
            </w:r>
          </w:p>
        </w:tc>
        <w:tc>
          <w:tcPr>
            <w:tcW w:w="2551" w:type="dxa"/>
            <w:tcBorders>
              <w:top w:val="nil"/>
              <w:left w:val="nil"/>
              <w:bottom w:val="nil"/>
              <w:right w:val="nil"/>
            </w:tcBorders>
            <w:noWrap/>
            <w:tcMar>
              <w:left w:w="0" w:type="dxa"/>
              <w:right w:w="0" w:type="dxa"/>
            </w:tcMar>
            <w:vAlign w:val="center"/>
            <w:hideMark/>
          </w:tcPr>
          <w:p w14:paraId="63C0684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676DD63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40F96F5F" w14:textId="77777777" w:rsidTr="0015525A">
        <w:trPr>
          <w:trHeight w:val="255"/>
        </w:trPr>
        <w:tc>
          <w:tcPr>
            <w:tcW w:w="2694" w:type="dxa"/>
            <w:tcBorders>
              <w:top w:val="nil"/>
              <w:left w:val="nil"/>
              <w:bottom w:val="nil"/>
              <w:right w:val="nil"/>
            </w:tcBorders>
            <w:noWrap/>
            <w:tcMar>
              <w:left w:w="0" w:type="dxa"/>
              <w:right w:w="0" w:type="dxa"/>
            </w:tcMar>
            <w:hideMark/>
          </w:tcPr>
          <w:p w14:paraId="33C1240D" w14:textId="2C5B1972" w:rsidR="00920C82" w:rsidRPr="001369E9" w:rsidRDefault="00000000" w:rsidP="009756F0">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b561de2b-b1ad-435c-9f8a-d636274c6c85"/>
                <w:id w:val="-17727995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xNGVlMTRhLTM2OWEtNGIxNi04MTFlLThkNzZlNGVkNWMyNCIsIkVudHJpZXMiOlt7IiRpZCI6IjIiLCIkdHlwZSI6IlN3aXNzQWNhZGVtaWMuQ2l0YXZpLkNpdGF0aW9ucy5Xb3JkUGxhY2Vob2xkZXJFbnRyeSwgU3dpc3NBY2FkZW1pYy5DaXRhdmkiLCJJZCI6IjFlZDUwZWFhLTZkOWYtNDljOS1hNmE0LTk1NGYxNzY3NmU2ZSIsIlJhbmdlTGVuZ3RoIjoxNSwiUmVmZXJlbmNlSWQiOiIzMTBjNjU2Yi1mODMxLTQ5NGUtOThkNC0yNDRkNzFhNTAx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ZWUvbnZhYzA4OCIsIlVyaVN0cmluZyI6Imh0dHBzOi8vZG9pLm9yZy8xMC4xMDkzL2VlL252YWMw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ohanno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14ee14a-369a-4b16-811e-8d76e4ed5c24"/>
                <w:id w:val="-132913658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1NjFkZTJiLWIxYWQtNDM1Yy05ZjhhLWQ2MzYyNzRjNmM4NSIsIkVudHJpZXMiOlt7IiRpZCI6IjIiLCIkdHlwZSI6IlN3aXNzQWNhZGVtaWMuQ2l0YXZpLkNpdGF0aW9ucy5Xb3JkUGxhY2Vob2xkZXJFbnRyeSwgU3dpc3NBY2FkZW1pYy5DaXRhdmkiLCJJZCI6ImNkNWQwMWE0LTgwZGItNDQ4Ni05OTM2LTJjZWExNTZlNWNjOCIsIlJhbmdlTGVuZ3RoIjo2LCJSZWZlcmVuY2VJZCI6IjMxMGM2NTZiLWY4MzEtNDk0ZS05OGQ0LTI0NGQ3MWE1MDE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VlL252YWMwODgiLCJVcmlTdHJpbmciOiJodHRwczovL2RvaS5vcmcvMTAuMTA5My9lZS9udmFjMD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2ExNGVlMTRhLTM2OWEtNGIxNi04MTFlLThkNzZlNGVkNWMyNCIsIlRleHQiOiIoMjAyMi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390CF2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93/ee/nvac088</w:t>
            </w:r>
          </w:p>
        </w:tc>
        <w:tc>
          <w:tcPr>
            <w:tcW w:w="2551" w:type="dxa"/>
            <w:tcBorders>
              <w:top w:val="nil"/>
              <w:left w:val="nil"/>
              <w:bottom w:val="nil"/>
              <w:right w:val="nil"/>
            </w:tcBorders>
            <w:noWrap/>
            <w:tcMar>
              <w:left w:w="0" w:type="dxa"/>
              <w:right w:w="0" w:type="dxa"/>
            </w:tcMar>
            <w:hideMark/>
          </w:tcPr>
          <w:p w14:paraId="3568E3F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13FF374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30A1" w:rsidRPr="0015525A">
              <w:rPr>
                <w:rFonts w:eastAsia="Times New Roman" w:cstheme="minorHAnsi"/>
                <w:color w:val="000000"/>
                <w:sz w:val="18"/>
                <w:szCs w:val="18"/>
                <w:vertAlign w:val="superscript"/>
                <w:lang w:val="en-GB" w:eastAsia="de-DE"/>
              </w:rPr>
              <w:t>1</w:t>
            </w:r>
          </w:p>
        </w:tc>
      </w:tr>
      <w:tr w:rsidR="00920C82" w:rsidRPr="001369E9" w14:paraId="67841DC2"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3C3266A7" w14:textId="7F0A739C" w:rsidR="00920C82" w:rsidRPr="001369E9" w:rsidRDefault="00000000" w:rsidP="00317F6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f5ead24-61c6-42ac-80af-29a226b3424d"/>
                <w:id w:val="-109748450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3ZmIwNTI3LTAwMTEtNGJlNS1hYmI3LTdlMTE0NmFiNWQxZCIsIkVudHJpZXMiOlt7IiRpZCI6IjIiLCIkdHlwZSI6IlN3aXNzQWNhZGVtaWMuQ2l0YXZpLkNpdGF0aW9ucy5Xb3JkUGxhY2Vob2xkZXJFbnRyeSwgU3dpc3NBY2FkZW1pYy5DaXRhdmkiLCJJZCI6ImNhYzYzOGNjLTExYTYtNDA0MS1iMGY5LWNhODEzMDE2NDgzYiIsIlJhbmdlTGVuZ3RoIjoxNSwiUmVmZXJlbmNlSWQiOiIzMGIzYTlkZC0xNjEyLTRlZmUtOTE1OC1jYzBhNzU2NzZmN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zNzEvam91cm5hbC5wb25lLjAyMjk0NzYiLCJVcmlTdHJpbmciOiJodHRwczovL2RvaS5vcmcvMTAuMTM3MS9qb3VybmFsLnBvbmUuMDIyOTQ3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g0MWMwYjk2LTEzZDEtNDA2YS05NTJlLTY0ZjQwODk3YTljZiIsIk1vZGlmaWVkT24iOiIyMDI0LTEyLTExVDA5OjQ3OjQ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zM1MTE1MSIsIlVyaVN0cmluZyI6Imh0dHBzOi8vd3d3Lm5jYmkubmxtLm5paC5nb3YvcG1jL2FydGljbGVzL1BNQzczNTEx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A5OjUxOjQ2IiwiTW9kaWZpZWRCeSI6Il9BbmRyZSBLcmFobmVyIiwiSWQiOiIxOGYzMmE0Ni04YWMyLTQyZjQtYWE5Ny0zMGVlNTdhNTQzZGUiLCJNb2RpZmllZE9uIjoiMjAyNC0xMi0xMVQwOTo1MTo0Ni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yNjQ5NzAzIiwiVXJpU3RyaW5nIjoiaHR0cDovL3d3dy5uY2JpLm5sbS5uaWguZ292L3B1Ym1lZC8zMjY0OTcw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ollig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57fb0527-0011-4be5-abb7-7e1146ab5d1d"/>
                <w:id w:val="38453717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mNWVhZDI0LTYxYzYtNDJhYy04MGFmLTI5YTIyNmIzNDI0ZCIsIkVudHJpZXMiOlt7IiRpZCI6IjIiLCIkdHlwZSI6IlN3aXNzQWNhZGVtaWMuQ2l0YXZpLkNpdGF0aW9ucy5Xb3JkUGxhY2Vob2xkZXJFbnRyeSwgU3dpc3NBY2FkZW1pYy5DaXRhdmkiLCJJZCI6ImNlNDYxMzNlLWZkNmItNDI3Mi04YWM5LTAzY2ZmZDcyZWNlYiIsIlJhbmdlTGVuZ3RoIjo2LCJSZWZlcmVuY2VJZCI6IjMwYjNhOWRkLTE2MTItNGVmZS05MTU4LWNjMGE3NTY3NmY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zcxL2pvdXJuYWwucG9uZS4wMjI5NDc2IiwiVXJpU3RyaW5nIjoiaHR0cHM6Ly9kb2kub3JnLzEwLjEzNzEvam91cm5hbC5wb25lLjAyMjk0N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4NDFjMGI5Ni0xM2QxLTQwNmEtOTUyZS02NGY0MDg5N2E5Y2YiLCJNb2RpZmllZE9uIjoiMjAyNC0xMi0xMVQwOTo0Nz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zNTExNTEiLCJVcmlTdHJpbmciOiJodHRwczovL3d3dy5uY2JpLm5sbS5uaWguZ292L3BtYy9hcnRpY2xlcy9QTUM3MzUxMT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wOTo1MTo0NiIsIk1vZGlmaWVkQnkiOiJfQW5kcmUgS3JhaG5lciIsIklkIjoiMThmMzJhNDYtOGFjMi00MmY0LWFhOTctMzBlZTU3YTU0M2RlIiwiTW9kaWZpZWRPbiI6IjIwMjQtMTItMTFUMDk6NTE6ND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MjY0OTcwMyIsIlVyaVN0cmluZyI6Imh0dHA6Ly93d3cubmNiaS5ubG0ubmloLmdvdi9wdWJtZWQvMzI2NDk3MD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498F80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71/journal.pone.0229476</w:t>
            </w:r>
          </w:p>
        </w:tc>
        <w:tc>
          <w:tcPr>
            <w:tcW w:w="2551" w:type="dxa"/>
            <w:tcBorders>
              <w:top w:val="nil"/>
              <w:left w:val="nil"/>
              <w:bottom w:val="nil"/>
              <w:right w:val="nil"/>
            </w:tcBorders>
            <w:noWrap/>
            <w:tcMar>
              <w:left w:w="0" w:type="dxa"/>
              <w:right w:w="0" w:type="dxa"/>
            </w:tcMar>
            <w:vAlign w:val="center"/>
            <w:hideMark/>
          </w:tcPr>
          <w:p w14:paraId="2B6FD27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7BEA532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52C29" w:rsidRPr="0015525A">
              <w:rPr>
                <w:rFonts w:eastAsia="Times New Roman" w:cstheme="minorHAnsi"/>
                <w:color w:val="000000"/>
                <w:sz w:val="18"/>
                <w:szCs w:val="18"/>
                <w:vertAlign w:val="superscript"/>
                <w:lang w:val="en-GB" w:eastAsia="de-DE"/>
              </w:rPr>
              <w:t>1</w:t>
            </w:r>
          </w:p>
        </w:tc>
      </w:tr>
      <w:tr w:rsidR="00920C82" w:rsidRPr="001369E9" w14:paraId="05D334AA" w14:textId="77777777" w:rsidTr="0015525A">
        <w:trPr>
          <w:trHeight w:val="255"/>
        </w:trPr>
        <w:tc>
          <w:tcPr>
            <w:tcW w:w="2694" w:type="dxa"/>
            <w:tcBorders>
              <w:top w:val="nil"/>
              <w:left w:val="nil"/>
              <w:bottom w:val="nil"/>
              <w:right w:val="nil"/>
            </w:tcBorders>
            <w:noWrap/>
            <w:tcMar>
              <w:left w:w="0" w:type="dxa"/>
              <w:right w:w="0" w:type="dxa"/>
            </w:tcMar>
            <w:hideMark/>
          </w:tcPr>
          <w:p w14:paraId="52769695" w14:textId="468603D0" w:rsidR="00920C82" w:rsidRPr="001369E9" w:rsidRDefault="00000000" w:rsidP="00317F6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19a1a36-0e97-49cf-ba65-4c4b02f5fa98"/>
                <w:id w:val="-135186323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0MDNlNDFjLTdkZTQtNDU4YS1iOTljLTQ5YTZkNjUyMTViNSIsIkVudHJpZXMiOlt7IiRpZCI6IjIiLCIkdHlwZSI6IlN3aXNzQWNhZGVtaWMuQ2l0YXZpLkNpdGF0aW9ucy5Xb3JkUGxhY2Vob2xkZXJFbnRyeSwgU3dpc3NBY2FkZW1pYy5DaXRhdmkiLCJJZCI6ImNmYTQ4OGU3LTZiNjAtNDA5ZS1iN2JkLWNlNjMzNDg5ZTY2YSIsIlJhbmdlTGVuZ3RoIjoxMywiUmVmZXJlbmNlSWQiOiI2ZWRmY2QyYy1kZmU0LTRjZDYtYjdhNC1lNDM3YmM2Njc3M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UFSIDI5IiwiRG9pIjoiMTAuMzg5Ny9CREouMTAuZTgxNDEwIiwiRWRpdG9ycyI6W10sIkV2YWx1YXRpb25Db21wbGV4aXR5IjowLCJFdmFsdWF0aW9uU291cmNlVGV4dEZvcm1hdCI6MCwiR3JvdXBzIjpbeyIkaWQiOiIxO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5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zg5Ny9CREouMTAuZTgxNDEwIiwiVXJpU3RyaW5nIjoiaHR0cHM6Ly9kb2kub3JnLzEwLjM4OTcvQkRKLjEwLmU4MT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MxNjNmMWVlLWVjMWUtNDBjMS05ZGQwLTc2Y2M1YjI0ZDI1ZCIsIk1vZGlmaWVkT24iOiIyMDI0LTEyLTExVDA5OjQ1OjU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U0Mzc0MDYiLCJVcmlTdHJpbmciOiJodHRwOi8vd3d3Lm5jYmkubmxtLm5paC5nb3YvcHVibWVkLzM1NDM3N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xMjo0NDo0OSIsIk1vZGlmaWVkQnkiOiJfQW5kcmUgS3JhaG5lciIsIklkIjoiOTYwMmQzMDQtZGMyNS00YWU5LThlZWUtZTYyODNlNTBkZmNlIiwiTW9kaWZpZWRPbiI6IjIwMjQtMTItMTFUMTI6NDQ6NDk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4OTgzNjQwIiwiVXJpU3RyaW5nIjoiaHR0cHM6Ly93d3cubmNiaS5ubG0ubmloLmdvdi9wbWMvYXJ0aWNsZXMvUE1DODk4MzY0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orges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7403e41c-7de4-458a-b99c-49a6d65215b5"/>
                <w:id w:val="105404225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xOWExYTM2LTBlOTctNDljZi1iYTY1LTRjNGIwMmY1ZmE5OCIsIkVudHJpZXMiOlt7IiRpZCI6IjIiLCIkdHlwZSI6IlN3aXNzQWNhZGVtaWMuQ2l0YXZpLkNpdGF0aW9ucy5Xb3JkUGxhY2Vob2xkZXJFbnRyeSwgU3dpc3NBY2FkZW1pYy5DaXRhdmkiLCJJZCI6ImE5YjhmNjZiLTRlYzQtNDRmOC1hNDkyLTI0NzlhMjFjYWIzMyIsIlJhbmdlTGVuZ3RoIjo2LCJSZWZlcmVuY2VJZCI6IjZlZGZjZDJjLWRmZTQtNGNkNi1iN2E0LWU0MzdiYzY2NzcwMi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1BUiAyOSIsIkRvaSI6IjEwLjM4OTcvQkRKLjEwLmU4MTQxMCIsIkVkaXRvcnMiOltdLCJFdmFsdWF0aW9uQ29tcGxleGl0eSI6MCwiRXZhbHVhdGlvblNvdXJjZVRleHRGb3JtYXQiOjAsIkdyb3VwcyI6W3siJGlkIjoiMTg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O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M4OTcvQkRKLjEwLmU4MTQxMCIsIlVyaVN0cmluZyI6Imh0dHBzOi8vZG9pLm9yZy8xMC4zODk3L0JESi4xMC5lODE0MT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jMTYzZjFlZS1lYzFlLTQwYzEtOWRkMC03NmNjNWIyNGQyNWQiLCJNb2RpZmllZE9uIjoiMjAyNC0xMi0xMVQwOTo0NTo1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1NDM3NDA2IiwiVXJpU3RyaW5nIjoiaHR0cDovL3d3dy5uY2JpLm5sbS5uaWguZ292L3B1Ym1lZC8zNTQzNzQw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TI6NDQ6NDkiLCJNb2RpZmllZEJ5IjoiX0FuZHJlIEtyYWhuZXIiLCJJZCI6Ijk2MDJkMzA0LWRjMjUtNGFlOS04ZWVlLWU2MjgzZTUwZGZjZSIsIk1vZGlmaWVkT24iOiIyMDI0LTEyLTExVDEyOjQ0OjQ5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ODk4MzY0MCIsIlVyaVN0cmluZyI6Imh0dHBzOi8vd3d3Lm5jYmkubmxtLm5paC5nb3YvcG1jL2FydGljbGVzL1BNQzg5ODM2ND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2A7BBCA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3897/BDJ.</w:t>
            </w:r>
            <w:proofErr w:type="gramStart"/>
            <w:r w:rsidRPr="001369E9">
              <w:rPr>
                <w:rFonts w:eastAsia="Times New Roman" w:cstheme="minorHAnsi"/>
                <w:color w:val="000000"/>
                <w:sz w:val="18"/>
                <w:szCs w:val="18"/>
                <w:lang w:val="en-GB" w:eastAsia="de-DE"/>
              </w:rPr>
              <w:t>10.e</w:t>
            </w:r>
            <w:proofErr w:type="gramEnd"/>
            <w:r w:rsidRPr="001369E9">
              <w:rPr>
                <w:rFonts w:eastAsia="Times New Roman" w:cstheme="minorHAnsi"/>
                <w:color w:val="000000"/>
                <w:sz w:val="18"/>
                <w:szCs w:val="18"/>
                <w:lang w:val="en-GB" w:eastAsia="de-DE"/>
              </w:rPr>
              <w:t>81410</w:t>
            </w:r>
          </w:p>
        </w:tc>
        <w:tc>
          <w:tcPr>
            <w:tcW w:w="2551" w:type="dxa"/>
            <w:tcBorders>
              <w:top w:val="nil"/>
              <w:left w:val="nil"/>
              <w:bottom w:val="nil"/>
              <w:right w:val="nil"/>
            </w:tcBorders>
            <w:noWrap/>
            <w:tcMar>
              <w:left w:w="0" w:type="dxa"/>
              <w:right w:w="0" w:type="dxa"/>
            </w:tcMar>
            <w:hideMark/>
          </w:tcPr>
          <w:p w14:paraId="68021DE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3442E83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090F5863"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12981775" w14:textId="689BF04B" w:rsidR="00920C82" w:rsidRPr="001369E9" w:rsidRDefault="00000000" w:rsidP="00317F6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304feec8-8bc1-4875-86ac-5fe31f506050"/>
                <w:id w:val="3971873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3NzRkYmE1LTA5OTAtNDdhYy1iMjdjLWUxZmQ0YmVkNmE2ZiIsIkVudHJpZXMiOlt7IiRpZCI6IjIiLCIkdHlwZSI6IlN3aXNzQWNhZGVtaWMuQ2l0YXZpLkNpdGF0aW9ucy5Xb3JkUGxhY2Vob2xkZXJFbnRyeSwgU3dpc3NBY2FkZW1pYy5DaXRhdmkiLCJJZCI6IjljNTU1ZmJmLWNkM2ItNGJlZC1hOWFhLWIzNTg5YmU3MTU2NiIsIlJhbmdlTGVuZ3RoIjoxNiwiUmVmZXJlbmNlSWQiOiIyODI5ZDgzOC1lOWEwLTQ1YWUtYjU3ZC00ZTA4NDY5ZDc0O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lBvcnR1Z3Vlc2UiLCJMYW5ndWFnZUNvZGUiOiJwdC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UaW1lcyIsIlVyaVN0cmluZyI6Imh0dHBzOi8vZG9pLm9yZy9UaW1lc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oscardi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774dba5-0990-47ac-b27c-e1fd4bed6a6f"/>
                <w:id w:val="75693833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wNGZlZWM4LThiYzEtNDg3NS04NmFjLTVmZTMxZjUwNjA1MCIsIkVudHJpZXMiOlt7IiRpZCI6IjIiLCIkdHlwZSI6IlN3aXNzQWNhZGVtaWMuQ2l0YXZpLkNpdGF0aW9ucy5Xb3JkUGxhY2Vob2xkZXJFbnRyeSwgU3dpc3NBY2FkZW1pYy5DaXRhdmkiLCJJZCI6IjczMDc2Y2U0LWE3MmYtNDZiNC1iY2M3LWY4MzZlY2IxZjE1OSIsIlJhbmdlTGVuZ3RoIjo2LCJSZWZlcmVuY2VJZCI6IjI4MjlkODM4LWU5YTAtNDVhZS1iNTdkLTRlMDg0NjlkNzQ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Qb3J0dWd1ZXNlIiwiTGFuZ3VhZ2VDb2RlIjoicHQ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VGltZXMiLCJVcmlTdHJpbmciOiJodHRwczovL2RvaS5vcmcvVGlt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MDc3NGRiYTUtMDk5MC00N2FjLWIyN2MtZTFmZDRiZWQ2YTZmIiwiVGV4dCI6IigyMDE0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FC891B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vAlign w:val="center"/>
            <w:hideMark/>
          </w:tcPr>
          <w:p w14:paraId="7C8BB5E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16CE729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52C29" w:rsidRPr="0015525A">
              <w:rPr>
                <w:rFonts w:eastAsia="Times New Roman" w:cstheme="minorHAnsi"/>
                <w:color w:val="000000"/>
                <w:sz w:val="18"/>
                <w:szCs w:val="18"/>
                <w:vertAlign w:val="superscript"/>
                <w:lang w:val="en-GB" w:eastAsia="de-DE"/>
              </w:rPr>
              <w:t>1</w:t>
            </w:r>
          </w:p>
        </w:tc>
      </w:tr>
      <w:tr w:rsidR="00920C82" w:rsidRPr="001369E9" w14:paraId="7BD7ED56" w14:textId="77777777" w:rsidTr="0015525A">
        <w:trPr>
          <w:trHeight w:val="255"/>
        </w:trPr>
        <w:tc>
          <w:tcPr>
            <w:tcW w:w="2694" w:type="dxa"/>
            <w:tcBorders>
              <w:top w:val="nil"/>
              <w:left w:val="nil"/>
              <w:bottom w:val="nil"/>
              <w:right w:val="nil"/>
            </w:tcBorders>
            <w:noWrap/>
            <w:tcMar>
              <w:left w:w="0" w:type="dxa"/>
              <w:right w:w="0" w:type="dxa"/>
            </w:tcMar>
            <w:hideMark/>
          </w:tcPr>
          <w:p w14:paraId="2CBE8AA9" w14:textId="47338D93" w:rsidR="00920C82" w:rsidRPr="001369E9" w:rsidRDefault="00000000" w:rsidP="00317F6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733c9b6-0f57-472d-864c-2e055cc34e38"/>
                <w:id w:val="56153025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zMTdjZWMwLTZhOGEtNDIyYi1hMzY5LTA4NjU2MWVkMmQ1OCIsIkVudHJpZXMiOlt7IiRpZCI6IjIiLCIkdHlwZSI6IlN3aXNzQWNhZGVtaWMuQ2l0YXZpLkNpdGF0aW9ucy5Xb3JkUGxhY2Vob2xkZXJFbnRyeSwgU3dpc3NBY2FkZW1pYy5DaXRhdmkiLCJJZCI6ImI3NmYwN2I3LTI1Y2ItNGE5Ni05MzFlLTMxMWUyY2FhZDc3YiIsIlJhbmdlTGVuZ3RoIjoxMywiUmVmZXJlbmNlSWQiOiJiMmNiY2FlZi05NTcwLTRiOTctOThmMS0xNTlmNzY1MmEyNz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REVDIiwiRG9pIjoiMTAuMTAwMi9lY2UzLjcwMjkiLCJFZGl0b3JzIjpbXSwiRXZhbHVhdGlvbkNvbXBsZXhpdHkiOjAsIkV2YWx1YXRpb25Tb3VyY2VUZXh0Rm9ybWF0IjowLCJHcm91cHMiOlt7IiRpZCI6IjE0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IvZWNlMy43MDI5IiwiVXJpU3RyaW5nIjoiaHR0cHM6Ly9kb2kub3JnLzEwLjEwMDIvZWNlMy43MDI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NDQ5MmRiNzctYWQ5OS00NWI1LWE3NWItODUzNGJjMzRlYzg3IiwiTW9kaWZpZWRPbiI6IjIwMjQtMTItMTFUMDk6NDc6NDA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M5MTcxNiIsIlVyaVN0cmluZyI6Imh0dHA6Ly93d3cubmNiaS5ubG0ubmloLmdvdi9wdWJtZWQvMzMzOTE3M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A5OjUxOjQ2IiwiTW9kaWZpZWRCeSI6Il9BbmRyZSBLcmFobmVyIiwiSWQiOiIyOWU3ODY3ZC04MzcwLTQ1NWEtODVhZS01ZTU3YmE5YTY1NzUiLCJNb2RpZmllZE9uIjoiMjAyNC0xMi0xMVQwOTo1MTo0Ni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c3NzExODMiLCJVcmlTdHJpbmciOiJodHRwczovL3d3dy5uY2JpLm5sbS5uaWguZ292L3BtYy9hcnRpY2xlcy9QTUM3NzcxMTg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Burn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317cec0-6a8a-422b-a369-086561ed2d58"/>
                <w:id w:val="169079190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3MzNjOWI2LTBmNTctNDcyZC04NjRjLTJlMDU1Y2MzNGUzOCIsIkVudHJpZXMiOlt7IiRpZCI6IjIiLCIkdHlwZSI6IlN3aXNzQWNhZGVtaWMuQ2l0YXZpLkNpdGF0aW9ucy5Xb3JkUGxhY2Vob2xkZXJFbnRyeSwgU3dpc3NBY2FkZW1pYy5DaXRhdmkiLCJJZCI6IjllMGQ3MDE2LWNlZTYtNDA5ZS04NWMzLTFlNDIzNTg3MDZkMiIsIlJhbmdlTGVuZ3RoIjo2LCJSZWZlcmVuY2VJZCI6ImIyY2JjYWVmLTk1NzAtNGI5Ny05OGYxLTE1OWY3NjUyYTI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RFQyIsIkRvaSI6IjEwLjEwMDIvZWNlMy43MDI5IiwiRWRpdG9ycyI6W10sIkV2YWx1YXRpb25Db21wbGV4aXR5IjowLCJFdmFsdWF0aW9uU291cmNlVGV4dEZvcm1hdCI6MCwiR3JvdXBzIjpbeyIkaWQiOiIxNC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U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yL2VjZTMuNzAyOSIsIlVyaVN0cmluZyI6Imh0dHBzOi8vZG9pLm9yZy8xMC4xMDAyL2VjZTMuNzAy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Q0OTJkYjc3LWFkOTktNDViNS1hNzViLTg1MzRiYzM0ZWM4NyIsIk1vZGlmaWVkT24iOiIyMDI0LTEyLTExVDA5OjQ3OjQ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MzOTE3MTYiLCJVcmlTdHJpbmciOiJodHRwOi8vd3d3Lm5jYmkubmxtLm5paC5nb3YvcHVibWVkLzMzMzkxNzE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wOTo1MTo0NiIsIk1vZGlmaWVkQnkiOiJfQW5kcmUgS3JhaG5lciIsIklkIjoiMjllNzg2N2QtODM3MC00NTVhLTg1YWUtNWU1N2JhOWE2NTc1IiwiTW9kaWZpZWRPbiI6IjIwMjQtMTItMTFUMDk6NTE6NDY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3NzcxMTgzIiwiVXJpU3RyaW5nIjoiaHR0cHM6Ly93d3cubmNiaS5ubG0ubmloLmdvdi9wbWMvYXJ0aWNsZXMvUE1DNzc3MTE4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yMCkifV19LCJUYWciOiJDaXRhdmlQbGFjZWhvbGRlciMzMzE3Y2VjMC02YThhLTQyMmItYTM2OS0wODY1NjFlZDJkNTgiLCJUZXh0IjoiKDIwMjA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24DA2DD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2/ece3.7029</w:t>
            </w:r>
          </w:p>
        </w:tc>
        <w:tc>
          <w:tcPr>
            <w:tcW w:w="2551" w:type="dxa"/>
            <w:tcBorders>
              <w:top w:val="nil"/>
              <w:left w:val="nil"/>
              <w:bottom w:val="nil"/>
              <w:right w:val="nil"/>
            </w:tcBorders>
            <w:noWrap/>
            <w:tcMar>
              <w:left w:w="0" w:type="dxa"/>
              <w:right w:w="0" w:type="dxa"/>
            </w:tcMar>
            <w:hideMark/>
          </w:tcPr>
          <w:p w14:paraId="611C7C2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1CD393C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52C29" w:rsidRPr="0015525A">
              <w:rPr>
                <w:rFonts w:eastAsia="Times New Roman" w:cstheme="minorHAnsi"/>
                <w:color w:val="000000"/>
                <w:sz w:val="18"/>
                <w:szCs w:val="18"/>
                <w:vertAlign w:val="superscript"/>
                <w:lang w:val="en-GB" w:eastAsia="de-DE"/>
              </w:rPr>
              <w:t>1</w:t>
            </w:r>
          </w:p>
        </w:tc>
      </w:tr>
      <w:tr w:rsidR="00920C82" w:rsidRPr="001369E9" w14:paraId="2F812F88"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5B8EC1D" w14:textId="0DC83987" w:rsidR="00920C82" w:rsidRPr="001369E9" w:rsidRDefault="00000000" w:rsidP="00317F6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eastAsia="de-DE"/>
                </w:rPr>
                <w:alias w:val="To edit, see citavi.com/edit"/>
                <w:tag w:val="CitaviPlaceholder#86300831-c3ae-4dd3-a556-3ab959e08311"/>
                <w:id w:val="1246382013"/>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2Q5NzgyMDA3LWRhMzEtNGIyNi1iMWE4LTcxZmEyNmRiNjJiZSIsIkVudHJpZXMiOlt7IiRpZCI6IjIiLCIkdHlwZSI6IlN3aXNzQWNhZGVtaWMuQ2l0YXZpLkNpdGF0aW9ucy5Xb3JkUGxhY2Vob2xkZXJFbnRyeSwgU3dpc3NBY2FkZW1pYy5DaXRhdmkiLCJJZCI6IjMzNWRmY2QxLTc3MjEtNDZmMC1hYThmLTNjNWUzZWE2MDU4ZCIsIlJhbmdlTGVuZ3RoIjoxMiwiUmVmZXJlbmNlSWQiOiIzYTRlN2QzOC1iMGM2LTQ4ZTktYjRmZS1jMDBiODFiZTQ4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k9WIiwiRG9pIjoiMTAuMTExMS9pY2FkLjEyNTkyIiwiRWRpdG9ycyI6W10sIkV2YWx1YXRpb25Db21wbGV4aXR5IjowLCJFdmFsdWF0aW9uU291cmNlVGV4dEZvcm1hdCI6MCwiR3JvdXBzIjpbeyIkaWQiOiIyMS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j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ExL2ljYWQuMTI1OTIiLCJVcmlTdHJpbmciOiJodHRwczovL2RvaS5vcmcvMTAuMTExMS9pY2FkLjEyNTk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}</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Busse et al.</w:t>
                </w:r>
                <w:r w:rsidR="00920C82" w:rsidRPr="001369E9">
                  <w:rPr>
                    <w:rFonts w:eastAsia="Times New Roman" w:cstheme="minorHAnsi"/>
                    <w:color w:val="000000"/>
                    <w:sz w:val="18"/>
                    <w:szCs w:val="18"/>
                    <w:lang w:eastAsia="de-DE"/>
                  </w:rPr>
                  <w:fldChar w:fldCharType="end"/>
                </w:r>
              </w:sdtContent>
            </w:sdt>
            <w:r w:rsidR="00920C82" w:rsidRPr="001369E9">
              <w:rPr>
                <w:rFonts w:eastAsia="Times New Roman" w:cstheme="minorHAnsi"/>
                <w:color w:val="000000"/>
                <w:sz w:val="18"/>
                <w:szCs w:val="18"/>
                <w:lang w:eastAsia="de-DE"/>
              </w:rPr>
              <w:t xml:space="preserve"> </w:t>
            </w:r>
            <w:sdt>
              <w:sdtPr>
                <w:rPr>
                  <w:rFonts w:eastAsia="Times New Roman" w:cstheme="minorHAnsi"/>
                  <w:color w:val="000000"/>
                  <w:sz w:val="18"/>
                  <w:szCs w:val="18"/>
                  <w:lang w:eastAsia="de-DE"/>
                </w:rPr>
                <w:alias w:val="To edit, see citavi.com/edit"/>
                <w:tag w:val="CitaviPlaceholder#d9782007-da31-4b26-b1a8-71fa26db62be"/>
                <w:id w:val="322630140"/>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zg2MzAwODMxLWMzYWUtNGRkMy1hNTU2LTNhYjk1OWUwODMxMSIsIkVudHJpZXMiOlt7IiRpZCI6IjIiLCIkdHlwZSI6IlN3aXNzQWNhZGVtaWMuQ2l0YXZpLkNpdGF0aW9ucy5Xb3JkUGxhY2Vob2xkZXJFbnRyeSwgU3dpc3NBY2FkZW1pYy5DaXRhdmkiLCJJZCI6IjNmMTA2NmRlLTYwMmMtNDAzMS04ODlkLTA0MTU4NTRlZWZhMCIsIlJhbmdlTGVuZ3RoIjo2LCJSZWZlcmVuY2VJZCI6IjNhNGU3ZDM4LWIwYzYtNDhlOS1iNGZlLWMwMGI4MWJlNDh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5PViIsIkRvaSI6IjEwLjExMTEvaWNhZC4xMjU5MiIsIkVkaXRvcnMiOltdLCJFdmFsdWF0aW9uQ29tcGxleGl0eSI6MCwiRXZhbHVhdGlvblNvdXJjZVRleHRGb3JtYXQiOjAsIkdyb3VwcyI6W3siJGlkIjoiMjE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I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pY2FkLjEyNTkyIiwiVXJpU3RyaW5nIjoiaHR0cHM6Ly9kb2kub3JnLzEwLjExMTEvaWNhZC4xMjU5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}</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2022)</w:t>
                </w:r>
                <w:r w:rsidR="00920C82" w:rsidRPr="001369E9">
                  <w:rPr>
                    <w:rFonts w:eastAsia="Times New Roman" w:cstheme="minorHAnsi"/>
                    <w:color w:val="000000"/>
                    <w:sz w:val="18"/>
                    <w:szCs w:val="18"/>
                    <w:lang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4246CF5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icad.12592</w:t>
            </w:r>
          </w:p>
        </w:tc>
        <w:tc>
          <w:tcPr>
            <w:tcW w:w="2551" w:type="dxa"/>
            <w:tcBorders>
              <w:top w:val="nil"/>
              <w:left w:val="nil"/>
              <w:bottom w:val="nil"/>
              <w:right w:val="nil"/>
            </w:tcBorders>
            <w:noWrap/>
            <w:tcMar>
              <w:left w:w="0" w:type="dxa"/>
              <w:right w:w="0" w:type="dxa"/>
            </w:tcMar>
            <w:vAlign w:val="center"/>
            <w:hideMark/>
          </w:tcPr>
          <w:p w14:paraId="318DA01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2143578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07274F" w:rsidRPr="0015525A">
              <w:rPr>
                <w:rFonts w:eastAsia="Times New Roman" w:cstheme="minorHAnsi"/>
                <w:color w:val="000000"/>
                <w:sz w:val="18"/>
                <w:szCs w:val="18"/>
                <w:vertAlign w:val="superscript"/>
                <w:lang w:val="en-GB" w:eastAsia="de-DE"/>
              </w:rPr>
              <w:t>4</w:t>
            </w:r>
          </w:p>
        </w:tc>
      </w:tr>
      <w:tr w:rsidR="00920C82" w:rsidRPr="001369E9" w14:paraId="0EEC0E80" w14:textId="77777777" w:rsidTr="0015525A">
        <w:trPr>
          <w:trHeight w:val="255"/>
        </w:trPr>
        <w:tc>
          <w:tcPr>
            <w:tcW w:w="2694" w:type="dxa"/>
            <w:tcBorders>
              <w:top w:val="nil"/>
              <w:left w:val="nil"/>
              <w:bottom w:val="nil"/>
              <w:right w:val="nil"/>
            </w:tcBorders>
            <w:noWrap/>
            <w:tcMar>
              <w:left w:w="0" w:type="dxa"/>
              <w:right w:w="0" w:type="dxa"/>
            </w:tcMar>
            <w:hideMark/>
          </w:tcPr>
          <w:p w14:paraId="0A094050" w14:textId="34B0369A" w:rsidR="00920C82" w:rsidRPr="001369E9" w:rsidRDefault="00000000" w:rsidP="004C3EC8">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ca565c9-46b4-4626-937b-71a4e5e4cc6d"/>
                <w:id w:val="-153519544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xNzYzZDY5LWI3ZWItNDI3YS1iZTQ3LWNiODA2NTk2ZTU0MiIsIkVudHJpZXMiOlt7IiRpZCI6IjIiLCIkdHlwZSI6IlN3aXNzQWNhZGVtaWMuQ2l0YXZpLkNpdGF0aW9ucy5Xb3JkUGxhY2Vob2xkZXJFbnRyeSwgU3dpc3NBY2FkZW1pYy5DaXRhdmkiLCJJZCI6IjEyYjk3NDJiLTZhNDMtNDRjNi04ZmY5LWM4NTIyM2I1N2ZhMCIsIlJhbmdlTGVuZ3RoIjoxNywiUmVmZXJlbmNlSWQiOiI0NWQ3MDVjNy01YTMzLTQ4ZjUtYjZjMy1jMTVhNzRmYTFjZT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nRydW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A4NDEtMDA2LTkwNTUtNCIsIlVyaVN0cmluZyI6Imh0dHBzOi8vZG9pLm9yZy8xMC4xMDA3L3MxMDg0MS0wMDYtOTA1NS0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Campbell &amp; Hanula</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1763d69-b7eb-427a-be47-cb806596e542"/>
                <w:id w:val="95630148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jYTU2NWM5LTQ2YjQtNDYyNi05MzdiLTcxYTRlNWU0Y2M2ZCIsIkVudHJpZXMiOlt7IiRpZCI6IjIiLCIkdHlwZSI6IlN3aXNzQWNhZGVtaWMuQ2l0YXZpLkNpdGF0aW9ucy5Xb3JkUGxhY2Vob2xkZXJFbnRyeSwgU3dpc3NBY2FkZW1pYy5DaXRhdmkiLCJJZCI6IjlkYzFmYzFhLTk5NDgtNDllMC05ZGViLTBhZTM1YTI2M2Q2NCIsIlJhbmdlTGVuZ3RoIjo2LCJSZWZlcmVuY2VJZCI6IjQ1ZDcwNWM3LTVhMzMtNDhmNS1iNmMzLWMxNWE3NGZhMWN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0cnV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QxLTAwNi05MDU1LTQiLCJVcmlTdHJpbmciOiJodHRwczovL2RvaS5vcmcvMTAuMTAwNy9zMTA4NDEtMDA2LTkwNTUt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DcpIn1dfSwiVGFnIjoiQ2l0YXZpUGxhY2Vob2xkZXIjODE3NjNkNjktYjdlYi00MjdhLWJlNDctY2I4MDY1OTZlNTQyIiwiVGV4dCI6IigyMDA3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FF4F09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841-006-9055-4</w:t>
            </w:r>
          </w:p>
        </w:tc>
        <w:tc>
          <w:tcPr>
            <w:tcW w:w="2551" w:type="dxa"/>
            <w:tcBorders>
              <w:top w:val="nil"/>
              <w:left w:val="nil"/>
              <w:bottom w:val="nil"/>
              <w:right w:val="nil"/>
            </w:tcBorders>
            <w:noWrap/>
            <w:tcMar>
              <w:left w:w="0" w:type="dxa"/>
              <w:right w:w="0" w:type="dxa"/>
            </w:tcMar>
            <w:hideMark/>
          </w:tcPr>
          <w:p w14:paraId="12BF8FA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59F7B51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07274F" w:rsidRPr="0015525A">
              <w:rPr>
                <w:rFonts w:eastAsia="Times New Roman" w:cstheme="minorHAnsi"/>
                <w:color w:val="000000"/>
                <w:sz w:val="18"/>
                <w:szCs w:val="18"/>
                <w:vertAlign w:val="superscript"/>
                <w:lang w:val="en-GB" w:eastAsia="de-DE"/>
              </w:rPr>
              <w:t>4</w:t>
            </w:r>
          </w:p>
        </w:tc>
      </w:tr>
      <w:tr w:rsidR="00920C82" w:rsidRPr="001369E9" w14:paraId="20616103"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10F50CBC" w14:textId="633ED1D5" w:rsidR="00920C82" w:rsidRPr="001369E9" w:rsidRDefault="00000000" w:rsidP="004C3EC8">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bc4b73e7-a514-4d8c-8b11-d715e0374005"/>
                <w:id w:val="-207827941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3NjZlYzg5LTExNGUtNDg2Ny05NzdkLWQ2MTMxNDAyNWM5ZiIsIkVudHJpZXMiOlt7IiRpZCI6IjIiLCIkdHlwZSI6IlN3aXNzQWNhZGVtaWMuQ2l0YXZpLkNpdGF0aW9ucy5Xb3JkUGxhY2Vob2xkZXJFbnRyeSwgU3dpc3NBY2FkZW1pYy5DaXRhdmkiLCJJZCI6IjQ3NGQxNjY3LWIyOWMtNGYyNS05MGY4LTYwMTE1NjUyNjkxMiIsIlJhbmdlTGVuZ3RoIjoyMCwiUmVmZXJlbmNlSWQiOiJjMjcwNWQ4YS02ODIwLTRjMWYtOGJiNi1hMjlkYWI4YTFkY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m9yc2NpaW50LjIwMTQuMTAuMDE1IiwiVXJpU3RyaW5nIjoiaHR0cHM6Ly9kb2kub3JnLzEwLjEwMTYvai5mb3JzY2lpbnQuMjAxNC4xMC4w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Charabidze &amp; Hedouin</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e766ec89-114e-4867-977d-d61314025c9f"/>
                <w:id w:val="87003086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JjNGI3M2U3LWE1MTQtNGQ4Yy04YjExLWQ3MTVlMDM3NDAwNSIsIkVudHJpZXMiOlt7IiRpZCI6IjIiLCIkdHlwZSI6IlN3aXNzQWNhZGVtaWMuQ2l0YXZpLkNpdGF0aW9ucy5Xb3JkUGxhY2Vob2xkZXJFbnRyeSwgU3dpc3NBY2FkZW1pYy5DaXRhdmkiLCJJZCI6IjQ3NjVkNGZjLTQ1YjAtNDZhNy05MzU2LTBlZTAyOTA4ZWUwOSIsIlJhbmdlTGVuZ3RoIjo2LCJSZWZlcmVuY2VJZCI6ImMyNzA1ZDhhLTY4MjAtNGMxZi04YmI2LWEyOWRhYjhhMWR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cnNjaWludC4yMDE0LjEwLjAxNSIsIlVyaVN0cmluZyI6Imh0dHBzOi8vZG9pLm9yZy8xMC4xMDE2L2ouZm9yc2NpaW50LjIwMTQuMTA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0KSJ9XX0sIlRhZyI6IkNpdGF2aVBsYWNlaG9sZGVyI2U3NjZlYzg5LTExNGUtNDg2Ny05NzdkLWQ2MTMxNDAyNWM5ZiIsIlRleHQiOiIoMjAxN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3F63FA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forsciint.2014.10.015</w:t>
            </w:r>
          </w:p>
        </w:tc>
        <w:tc>
          <w:tcPr>
            <w:tcW w:w="2551" w:type="dxa"/>
            <w:tcBorders>
              <w:top w:val="nil"/>
              <w:left w:val="nil"/>
              <w:bottom w:val="nil"/>
              <w:right w:val="nil"/>
            </w:tcBorders>
            <w:noWrap/>
            <w:tcMar>
              <w:left w:w="0" w:type="dxa"/>
              <w:right w:w="0" w:type="dxa"/>
            </w:tcMar>
            <w:vAlign w:val="center"/>
            <w:hideMark/>
          </w:tcPr>
          <w:p w14:paraId="38F565E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39522BA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07274F" w:rsidRPr="0015525A">
              <w:rPr>
                <w:rFonts w:eastAsia="Times New Roman" w:cstheme="minorHAnsi"/>
                <w:color w:val="000000"/>
                <w:sz w:val="18"/>
                <w:szCs w:val="18"/>
                <w:vertAlign w:val="superscript"/>
                <w:lang w:val="en-GB" w:eastAsia="de-DE"/>
              </w:rPr>
              <w:t>1</w:t>
            </w:r>
          </w:p>
        </w:tc>
      </w:tr>
      <w:tr w:rsidR="00920C82" w:rsidRPr="001369E9" w14:paraId="030A1970" w14:textId="77777777" w:rsidTr="0015525A">
        <w:trPr>
          <w:trHeight w:val="255"/>
        </w:trPr>
        <w:tc>
          <w:tcPr>
            <w:tcW w:w="2694" w:type="dxa"/>
            <w:tcBorders>
              <w:top w:val="nil"/>
              <w:left w:val="nil"/>
              <w:right w:val="nil"/>
            </w:tcBorders>
            <w:noWrap/>
            <w:tcMar>
              <w:left w:w="0" w:type="dxa"/>
              <w:right w:w="0" w:type="dxa"/>
            </w:tcMar>
          </w:tcPr>
          <w:p w14:paraId="52D38489" w14:textId="0EBC6B61" w:rsidR="00920C82" w:rsidRPr="001369E9" w:rsidRDefault="00000000" w:rsidP="004C3EC8">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36cf4948-2d4f-4b99-b58f-ea4876d727c0"/>
                <w:id w:val="-14104546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hmNjRjOGI2LWZkMWYtNGM2MC1iYjYwLTQ2YzVkNjY5OTM5OSIsIkVudHJpZXMiOlt7IiRpZCI6IjIiLCIkdHlwZSI6IlN3aXNzQWNhZGVtaWMuQ2l0YXZpLkNpdGF0aW9ucy5Xb3JkUGxhY2Vob2xkZXJFbnRyeSwgU3dpc3NBY2FkZW1pYy5DaXRhdmkiLCJJZCI6ImE4YjBmNmQ1LTUxMjAtNGM2My1iOTY1LWNhMDhhOWY0MDc4MiIsIlJhbmdlTGVuZ3RoIjoxMiwiUmVmZXJlbmNlSWQiOiI4Yjk4YTQ3Yy02NTY0LTQyNTYtYmI4My0xM2Y0YTIwMDYyZm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QU4iLCJEb2kiOiIxMC4xMDA3L3MwMDM2Ni0wMTEtMDIxNi16IiwiRWRpdG9ycyI6W10sIkV2YWx1YXRpb25Db21wbGV4aXR5IjowLCJFdmFsdWF0aW9uU291cmNlVGV4dEZvcm1hdCI6MCwiR3JvdXBzIjpbeyIkaWQiOiIxM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DAzNjYtMDExLTAyMTYteiIsIlVyaVN0cmluZyI6Imh0dHBzOi8vZG9pLm9yZy8xMC4xMDA3L3MwMDM2Ni0wMTEtMDIxNi16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Cheng &amp; Lien</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f64c8b6-fd1f-4c60-bb60-46c5d6699399"/>
                <w:id w:val="114007960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2Y2Y0OTQ4LTJkNGYtNGI5OS1iNThmLWVhNDg3NmQ3MjdjMCIsIkVudHJpZXMiOlt7IiRpZCI6IjIiLCIkdHlwZSI6IlN3aXNzQWNhZGVtaWMuQ2l0YXZpLkNpdGF0aW9ucy5Xb3JkUGxhY2Vob2xkZXJFbnRyeSwgU3dpc3NBY2FkZW1pYy5DaXRhdmkiLCJJZCI6IjcwYTJjZGZhLTg1ODQtNDQ0NC05YzRjLTY3MjMwODJmMmUxMSIsIlJhbmdlTGVuZ3RoIjo3LCJSZWZlcmVuY2VJZCI6IjhiOThhNDdjLTY1NjQtNDI1Ni1iYjgzLTEzZjRhMjAwNjJ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kFOIiwiRG9pIjoiMTAuMTAwNy9zMDAzNjYtMDExLTAyMTYtei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AwMzY2LTAxMS0wMjE2LXoiLCJVcmlTdHJpbmciOiJodHRwczovL2RvaS5vcmcvMTAuMTAwNy9zMDAzNjYtMDExLTAyMTY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MmEpIn1dfSwiVGFnIjoiQ2l0YXZpUGxhY2Vob2xkZXIjOGY2NGM4YjYtZmQxZi00YzYwLWJiNjAtNDZjNWQ2Njk5Mzk5IiwiVGV4dCI6IigyMDEyY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2a)</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right w:val="nil"/>
            </w:tcBorders>
            <w:noWrap/>
            <w:tcMar>
              <w:left w:w="0" w:type="dxa"/>
              <w:right w:w="0" w:type="dxa"/>
            </w:tcMar>
            <w:hideMark/>
          </w:tcPr>
          <w:p w14:paraId="17904A7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00366-011-0216-z</w:t>
            </w:r>
          </w:p>
        </w:tc>
        <w:tc>
          <w:tcPr>
            <w:tcW w:w="2551" w:type="dxa"/>
            <w:tcBorders>
              <w:top w:val="nil"/>
              <w:left w:val="nil"/>
              <w:right w:val="nil"/>
            </w:tcBorders>
            <w:noWrap/>
            <w:tcMar>
              <w:left w:w="0" w:type="dxa"/>
              <w:right w:w="0" w:type="dxa"/>
            </w:tcMar>
            <w:hideMark/>
          </w:tcPr>
          <w:p w14:paraId="1584C69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right w:val="nil"/>
            </w:tcBorders>
            <w:noWrap/>
            <w:tcMar>
              <w:left w:w="0" w:type="dxa"/>
              <w:right w:w="0" w:type="dxa"/>
            </w:tcMar>
            <w:hideMark/>
          </w:tcPr>
          <w:p w14:paraId="21C44EA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07274F" w:rsidRPr="0015525A">
              <w:rPr>
                <w:rFonts w:eastAsia="Times New Roman" w:cstheme="minorHAnsi"/>
                <w:color w:val="000000"/>
                <w:sz w:val="18"/>
                <w:szCs w:val="18"/>
                <w:vertAlign w:val="superscript"/>
                <w:lang w:val="en-GB" w:eastAsia="de-DE"/>
              </w:rPr>
              <w:t>1</w:t>
            </w:r>
          </w:p>
        </w:tc>
      </w:tr>
      <w:tr w:rsidR="00920C82" w:rsidRPr="001369E9" w14:paraId="3FA77817"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357E9D14" w14:textId="5C97AAD6" w:rsidR="00920C82" w:rsidRPr="001369E9" w:rsidRDefault="00000000" w:rsidP="004C3EC8">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8aed071-b876-44c7-bd27-86d1db0dde13"/>
                <w:id w:val="45522742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RhZDYzNGE1LTljYzAtNGJhNy05NTE3LTFjNmQyNGUwNGZmNCIsIkVudHJpZXMiOlt7IiRpZCI6IjIiLCIkdHlwZSI6IlN3aXNzQWNhZGVtaWMuQ2l0YXZpLkNpdGF0aW9ucy5Xb3JkUGxhY2Vob2xkZXJFbnRyeSwgU3dpc3NBY2FkZW1pYy5DaXRhdmkiLCJJZCI6IjYxNzA2ODc1LWNhMjYtNGEzMC04OWM1LTk3OTU2NGY5ZjkyZSIsIlJhbmdlTGVuZ3RoIjoxMiwiUmVmZXJlbmNlSWQiOiJmNmRiZTMzMC0zNDlhLTQ2NTctYTRmZC1jMWY5NzMyNTBmZm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NjEvKEFTQ0UpQ1AuMTk0My01NDg3LjAwMDAxNjMiLCJVcmlTdHJpbmciOiJodHRwczovL2RvaS5vcmcvMTAuMTA2MS8oQVNDRSlDUC4xOTQzLTU0ODcuMDAwMDE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Cheng &amp; Lien</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dad634a5-9cc0-4ba7-9517-1c6d24e04ff4"/>
                <w:id w:val="75185676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4YWVkMDcxLWI4NzYtNDRjNy1iZDI3LTg2ZDFkYjBkZGUxMyIsIkVudHJpZXMiOlt7IiRpZCI6IjIiLCIkdHlwZSI6IlN3aXNzQWNhZGVtaWMuQ2l0YXZpLkNpdGF0aW9ucy5Xb3JkUGxhY2Vob2xkZXJFbnRyeSwgU3dpc3NBY2FkZW1pYy5DaXRhdmkiLCJJZCI6IjA0ZjliMGViLWFhY2UtNDNiNS1iMTJjLWRkNTQ5ODk4Zjg5YyIsIlJhbmdlTGVuZ3RoIjo3LCJSZWZlcmVuY2VJZCI6ImY2ZGJlMzMwLTM0OWEtNDY1Ny1hNGZkLWMxZjk3MzI1MGZ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YxLyhBU0NFKUNQLjE5NDMtNTQ4Ny4wMDAwMTYzIiwiVXJpU3RyaW5nIjoiaHR0cHM6Ly9kb2kub3JnLzEwLjEwNjEvKEFTQ0UpQ1AuMTk0My01NDg3LjAwMDAx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MmIpIn1dfSwiVGFnIjoiQ2l0YXZpUGxhY2Vob2xkZXIjZGFkNjM0YTUtOWNjMC00YmE3LTk1MTctMWM2ZDI0ZTA0ZmY0IiwiVGV4dCI6IigyMDEyYi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2b)</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555CD55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61/(ASCE)CP.1943-5487.0000163</w:t>
            </w:r>
          </w:p>
        </w:tc>
        <w:tc>
          <w:tcPr>
            <w:tcW w:w="2551" w:type="dxa"/>
            <w:tcBorders>
              <w:top w:val="nil"/>
              <w:left w:val="nil"/>
              <w:bottom w:val="nil"/>
              <w:right w:val="nil"/>
            </w:tcBorders>
            <w:noWrap/>
            <w:tcMar>
              <w:left w:w="0" w:type="dxa"/>
              <w:right w:w="0" w:type="dxa"/>
            </w:tcMar>
            <w:vAlign w:val="center"/>
            <w:hideMark/>
          </w:tcPr>
          <w:p w14:paraId="6572647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708529F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07274F" w:rsidRPr="0015525A">
              <w:rPr>
                <w:rFonts w:eastAsia="Times New Roman" w:cstheme="minorHAnsi"/>
                <w:color w:val="000000"/>
                <w:sz w:val="18"/>
                <w:szCs w:val="18"/>
                <w:vertAlign w:val="superscript"/>
                <w:lang w:val="en-GB" w:eastAsia="de-DE"/>
              </w:rPr>
              <w:t>1</w:t>
            </w:r>
          </w:p>
        </w:tc>
      </w:tr>
      <w:tr w:rsidR="00920C82" w:rsidRPr="001369E9" w14:paraId="395B739D" w14:textId="77777777" w:rsidTr="0015525A">
        <w:trPr>
          <w:trHeight w:val="255"/>
        </w:trPr>
        <w:tc>
          <w:tcPr>
            <w:tcW w:w="2694" w:type="dxa"/>
            <w:tcBorders>
              <w:top w:val="nil"/>
              <w:left w:val="nil"/>
              <w:bottom w:val="nil"/>
              <w:right w:val="nil"/>
            </w:tcBorders>
            <w:noWrap/>
            <w:tcMar>
              <w:left w:w="0" w:type="dxa"/>
              <w:right w:w="0" w:type="dxa"/>
            </w:tcMar>
            <w:hideMark/>
          </w:tcPr>
          <w:p w14:paraId="16B6ED57" w14:textId="733D0717" w:rsidR="00920C82" w:rsidRPr="001369E9" w:rsidRDefault="00000000" w:rsidP="004C3EC8">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c87d7661-0cb3-4be3-972c-7b8d285437f3"/>
                <w:id w:val="117005823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diZWFmOGM1LTc0M2YtNGZmMi05YWFjLTFiMDQzOTlkYjNlOCIsIkVudHJpZXMiOlt7IiRpZCI6IjIiLCIkdHlwZSI6IlN3aXNzQWNhZGVtaWMuQ2l0YXZpLkNpdGF0aW9ucy5Xb3JkUGxhY2Vob2xkZXJFbnRyeSwgU3dpc3NBY2FkZW1pYy5DaXRhdmkiLCJJZCI6ImEwODdiMWIzLWU3OWQtNGRkNS1hZmEwLTc3ODZlOTY4MjA4NCIsIlJhbmdlTGVuZ3RoIjoxMSwiUmVmZXJlbmNlSWQiOiI0YWU1ZDI2Yi1iZmY3LTQxYmEtOTYyZC1mNDZmOTMxNzVhYT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1BUiAyMiIsIkRvaSI6IjEwLjEzNzEvam91cm5hbC5wb25lLjAzMDA4NjUiLCJFZGl0b3JzIjpbXSwiRXZhbHVhdGlvbkNvbXBsZXhpdHkiOjAsIkV2YWx1YXRpb25Tb3VyY2VUZXh0Rm9ybWF0IjowLCJHcm91cHMiOlt7IiRpZCI6IjE4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O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zNzEvam91cm5hbC5wb25lLjAzMDA4NjUiLCJVcmlTdHJpbmciOiJodHRwczovL2RvaS5vcmcvMTAuMTM3MS9qb3VybmFsLnBvbmUuMDMwMDg2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VmYjVhZTU3LTE3OWItNDk5Zi05MWEyLTA2OTQ0MjIyOTM2MCIsIk1vZGlmaWVkT24iOiIyMDI0LTEyLTExVDA5OjQ3OjQ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UE1DMTA5NTkzOTQiLCJVcmlTdHJpbmciOiJodHRwczovL3d3dy5uY2JpLm5sbS5uaWguZ292L3BtYy9hcnRpY2xlcy9QTUMxMDk1OTM5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Dk6NTE6NDkiLCJNb2RpZmllZEJ5IjoiX0FuZHJlIEtyYWhuZXIiLCJJZCI6ImQ4N2Q5MmI2LTI4YzUtNDEwOS04Y2VkLWY4ZTlhODg1MzIwNyIsIk1vZGlmaWVkT24iOiIyMDI0LTEyLTExVDA5OjUxOjQ5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g1MTc5MDUiLCJVcmlTdHJpbmciOiJodHRwOi8vd3d3Lm5jYmkubmxtLm5paC5nb3YvcHVibWVkLzM4NTE3OTA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Cobb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7beaf8c5-743f-4ff2-9aac-1b04399db3e8"/>
                <w:id w:val="-52563566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4N2Q3NjYxLTBjYjMtNGJlMy05NzJjLTdiOGQyODU0MzdmMyIsIkVudHJpZXMiOlt7IiRpZCI6IjIiLCIkdHlwZSI6IlN3aXNzQWNhZGVtaWMuQ2l0YXZpLkNpdGF0aW9ucy5Xb3JkUGxhY2Vob2xkZXJFbnRyeSwgU3dpc3NBY2FkZW1pYy5DaXRhdmkiLCJJZCI6ImI3YjIyNzUxLWMxNzgtNDQzNC1hODUzLTE1YTkzODIyNzViNCIsIlJhbmdlTGVuZ3RoIjo2LCJSZWZlcmVuY2VJZCI6IjRhZTVkMjZiLWJmZjctNDFiYS05NjJkLWY0NmY5MzE3NWF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QVIgMjIiLCJEb2kiOiIxMC4xMzcxL2pvdXJuYWwucG9uZS4wMzAwODY1IiwiRWRpdG9ycyI6W10sIkV2YWx1YXRpb25Db21wbGV4aXR5IjowLCJFdmFsdWF0aW9uU291cmNlVGV4dEZvcm1hdCI6MCwiR3JvdXBzIjpbeyIkaWQiOiIxOC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k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zcxL2pvdXJuYWwucG9uZS4wMzAwODY1IiwiVXJpU3RyaW5nIjoiaHR0cHM6Ly9kb2kub3JnLzEwLjEzNzEvam91cm5hbC5wb25lLjAzMDA4Nj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1ZmI1YWU1Ny0xNzliLTQ5OWYtOTFhMi0wNjk0NDIyMjkzNjAiLCJNb2RpZmllZE9uIjoiMjAyNC0xMi0xMVQwOTo0Nzo0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EwOTU5Mzk0IiwiVXJpU3RyaW5nIjoiaHR0cHM6Ly93d3cubmNiaS5ubG0ubmloLmdvdi9wbWMvYXJ0aWNsZXMvUE1DMTA5NTkz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A5OjUxOjQ5IiwiTW9kaWZpZWRCeSI6Il9BbmRyZSBLcmFobmVyIiwiSWQiOiJkODdkOTJiNi0yOGM1LTQxMDktOGNlZC1mOGU5YTg4NTMyMDciLCJNb2RpZmllZE9uIjoiMjAyNC0xMi0xMVQwOTo1MTo0OSIsIlByb2plY3QiOnsiJHJlZiI6Ijg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4NTE3OTA1IiwiVXJpU3RyaW5nIjoiaHR0cDovL3d3dy5uY2JpLm5sbS5uaWguZ292L3B1Ym1lZC8zODUxNzkw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02BBD41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71/journal.pone.0300865</w:t>
            </w:r>
          </w:p>
        </w:tc>
        <w:tc>
          <w:tcPr>
            <w:tcW w:w="2551" w:type="dxa"/>
            <w:tcBorders>
              <w:top w:val="nil"/>
              <w:left w:val="nil"/>
              <w:bottom w:val="nil"/>
              <w:right w:val="nil"/>
            </w:tcBorders>
            <w:noWrap/>
            <w:tcMar>
              <w:left w:w="0" w:type="dxa"/>
              <w:right w:w="0" w:type="dxa"/>
            </w:tcMar>
            <w:hideMark/>
          </w:tcPr>
          <w:p w14:paraId="7AC318C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299AF95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07274F" w:rsidRPr="0015525A">
              <w:rPr>
                <w:rFonts w:eastAsia="Times New Roman" w:cstheme="minorHAnsi"/>
                <w:color w:val="000000"/>
                <w:sz w:val="18"/>
                <w:szCs w:val="18"/>
                <w:vertAlign w:val="superscript"/>
                <w:lang w:val="en-GB" w:eastAsia="de-DE"/>
              </w:rPr>
              <w:t>4</w:t>
            </w:r>
          </w:p>
        </w:tc>
      </w:tr>
      <w:tr w:rsidR="00920C82" w:rsidRPr="00D37399" w14:paraId="2457625A"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046F2A0D" w14:textId="0E036C1D" w:rsidR="00920C82" w:rsidRPr="001369E9" w:rsidRDefault="00000000" w:rsidP="004C3EC8">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b4b011ff-391b-4a77-87b7-7cbfa9c6ac66"/>
                <w:id w:val="-120809053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4ZjNmMTVhLTEzZTEtNDY2Yy1hNzRkLTE2ZjExZmZmMTYyZCIsIkVudHJpZXMiOlt7IiRpZCI6IjIiLCIkdHlwZSI6IlN3aXNzQWNhZGVtaWMuQ2l0YXZpLkNpdGF0aW9ucy5Xb3JkUGxhY2Vob2xkZXJFbnRyeSwgU3dpc3NBY2FkZW1pYy5DaXRhdmkiLCJJZCI6ImVmMzA0MzRjLTIzMmMtNDEwZC1hMzdjLTQ2YTQwMjZlZmI1ZSIsIlJhbmdlTGVuZ3RoIjoxMywiUmVmZXJlbmNlSWQiOiJmZTVmNTRjMC1hYTAwLTQ0NmMtYjY5Yi0wMGY3ZTE2N2Q2Nm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VGltZXMiLCJVcmlTdHJpbmciOiJodHRwczovL2RvaS5vcmcvMTAuMTAyMy9COkpJQ08uMDAwMDA0NTgxMC4zNjQzMy5j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Conrad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8f3f15a-13e1-466c-a74d-16f11fff162d"/>
                <w:id w:val="6307403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0YjAxMWZmLTM5MWItNGE3Ny04N2I3LTdjYmZhOWM2YWM2NiIsIkVudHJpZXMiOlt7IiRpZCI6IjIiLCIkdHlwZSI6IlN3aXNzQWNhZGVtaWMuQ2l0YXZpLkNpdGF0aW9ucy5Xb3JkUGxhY2Vob2xkZXJFbnRyeSwgU3dpc3NBY2FkZW1pYy5DaXRhdmkiLCJJZCI6Ijk0MmQxMTdhLTFjYWQtNDQ3ZS1iN2M5LWMzN2MxN2MyOTFhYSIsIlJhbmdlTGVuZ3RoIjo2LCJSZWZlcmVuY2VJZCI6ImZlNWY1NGMwLWFhMDAtNDQ2Yy1iNjliLTAwZjdlMTY3ZDY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RpbWVzIiwiVXJpU3RyaW5nIjoiaHR0cHM6Ly9kb2kub3JnLzEwLjEwMjMvQjpKSUNPLjAwMDAwNDU4MTAuMzY0MzMuYz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wNCkifV19LCJUYWciOiJDaXRhdmlQbGFjZWhvbGRlciMwOGYzZjE1YS0xM2UxLTQ2NmMtYTc0ZC0xNmYxMWZmZjE2MmQiLCJUZXh0IjoiKDIwMDQ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37ACEA4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23/</w:t>
            </w:r>
            <w:proofErr w:type="gramStart"/>
            <w:r w:rsidRPr="001369E9">
              <w:rPr>
                <w:rFonts w:eastAsia="Times New Roman" w:cstheme="minorHAnsi"/>
                <w:color w:val="000000"/>
                <w:sz w:val="18"/>
                <w:szCs w:val="18"/>
                <w:lang w:val="en-GB" w:eastAsia="de-DE"/>
              </w:rPr>
              <w:t>B:JICO</w:t>
            </w:r>
            <w:proofErr w:type="gramEnd"/>
            <w:r w:rsidRPr="001369E9">
              <w:rPr>
                <w:rFonts w:eastAsia="Times New Roman" w:cstheme="minorHAnsi"/>
                <w:color w:val="000000"/>
                <w:sz w:val="18"/>
                <w:szCs w:val="18"/>
                <w:lang w:val="en-GB" w:eastAsia="de-DE"/>
              </w:rPr>
              <w:t>.</w:t>
            </w:r>
            <w:proofErr w:type="gramStart"/>
            <w:r w:rsidRPr="001369E9">
              <w:rPr>
                <w:rFonts w:eastAsia="Times New Roman" w:cstheme="minorHAnsi"/>
                <w:color w:val="000000"/>
                <w:sz w:val="18"/>
                <w:szCs w:val="18"/>
                <w:lang w:val="en-GB" w:eastAsia="de-DE"/>
              </w:rPr>
              <w:t>0000045810.36433.c</w:t>
            </w:r>
            <w:proofErr w:type="gramEnd"/>
            <w:r w:rsidRPr="001369E9">
              <w:rPr>
                <w:rFonts w:eastAsia="Times New Roman" w:cstheme="minorHAnsi"/>
                <w:color w:val="000000"/>
                <w:sz w:val="18"/>
                <w:szCs w:val="18"/>
                <w:lang w:val="en-GB" w:eastAsia="de-DE"/>
              </w:rPr>
              <w:t>6</w:t>
            </w:r>
          </w:p>
        </w:tc>
        <w:tc>
          <w:tcPr>
            <w:tcW w:w="2551" w:type="dxa"/>
            <w:tcBorders>
              <w:top w:val="nil"/>
              <w:left w:val="nil"/>
              <w:bottom w:val="nil"/>
              <w:right w:val="nil"/>
            </w:tcBorders>
            <w:noWrap/>
            <w:tcMar>
              <w:left w:w="0" w:type="dxa"/>
              <w:right w:w="0" w:type="dxa"/>
            </w:tcMar>
            <w:vAlign w:val="center"/>
            <w:hideMark/>
          </w:tcPr>
          <w:p w14:paraId="7FA53A9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00C518D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81082" w:rsidRPr="0015525A">
              <w:rPr>
                <w:rFonts w:eastAsia="Times New Roman" w:cstheme="minorHAnsi"/>
                <w:color w:val="000000"/>
                <w:sz w:val="18"/>
                <w:szCs w:val="18"/>
                <w:vertAlign w:val="superscript"/>
                <w:lang w:val="en-GB" w:eastAsia="de-DE"/>
              </w:rPr>
              <w:t>1</w:t>
            </w:r>
          </w:p>
        </w:tc>
      </w:tr>
      <w:tr w:rsidR="00920C82" w:rsidRPr="001369E9" w14:paraId="20639CD2" w14:textId="77777777" w:rsidTr="0015525A">
        <w:trPr>
          <w:trHeight w:val="255"/>
        </w:trPr>
        <w:tc>
          <w:tcPr>
            <w:tcW w:w="2694" w:type="dxa"/>
            <w:tcBorders>
              <w:top w:val="nil"/>
              <w:left w:val="nil"/>
              <w:bottom w:val="nil"/>
              <w:right w:val="nil"/>
            </w:tcBorders>
            <w:noWrap/>
            <w:tcMar>
              <w:left w:w="0" w:type="dxa"/>
              <w:right w:w="0" w:type="dxa"/>
            </w:tcMar>
          </w:tcPr>
          <w:p w14:paraId="4764D38A" w14:textId="09AAF383" w:rsidR="00920C82" w:rsidRPr="001369E9" w:rsidRDefault="00000000" w:rsidP="004C3EC8">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975cbe4-abba-4628-b7ab-ff3c2c9f2f49"/>
                <w:id w:val="16136914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VjMWZkYjVjLTE0MmItNDFiZC1hMGNmLWZlZjRiYTZiMjIzMyIsIkVudHJpZXMiOlt7IiRpZCI6IjIiLCIkdHlwZSI6IlN3aXNzQWNhZGVtaWMuQ2l0YXZpLkNpdGF0aW9ucy5Xb3JkUGxhY2Vob2xkZXJFbnRyeSwgU3dpc3NBY2FkZW1pYy5DaXRhdmkiLCJJZCI6IjEwMGMxMjFhLWQ5N2UtNDJlOC05OThhLWQ4MmQzYTg5ZjBkOCIsIlJhbmdlTGVuZ3RoIjoxNywiUmVmZXJlbmNlSWQiOiJkOWEzNTRhNS00YmM1LTRjYzAtYTMwNi1lNjdkYWJlOGE2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qLjE0NDItOTk5My4yMDEyLjAyNDMyLngiLCJVcmlTdHJpbmciOiJodHRwczovL2RvaS5vcmcvMTAuMTExMS9qLjE0NDItOTk5My4yMDEyLjAyNDMyLn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Cunningham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ec1fdb5c-142b-41bd-a0cf-fef4ba6b2233"/>
                <w:id w:val="-97907104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5NzVjYmU0LWFiYmEtNDYyOC1iN2FiLWZmM2MyYzlmMmY0OSIsIkVudHJpZXMiOlt7IiRpZCI6IjIiLCIkdHlwZSI6IlN3aXNzQWNhZGVtaWMuQ2l0YXZpLkNpdGF0aW9ucy5Xb3JkUGxhY2Vob2xkZXJFbnRyeSwgU3dpc3NBY2FkZW1pYy5DaXRhdmkiLCJJZCI6IjAzNDc1Mzc2LTk1NTEtNDlhYi1iZDAxLWIyOTczMGUzYzFhYSIsIlJhbmdlTGVuZ3RoIjo2LCJSZWZlcmVuY2VJZCI6ImQ5YTM1NGE1LTRiYzUtNGNjMC1hMzA2LWU2N2RhYmU4YTY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ai4xNDQyLTk5OTMuMjAxMi4wMjQzMi54IiwiVXJpU3RyaW5nIjoiaHR0cHM6Ly9kb2kub3JnLzEwLjExMTEvai4xNDQyLTk5OTMuMjAxMi4wMjQzMi5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MpIn1dfSwiVGFnIjoiQ2l0YXZpUGxhY2Vob2xkZXIjZWMxZmRiNWMtMTQyYi00MWJkLWEwY2YtZmVmNGJhNmIyMjMzIiwiVGV4dCI6IigyMDEz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021426F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j.1442-9993.</w:t>
            </w:r>
            <w:proofErr w:type="gramStart"/>
            <w:r w:rsidRPr="001369E9">
              <w:rPr>
                <w:rFonts w:eastAsia="Times New Roman" w:cstheme="minorHAnsi"/>
                <w:color w:val="000000"/>
                <w:sz w:val="18"/>
                <w:szCs w:val="18"/>
                <w:lang w:val="en-GB" w:eastAsia="de-DE"/>
              </w:rPr>
              <w:t>2012.02432.x</w:t>
            </w:r>
            <w:proofErr w:type="gramEnd"/>
          </w:p>
        </w:tc>
        <w:tc>
          <w:tcPr>
            <w:tcW w:w="2551" w:type="dxa"/>
            <w:tcBorders>
              <w:top w:val="nil"/>
              <w:left w:val="nil"/>
              <w:bottom w:val="nil"/>
              <w:right w:val="nil"/>
            </w:tcBorders>
            <w:noWrap/>
            <w:tcMar>
              <w:left w:w="0" w:type="dxa"/>
              <w:right w:w="0" w:type="dxa"/>
            </w:tcMar>
            <w:hideMark/>
          </w:tcPr>
          <w:p w14:paraId="5A28B5F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66D8A5F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81082" w:rsidRPr="0015525A">
              <w:rPr>
                <w:rFonts w:eastAsia="Times New Roman" w:cstheme="minorHAnsi"/>
                <w:color w:val="000000"/>
                <w:sz w:val="18"/>
                <w:szCs w:val="18"/>
                <w:vertAlign w:val="superscript"/>
                <w:lang w:val="en-GB" w:eastAsia="de-DE"/>
              </w:rPr>
              <w:t>4</w:t>
            </w:r>
          </w:p>
        </w:tc>
      </w:tr>
      <w:tr w:rsidR="00920C82" w:rsidRPr="001369E9" w14:paraId="5573E05E"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883DE96" w14:textId="15D8D353" w:rsidR="00920C82" w:rsidRPr="001369E9" w:rsidRDefault="00000000" w:rsidP="004C3EC8">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5eea082-3cce-42d2-9449-7072445e987d"/>
                <w:id w:val="115495855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hMjdmNDljLWM4NmYtNDNmZi1hNjM0LTMyZjU3NzY5YjMzOCIsIkVudHJpZXMiOlt7IiRpZCI6IjIiLCIkdHlwZSI6IlN3aXNzQWNhZGVtaWMuQ2l0YXZpLkNpdGF0aW9ucy5Xb3JkUGxhY2Vob2xkZXJFbnRyeSwgU3dpc3NBY2FkZW1pYy5DaXRhdmkiLCJJZCI6IjZhMzVkOGI3LWQ1MDYtNGYyOC1hYmNiLTQwNWMzNTMzM2M5NSIsIlJhbmdlTGVuZ3RoIjoxNywiUmVmZXJlbmNlSWQiOiIxYzUxYTk2OC02ODE5LTQ1ZTItODAwZi1jOGI5ZTJmOGJmYm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Jpb2NvbnRyb2wuMjAxNi4wNi4wMTAiLCJVcmlTdHJpbmciOiJodHRwczovL2RvaS5vcmcvMTAuMTAxNi9qLmJpb2NvbnRyb2wuMjAxNi4wNi4wM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Davidson &amp; Rieske</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a27f49c-c86f-43ff-a634-32f57769b338"/>
                <w:id w:val="95536468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1ZWVhMDgyLTNjY2UtNDJkMi05NDQ5LTcwNzI0NDVlOTg3ZCIsIkVudHJpZXMiOlt7IiRpZCI6IjIiLCIkdHlwZSI6IlN3aXNzQWNhZGVtaWMuQ2l0YXZpLkNpdGF0aW9ucy5Xb3JkUGxhY2Vob2xkZXJFbnRyeSwgU3dpc3NBY2FkZW1pYy5DaXRhdmkiLCJJZCI6IjMyMGE0MDEwLWI2NDQtNDVhZS05N2UzLWVlMmNhYzg5MDM3MSIsIlJhbmdlTGVuZ3RoIjo2LCJSZWZlcmVuY2VJZCI6IjFjNTFhOTY4LTY4MTktNDVlMi04MDBmLWM4YjllMmY4YmZi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iaW9jb250cm9sLjIwMTYuMDYuMDEwIiwiVXJpU3RyaW5nIjoiaHR0cHM6Ly9kb2kub3JnLzEwLjEwMTYvai5iaW9jb250cm9sLjIwMTYuMDY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2KSJ9XX0sIlRhZyI6IkNpdGF2aVBsYWNlaG9sZGVyIzJhMjdmNDljLWM4NmYtNDNmZi1hNjM0LTMyZjU3NzY5YjMzOCIsIlRleHQiOiIoMjAxNi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5FEE01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iocontrol.2016.06.010</w:t>
            </w:r>
          </w:p>
        </w:tc>
        <w:tc>
          <w:tcPr>
            <w:tcW w:w="2551" w:type="dxa"/>
            <w:tcBorders>
              <w:top w:val="nil"/>
              <w:left w:val="nil"/>
              <w:bottom w:val="nil"/>
              <w:right w:val="nil"/>
            </w:tcBorders>
            <w:noWrap/>
            <w:tcMar>
              <w:left w:w="0" w:type="dxa"/>
              <w:right w:w="0" w:type="dxa"/>
            </w:tcMar>
            <w:vAlign w:val="center"/>
            <w:hideMark/>
          </w:tcPr>
          <w:p w14:paraId="7DE84DD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3FE14E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81082" w:rsidRPr="0015525A">
              <w:rPr>
                <w:rFonts w:eastAsia="Times New Roman" w:cstheme="minorHAnsi"/>
                <w:color w:val="000000"/>
                <w:sz w:val="18"/>
                <w:szCs w:val="18"/>
                <w:vertAlign w:val="superscript"/>
                <w:lang w:val="en-GB" w:eastAsia="de-DE"/>
              </w:rPr>
              <w:t>4</w:t>
            </w:r>
          </w:p>
        </w:tc>
      </w:tr>
      <w:tr w:rsidR="00920C82" w:rsidRPr="001369E9" w14:paraId="028F018D" w14:textId="77777777" w:rsidTr="0015525A">
        <w:trPr>
          <w:trHeight w:val="255"/>
        </w:trPr>
        <w:tc>
          <w:tcPr>
            <w:tcW w:w="2694" w:type="dxa"/>
            <w:tcBorders>
              <w:top w:val="nil"/>
              <w:left w:val="nil"/>
              <w:bottom w:val="nil"/>
              <w:right w:val="nil"/>
            </w:tcBorders>
            <w:noWrap/>
            <w:tcMar>
              <w:left w:w="0" w:type="dxa"/>
              <w:right w:w="0" w:type="dxa"/>
            </w:tcMar>
            <w:hideMark/>
          </w:tcPr>
          <w:p w14:paraId="59734DD0" w14:textId="502E6BF1" w:rsidR="00920C82" w:rsidRPr="001369E9" w:rsidRDefault="00000000" w:rsidP="0004075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a6c91fa-f4e6-4e31-977d-22929e856bcb"/>
                <w:id w:val="175532075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3NjdhNmNmLWMxM2YtNGNiNy1hZjFjLWQ2OTliMzNlOWJlNiIsIkVudHJpZXMiOlt7IiRpZCI6IjIiLCIkdHlwZSI6IlN3aXNzQWNhZGVtaWMuQ2l0YXZpLkNpdGF0aW9ucy5Xb3JkUGxhY2Vob2xkZXJFbnRyeSwgU3dpc3NBY2FkZW1pYy5DaXRhdmkiLCJJZCI6IjI4ZjQ0NzY4LTRmMmQtNDhmZi04YmQ2LTIwMWFjOWNhOTRhNyIsIlJhbmdlTGVuZ3RoIjoxOCwiUmVmZXJlbmNlSWQiOiIyMWI5OWJlMC00ZWViLTQ3OGEtOTViNi1lMWJkZTE4YTBkY2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plZS90b3ozMjYiLCJVcmlTdHJpbmciOiJodHRwczovL2RvaS5vcmcvMTAuMTA5My9qZWUvdG96MzI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Drummond &amp; Collins</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767a6cf-c13f-4cb7-af1c-d699b33e9be6"/>
                <w:id w:val="166875272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VhNmM5MWZhLWY0ZTYtNGUzMS05NzdkLTIyOTI5ZTg1NmJjYiIsIkVudHJpZXMiOlt7IiRpZCI6IjIiLCIkdHlwZSI6IlN3aXNzQWNhZGVtaWMuQ2l0YXZpLkNpdGF0aW9ucy5Xb3JkUGxhY2Vob2xkZXJFbnRyeSwgU3dpc3NBY2FkZW1pYy5DaXRhdmkiLCJJZCI6IjRlM2FhOGMzLWUwMDctNGEzNy04YTE2LTRjYjRhYmMzMzdiMSIsIlJhbmdlTGVuZ3RoIjo2LCJSZWZlcmVuY2VJZCI6IjIxYjk5YmUwLTRlZWItNDc4YS05NWI2LWUxYmRlMThhMG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qZWUvdG96MzI2IiwiVXJpU3RyaW5nIjoiaHR0cHM6Ly9kb2kub3JnLzEwLjEwOTMvamVlL3RvejMy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ApIn1dfSwiVGFnIjoiQ2l0YXZpUGxhY2Vob2xkZXIjYTc2N2E2Y2YtYzEzZi00Y2I3LWFmMWMtZDY5OWIzM2U5YmU2IiwiVGV4dCI6IigyMDIw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377D125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93/</w:t>
            </w:r>
            <w:proofErr w:type="spellStart"/>
            <w:r w:rsidRPr="001369E9">
              <w:rPr>
                <w:rFonts w:eastAsia="Times New Roman" w:cstheme="minorHAnsi"/>
                <w:color w:val="000000"/>
                <w:sz w:val="18"/>
                <w:szCs w:val="18"/>
                <w:lang w:val="en-GB" w:eastAsia="de-DE"/>
              </w:rPr>
              <w:t>jee</w:t>
            </w:r>
            <w:proofErr w:type="spellEnd"/>
            <w:r w:rsidRPr="001369E9">
              <w:rPr>
                <w:rFonts w:eastAsia="Times New Roman" w:cstheme="minorHAnsi"/>
                <w:color w:val="000000"/>
                <w:sz w:val="18"/>
                <w:szCs w:val="18"/>
                <w:lang w:val="en-GB" w:eastAsia="de-DE"/>
              </w:rPr>
              <w:t>/toz326</w:t>
            </w:r>
          </w:p>
        </w:tc>
        <w:tc>
          <w:tcPr>
            <w:tcW w:w="2551" w:type="dxa"/>
            <w:tcBorders>
              <w:top w:val="nil"/>
              <w:left w:val="nil"/>
              <w:bottom w:val="nil"/>
              <w:right w:val="nil"/>
            </w:tcBorders>
            <w:noWrap/>
            <w:tcMar>
              <w:left w:w="0" w:type="dxa"/>
              <w:right w:w="0" w:type="dxa"/>
            </w:tcMar>
            <w:hideMark/>
          </w:tcPr>
          <w:p w14:paraId="543524B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15CD5DA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3774D5" w:rsidRPr="0015525A">
              <w:rPr>
                <w:rFonts w:eastAsia="Times New Roman" w:cstheme="minorHAnsi"/>
                <w:color w:val="000000"/>
                <w:sz w:val="18"/>
                <w:szCs w:val="18"/>
                <w:vertAlign w:val="superscript"/>
                <w:lang w:val="en-GB" w:eastAsia="de-DE"/>
              </w:rPr>
              <w:t>1</w:t>
            </w:r>
          </w:p>
        </w:tc>
      </w:tr>
      <w:tr w:rsidR="00920C82" w:rsidRPr="001369E9" w14:paraId="44146DDC"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33B39F1" w14:textId="57028180" w:rsidR="00920C82" w:rsidRPr="001369E9" w:rsidRDefault="00000000" w:rsidP="0004075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508b234-2f65-4c52-a8e8-1f86c805845c"/>
                <w:id w:val="-166909014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4NzEwYTcyLWEzNTEtNDllNi1hZGRhLTY5NDk1NTFlYWRjMiIsIkVudHJpZXMiOlt7IiRpZCI6IjIiLCIkdHlwZSI6IlN3aXNzQWNhZGVtaWMuQ2l0YXZpLkNpdGF0aW9ucy5Xb3JkUGxhY2Vob2xkZXJFbnRyeSwgU3dpc3NBY2FkZW1pYy5DaXRhdmkiLCJJZCI6IjY3NTlhZmZlLWZhNzYtNDliNS05YTQ0LTAzMGRkYTU5ODg3MiIsIlJhbmdlTGVuZ3RoIjoxMiwiUmVmZXJlbmNlSWQiOiJkZGYxM2FhMC01NjZlLTQ1ZDktYjBmYi04NzE5MjY4NzAzO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lVMIiwiRG9pIjoiMTAuMTAwNy9zMTA5ODAtMDIyLTAxNDIzLXgiLCJFZGl0b3JzIjpbXSwiRXZhbHVhdGlvbkNvbXBsZXhpdHkiOjAsIkV2YWx1YXRpb25Tb3VyY2VUZXh0Rm9ybWF0IjowLCJHcm91cHMiOlt7IiRpZCI6IjE2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c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k4MC0wMjItMDE0MjMteCIsIlVyaVN0cmluZyI6Imh0dHBzOi8vZG9pLm9yZy8xMC4xMDA3L3MxMDk4MC0wMjItMDE0MjMt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Fije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e8710a72-a351-49e6-adda-6949551eadc2"/>
                <w:id w:val="64887277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1MDhiMjM0LTJmNjUtNGM1Mi1hOGU4LTFmODZjODA1ODQ1YyIsIkVudHJpZXMiOlt7IiRpZCI6IjIiLCIkdHlwZSI6IlN3aXNzQWNhZGVtaWMuQ2l0YXZpLkNpdGF0aW9ucy5Xb3JkUGxhY2Vob2xkZXJFbnRyeSwgU3dpc3NBY2FkZW1pYy5DaXRhdmkiLCJJZCI6IjBjMzk2MmZmLTI0NTktNDE3YS1iNTNkLTg4MTQ4ZjRkN2U5YyIsIlJhbmdlTGVuZ3RoIjo2LCJSZWZlcmVuY2VJZCI6ImRkZjEzYWEwLTU2NmUtNDVkOS1iMGZiLTg3MTkyNjg3MDM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VTCIsIkRvaSI6IjEwLjEwMDcvczEwOTgwLTAyMi0wMTQyMy14IiwiRWRpdG9ycyI6W10sIkV2YWx1YXRpb25Db21wbGV4aXR5IjowLCJFdmFsdWF0aW9uU291cmNlVGV4dEZvcm1hdCI6MCwiR3JvdXBzIjpbeyIkaWQiOiIxN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3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9zMTA5ODAtMDIyLTAxNDIzLXgiLCJVcmlTdHJpbmciOiJodHRwczovL2RvaS5vcmcvMTAuMTAwNy9zMTA5ODAtMDIyLTAxNDIzLX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jIpIn1dfSwiVGFnIjoiQ2l0YXZpUGxhY2Vob2xkZXIjZTg3MTBhNzItYTM1MS00OWU2LWFkZGEtNjk0OTU1MWVhZGMyIiwiVGV4dCI6IigyMDIy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522AA37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980-022-01423-x</w:t>
            </w:r>
          </w:p>
        </w:tc>
        <w:tc>
          <w:tcPr>
            <w:tcW w:w="2551" w:type="dxa"/>
            <w:tcBorders>
              <w:top w:val="nil"/>
              <w:left w:val="nil"/>
              <w:bottom w:val="nil"/>
              <w:right w:val="nil"/>
            </w:tcBorders>
            <w:noWrap/>
            <w:tcMar>
              <w:left w:w="0" w:type="dxa"/>
              <w:right w:w="0" w:type="dxa"/>
            </w:tcMar>
            <w:vAlign w:val="center"/>
            <w:hideMark/>
          </w:tcPr>
          <w:p w14:paraId="48CE506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2DEEFAB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4</w:t>
            </w:r>
          </w:p>
        </w:tc>
      </w:tr>
      <w:tr w:rsidR="00920C82" w:rsidRPr="001369E9" w14:paraId="57B71CC4" w14:textId="77777777" w:rsidTr="0015525A">
        <w:trPr>
          <w:trHeight w:val="255"/>
        </w:trPr>
        <w:tc>
          <w:tcPr>
            <w:tcW w:w="2694" w:type="dxa"/>
            <w:tcBorders>
              <w:top w:val="nil"/>
              <w:left w:val="nil"/>
              <w:bottom w:val="nil"/>
              <w:right w:val="nil"/>
            </w:tcBorders>
            <w:noWrap/>
            <w:tcMar>
              <w:left w:w="0" w:type="dxa"/>
              <w:right w:w="0" w:type="dxa"/>
            </w:tcMar>
            <w:hideMark/>
          </w:tcPr>
          <w:p w14:paraId="5EC759AD" w14:textId="7E9E66BE" w:rsidR="00920C82" w:rsidRPr="001369E9" w:rsidRDefault="00000000" w:rsidP="0004075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f3ca6fee-bfef-49c2-adf1-f6e5c58ac94b"/>
                <w:id w:val="148373620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2YTVhNDI0LTYyM2UtNGY2Ny1hYWQxLTc1YjgxODlhMzFmYiIsIkVudHJpZXMiOlt7IiRpZCI6IjIiLCIkdHlwZSI6IlN3aXNzQWNhZGVtaWMuQ2l0YXZpLkNpdGF0aW9ucy5Xb3JkUGxhY2Vob2xkZXJFbnRyeSwgU3dpc3NBY2FkZW1pYy5DaXRhdmkiLCJJZCI6IjE5OWMwZDA3LTI4OTgtNGIwOC1iOWJmLTZmMDNkMTQ3YmU1MyIsIlJhbmdlTGVuZ3RoIjoxMywiUmVmZXJlbmNlSWQiOiIxNjAwMWJjNS0zNjRmLTQ0ZDEtYTRiNS03YTllNDgxMWU2ZT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RpbWVzIiwiVXJpU3RyaW5nIjoiaHR0cHM6Ly9kb2kub3JnL1RpbWV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Fowl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b6a5a424-623e-4f67-aad1-75b8189a31fb"/>
                <w:id w:val="130050213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zY2E2ZmVlLWJmZWYtNDljMi1hZGYxLWY2ZTVjNThhYzk0YiIsIkVudHJpZXMiOlt7IiRpZCI6IjIiLCIkdHlwZSI6IlN3aXNzQWNhZGVtaWMuQ2l0YXZpLkNpdGF0aW9ucy5Xb3JkUGxhY2Vob2xkZXJFbnRyeSwgU3dpc3NBY2FkZW1pYy5DaXRhdmkiLCJJZCI6ImE4OTY0NjVhLWI2NGItNGY4YS05NDNhLWI1ZWRjYjI1MGI5YiIsIlJhbmdlTGVuZ3RoIjo2LCJSZWZlcmVuY2VJZCI6IjE2MDAxYmM1LTM2NGYtNDRkMS1hNGI1LTdhOWU0ODExZTZ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UaW1lcyIsIlVyaVN0cmluZyI6Imh0dHBzOi8vZG9pLm9yZy9UaW1lc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E5OTMpIn1dfSwiVGFnIjoiQ2l0YXZpUGxhY2Vob2xkZXIjYjZhNWE0MjQtNjIzZS00ZjY3LWFhZDEtNzViODE4OWEzMWZiIiwiVGV4dCI6IigxOTkz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9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20C82A0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hideMark/>
          </w:tcPr>
          <w:p w14:paraId="3A0007E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2E3C3B2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1</w:t>
            </w:r>
          </w:p>
        </w:tc>
      </w:tr>
      <w:tr w:rsidR="00920C82" w:rsidRPr="001369E9" w14:paraId="00C02194" w14:textId="77777777" w:rsidTr="0015525A">
        <w:trPr>
          <w:trHeight w:val="255"/>
        </w:trPr>
        <w:tc>
          <w:tcPr>
            <w:tcW w:w="2694" w:type="dxa"/>
            <w:tcBorders>
              <w:top w:val="nil"/>
              <w:left w:val="nil"/>
              <w:bottom w:val="nil"/>
              <w:right w:val="nil"/>
            </w:tcBorders>
            <w:noWrap/>
            <w:tcMar>
              <w:left w:w="0" w:type="dxa"/>
              <w:right w:w="0" w:type="dxa"/>
            </w:tcMar>
            <w:vAlign w:val="center"/>
          </w:tcPr>
          <w:p w14:paraId="26D768DE" w14:textId="1C644B76" w:rsidR="00920C82" w:rsidRPr="001369E9" w:rsidRDefault="00000000" w:rsidP="0004075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f62f6052-5539-40cd-b560-979438f50f5b"/>
                <w:id w:val="-10912752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yOGE2ODgwLTBmMGYtNDg5ZC04NjBiLTBhOTM4OWUwYjJiZiIsIkVudHJpZXMiOlt7IiRpZCI6IjIiLCIkdHlwZSI6IlN3aXNzQWNhZGVtaWMuQ2l0YXZpLkNpdGF0aW9ucy5Xb3JkUGxhY2Vob2xkZXJFbnRyeSwgU3dpc3NBY2FkZW1pYy5DaXRhdmkiLCJJZCI6IjcxYjMxOWZhLTMwNWYtNGI0Yy04MzE3LWYxY2NiMjJjYWJlMyIsIlJhbmdlTGVuZ3RoIjoxNiwiUmVmZXJlbmNlSWQiOiI2ZjhiYWI4Ni03YmRiLTQ5YzMtYTM2MC0wZjJlZGRhNTgy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lVOIiwiRG9pIjoiMTAuMTMxMDIvc29jaW9iaW9sb2d5LnY2NWkyLjIwNjk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zEwMi9zb2Npb2Jpb2xvZ3kudjY1aTIuMjA2OSIsIlVyaVN0cmluZyI6Imh0dHBzOi8vZG9pLm9yZy8xMC4xMzEwMi9zb2Npb2Jpb2xvZ3kudjY1aTIuMjA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Franco &amp; Feitosa</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28a6880-0f0f-489d-860b-0a9389e0b2bf"/>
                <w:id w:val="21894696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2MmY2MDUyLTU1MzktNDBjZC1iNTYwLTk3OTQzOGY1MGY1YiIsIkVudHJpZXMiOlt7IiRpZCI6IjIiLCIkdHlwZSI6IlN3aXNzQWNhZGVtaWMuQ2l0YXZpLkNpdGF0aW9ucy5Xb3JkUGxhY2Vob2xkZXJFbnRyeSwgU3dpc3NBY2FkZW1pYy5DaXRhdmkiLCJJZCI6IjgwNmE2NWU3LTFiZGUtNDliYy1hMDMwLWQ4OTNjMTI4MGM2MSIsIlJhbmdlTGVuZ3RoIjo2LCJSZWZlcmVuY2VJZCI6IjZmOGJhYjg2LTdiZGItNDljMy1hMzYwLTBmMmVkZGE1ODI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VTiIsIkRvaSI6IjEwLjEzMTAyL3NvY2lvYmlvbG9neS52NjVpMi4yMDY5IiwiRWRpdG9ycyI6W10sIkV2YWx1YXRpb25Db21wbGV4aXR5IjowLCJFdmFsdWF0aW9uU291cmNlVGV4dEZvcm1hdCI6MCwiR3JvdXBzIjpbeyIkaWQiOiIxM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xMDIvc29jaW9iaW9sb2d5LnY2NWkyLjIwNjkiLCJVcmlTdHJpbmciOiJodHRwczovL2RvaS5vcmcvMTAuMTMxMDIvc29jaW9iaW9sb2d5LnY2NWkyLjIw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zMjhhNjg4MC0wZjBmLTQ4OWQtODYwYi0wYTkzODllMGIyYmYiLCJUZXh0IjoiKDIwMTg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30DEC21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102/</w:t>
            </w:r>
            <w:proofErr w:type="gramStart"/>
            <w:r w:rsidRPr="001369E9">
              <w:rPr>
                <w:rFonts w:eastAsia="Times New Roman" w:cstheme="minorHAnsi"/>
                <w:color w:val="000000"/>
                <w:sz w:val="18"/>
                <w:szCs w:val="18"/>
                <w:lang w:val="en-GB" w:eastAsia="de-DE"/>
              </w:rPr>
              <w:t>sociobiology.v</w:t>
            </w:r>
            <w:proofErr w:type="gramEnd"/>
            <w:r w:rsidRPr="001369E9">
              <w:rPr>
                <w:rFonts w:eastAsia="Times New Roman" w:cstheme="minorHAnsi"/>
                <w:color w:val="000000"/>
                <w:sz w:val="18"/>
                <w:szCs w:val="18"/>
                <w:lang w:val="en-GB" w:eastAsia="de-DE"/>
              </w:rPr>
              <w:t>65i2.2069</w:t>
            </w:r>
          </w:p>
        </w:tc>
        <w:tc>
          <w:tcPr>
            <w:tcW w:w="2551" w:type="dxa"/>
            <w:tcBorders>
              <w:top w:val="nil"/>
              <w:left w:val="nil"/>
              <w:bottom w:val="nil"/>
              <w:right w:val="nil"/>
            </w:tcBorders>
            <w:noWrap/>
            <w:tcMar>
              <w:left w:w="0" w:type="dxa"/>
              <w:right w:w="0" w:type="dxa"/>
            </w:tcMar>
            <w:vAlign w:val="center"/>
            <w:hideMark/>
          </w:tcPr>
          <w:p w14:paraId="6CC819E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397C72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1</w:t>
            </w:r>
          </w:p>
        </w:tc>
      </w:tr>
      <w:tr w:rsidR="00920C82" w:rsidRPr="001369E9" w14:paraId="71477B78" w14:textId="77777777" w:rsidTr="0015525A">
        <w:trPr>
          <w:trHeight w:val="255"/>
        </w:trPr>
        <w:tc>
          <w:tcPr>
            <w:tcW w:w="2694" w:type="dxa"/>
            <w:tcBorders>
              <w:top w:val="nil"/>
              <w:left w:val="nil"/>
              <w:bottom w:val="nil"/>
              <w:right w:val="nil"/>
            </w:tcBorders>
            <w:noWrap/>
            <w:tcMar>
              <w:left w:w="0" w:type="dxa"/>
              <w:right w:w="0" w:type="dxa"/>
            </w:tcMar>
            <w:hideMark/>
          </w:tcPr>
          <w:p w14:paraId="65D4C849" w14:textId="1563DCC3" w:rsidR="00920C82" w:rsidRPr="001369E9" w:rsidRDefault="00000000" w:rsidP="0004075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d4eceb8-6c52-47c8-8223-9a5f28a5f11f"/>
                <w:id w:val="-65230005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RmYmZhNzhhLWU2ZjQtNDQ3NC1iZjg2LTRkMWYxZGUxMGUzMyIsIkVudHJpZXMiOlt7IiRpZCI6IjIiLCIkdHlwZSI6IlN3aXNzQWNhZGVtaWMuQ2l0YXZpLkNpdGF0aW9ucy5Xb3JkUGxhY2Vob2xkZXJFbnRyeSwgU3dpc3NBY2FkZW1pYy5DaXRhdmkiLCJJZCI6ImMwNzJmMmRjLTljMDItNDg1YS1iYjczLWU4ZTFhMGNiYTgwNiIsIlJhbmdlTGVuZ3RoIjoxNCwiUmVmZXJlbmNlSWQiOiI2MTg0YmQ0NS1kYWE0LTQwODAtYTdkNi0xNmFjN2Y4NjQ3Z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RpbWVzIiwiVXJpU3RyaW5nIjoiaHR0cHM6Ly9kb2kub3JnL1RpbWV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Gossn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4fbfa78a-e6f4-4474-bf86-4d1f1de10e33"/>
                <w:id w:val="-4190501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kNGVjZWI4LTZjNTItNDdjOC04MjIzLTlhNWYyOGE1ZjExZiIsIkVudHJpZXMiOlt7IiRpZCI6IjIiLCIkdHlwZSI6IlN3aXNzQWNhZGVtaWMuQ2l0YXZpLkNpdGF0aW9ucy5Xb3JkUGxhY2Vob2xkZXJFbnRyeSwgU3dpc3NBY2FkZW1pYy5DaXRhdmkiLCJJZCI6IjBlMGRlYmI0LWFmMjMtNDRjOS1hODliLWYwMDk3ZDgyNmRiNSIsIlJhbmdlTGVuZ3RoIjo2LCJSZWZlcmVuY2VJZCI6IjYxODRiZDQ1LWRhYTQtNDA4MC1hN2Q2LTE2YWM3Zjg2NDd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UaW1lcyIsIlVyaVN0cmluZyI6Imh0dHBzOi8vZG9pLm9yZy9UaW1lc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wNykifV19LCJUYWciOiJDaXRhdmlQbGFjZWhvbGRlciM0ZmJmYTc4YS1lNmY0LTQ0NzQtYmY4Ni00ZDFmMWRlMTBlMzMiLCJUZXh0IjoiKDIwMDc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2F14881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hideMark/>
          </w:tcPr>
          <w:p w14:paraId="41B5AB0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7170039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1</w:t>
            </w:r>
          </w:p>
        </w:tc>
      </w:tr>
      <w:tr w:rsidR="00920C82" w:rsidRPr="001369E9" w14:paraId="2FE82276"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5E5897EA" w14:textId="181FC603" w:rsidR="00920C82" w:rsidRPr="001369E9" w:rsidRDefault="00000000" w:rsidP="0004075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6144e10-e366-4981-9989-dc7871975bb9"/>
                <w:id w:val="30181574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5Mzk4NGRiLTBiYzMtNDBjMy04MjQxLTJjMDZhMDAzODc3YSIsIkVudHJpZXMiOlt7IiRpZCI6IjIiLCIkdHlwZSI6IlN3aXNzQWNhZGVtaWMuQ2l0YXZpLkNpdGF0aW9ucy5Xb3JkUGxhY2Vob2xkZXJFbnRyeSwgU3dpc3NBY2FkZW1pYy5DaXRhdmkiLCJJZCI6ImUzYjAyNGQ2LWE3NjItNDFkOC04YTMzLWEyYTZmMjA5MTBhOCIsIlJhbmdlTGVuZ3RoIjoxNCwiUmVmZXJlbmNlSWQiOiJlOThmNDM4Ny1iNzI0LTQ5NzctYjY0ZC0zNzA3ZjhhZDZhO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yLjIwMDYiLCJEb2kiOiIxMC4xMDA3L3MxMDM0Mi0wMDYtMDExMy15IiwiRWRpdG9ycyI6W10sIkV2YWx1YXRpb25Db21wbGV4aXR5IjowLCJFdmFsdWF0aW9uU291cmNlVGV4dEZvcm1hdCI6MCwiR3JvdXBzIjpbeyIkaWQiOiIxMi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O2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Gluay5zcHJpbmdlci5jb20vYXJ0aWNsZS8xMC4xMDA3L3MxMDM0Mi0wMDYtMDExMy15IiwiVXJpU3RyaW5nIjoiaHR0cHM6Ly9saW5rLnNwcmluZ2VyLmNvbS9hcnRpY2xlLzEwLjEwMDcvczEwMzQyLTAwNi0wMTEzLX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yYWhuZXIiLCJDcmVhdGVkT24iOiIyMDI1LTAyLTA3VDA4OjAwOjU5IiwiTW9kaWZpZWRCeSI6Il9LcmFobmVyIiwiSWQiOiI5YzhiMTJkNi1hMDcwLTRiYmYtYjkzOS1lY2IwZmVhZDIxMDAiLCJNb2RpZmllZE9uIjoiMjAyNS0wMi0wN1QwODowMDo1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wMzQyLTAwNi0wMTEzLXkiLCJVcmlTdHJpbmciOiJodHRwczovL2RvaS5vcmcvMTAuMTAwNy9zMTAzNDItMDA2LTAxMTMte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Goßner &amp; Ammer</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93984db-0bc3-40c3-8241-2c06a003877a"/>
                <w:id w:val="14462798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2MTQ0ZTEwLWUzNjYtNDk4MS05OTg5LWRjNzg3MTk3NWJiOSIsIkVudHJpZXMiOlt7IiRpZCI6IjIiLCIkdHlwZSI6IlN3aXNzQWNhZGVtaWMuQ2l0YXZpLkNpdGF0aW9ucy5Xb3JkUGxhY2Vob2xkZXJFbnRyeSwgU3dpc3NBY2FkZW1pYy5DaXRhdmkiLCJJZCI6ImRiM2JkZmExLThjMjQtNDMyNy1hNDZlLTMwNmQyN2E3NWY4NyIsIlJhbmdlTGVuZ3RoIjo2LCJSZWZlcmVuY2VJZCI6ImU5OGY0Mzg3LWI3MjQtNDk3Ny1iNjRkLTM3MDdmOGFkNmE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Mi4yMDA2IiwiRG9pIjoiMTAuMTAwNy9zMTAzNDItMDA2LTAxMTMteSIsIkVkaXRvcnMiOltdLCJFdmFsdWF0aW9uQ29tcGxleGl0eSI6MCwiRXZhbHVhdGlvblNvdXJjZVRleHRGb3JtYXQiOjAsIkdyb3VwcyI6W3siJGlkIjoiMTI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jt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xpbmsuc3ByaW5nZXIuY29tL2FydGljbGUvMTAuMTAwNy9zMTAzNDItMDA2LTAxMTMteSIsIlVyaVN0cmluZyI6Imh0dHBzOi8vbGluay5zcHJpbmdlci5jb20vYXJ0aWNsZS8xMC4xMDA3L3MxMDM0Mi0wMDYtMDExMy1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cmFobmVyIiwiQ3JlYXRlZE9uIjoiMjAyNS0wMi0wN1QwODowMDo1OSIsIk1vZGlmaWVkQnkiOiJfS3JhaG5lciIsIklkIjoiOWM4YjEyZDYtYTA3MC00YmJmLWI5MzktZWNiMGZlYWQyMTAwIiwiTW9kaWZpZWRPbiI6IjIwMjUtMDItMDdUMDg6MDA6N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3MxMDM0Mi0wMDYtMDExMy15IiwiVXJpU3RyaW5nIjoiaHR0cHM6Ly9kb2kub3JnLzEwLjEwMDcvczEwMzQyLTAwNi0wMTEzLX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DYpIn1dfSwiVGFnIjoiQ2l0YXZpUGxhY2Vob2xkZXIjYTkzOTg0ZGItMGJjMy00MGMzLTgyNDEtMmMwNmEwMDM4NzdhIiwiVGV4dCI6IigyMDA2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7C8C67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342-006-0113-y</w:t>
            </w:r>
          </w:p>
        </w:tc>
        <w:tc>
          <w:tcPr>
            <w:tcW w:w="2551" w:type="dxa"/>
            <w:tcBorders>
              <w:top w:val="nil"/>
              <w:left w:val="nil"/>
              <w:bottom w:val="nil"/>
              <w:right w:val="nil"/>
            </w:tcBorders>
            <w:noWrap/>
            <w:tcMar>
              <w:left w:w="0" w:type="dxa"/>
              <w:right w:w="0" w:type="dxa"/>
            </w:tcMar>
            <w:vAlign w:val="center"/>
            <w:hideMark/>
          </w:tcPr>
          <w:p w14:paraId="3C71E67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78A3686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1</w:t>
            </w:r>
          </w:p>
        </w:tc>
      </w:tr>
      <w:tr w:rsidR="00920C82" w:rsidRPr="001369E9" w14:paraId="69234C0F" w14:textId="77777777" w:rsidTr="0015525A">
        <w:trPr>
          <w:trHeight w:val="255"/>
        </w:trPr>
        <w:tc>
          <w:tcPr>
            <w:tcW w:w="2694" w:type="dxa"/>
            <w:tcBorders>
              <w:top w:val="nil"/>
              <w:left w:val="nil"/>
              <w:bottom w:val="nil"/>
              <w:right w:val="nil"/>
            </w:tcBorders>
            <w:noWrap/>
            <w:tcMar>
              <w:left w:w="0" w:type="dxa"/>
              <w:right w:w="0" w:type="dxa"/>
            </w:tcMar>
            <w:hideMark/>
          </w:tcPr>
          <w:p w14:paraId="777EDECF" w14:textId="3A2543B0" w:rsidR="00920C82" w:rsidRPr="001369E9" w:rsidRDefault="00000000" w:rsidP="00812E6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132c432d-e3f4-4694-ba95-dc01ee18dd12"/>
                <w:id w:val="-117564300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I3NzA5ZjJiLWVkNzEtNGVlOS04Y2FiLTc4NjM1Y2VhY2VlNiIsIkVudHJpZXMiOlt7IiRpZCI6IjIiLCIkdHlwZSI6IlN3aXNzQWNhZGVtaWMuQ2l0YXZpLkNpdGF0aW9ucy5Xb3JkUGxhY2Vob2xkZXJFbnRyeSwgU3dpc3NBY2FkZW1pYy5DaXRhdmkiLCJJZCI6ImY3NzI2NzM4LTY5Y2ItNDE1Ny05OWMxLTljNTBmZmZlMDcwOSIsIlJhbmdlTGVuZ3RoIjoxNCwiUmVmZXJlbmNlSWQiOiIwN2Y3ZDljYS04OWNmLTQwZjktYjY0NC0wMTM2YjkzN2FjNW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jAyLjIwMTYiLCJEb2kiOiIxMC4xMzcxL2pvdXJuYWwucG9uZS4wMTQ4MjQ3IiwiRWRpdG9ycyI6W10sIkV2YWx1YXRpb25Db21wbGV4aXR5IjowLCJFdmFsdWF0aW9uU291cmNlVGV4dEZvcm1hdCI6MCwiR3JvdXBzIjpbeyIkaWQiOiIxNy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g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0cnV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qb3VybmFscy5wbG9zLm9yZy9wbG9zb25lL2FydGljbGU/aWQ9MTAuMTM3MS9qb3VybmFsLnBvbmUuMDE0ODI0NyIsIlVyaVN0cmluZyI6Imh0dHBzOi8vam91cm5hbHMucGxvcy5vcmcvcGxvc29uZS9hcnRpY2xlP2lkPTEwLjEzNzEvam91cm5hbC5wb25lLjAxNDgyND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yYWhuZXIiLCJDcmVhdGVkT24iOiIyMDI1LTAyLTA3VDA3OjU0OjA1IiwiTW9kaWZpZWRCeSI6Il9LcmFobmVyIiwiSWQiOiIwYzcwYTVjYy1kZGRkLTQxNGYtOWM1Zi0wNjAwYjY4MzgzMGEiLCJNb2RpZmllZE9uIjoiMjAyNS0wMi0wN1QwNzo1NDowN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I2ODQwNTk4IiwiVXJpU3RyaW5nIjoiaHR0cDovL3d3dy5uY2JpLm5sbS5uaWguZ292L3B1Ym1lZC8yNjg0MDU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3JhaG5lciIsIkNyZWF0ZWRPbiI6IjIwMjUtMDItMDdUMDc6NTQ6MDciLCJNb2RpZmllZEJ5IjoiX0tyYWhuZXIiLCJJZCI6IjdiM2E4ZTVjLWQzZjUtNGQ4NC04YzI2LTU3MjI0YjBjMWNjNCIsIk1vZGlmaWVkT24iOiIyMDI1LTAyLTA3VDA3OjU0OjA3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UE1DNDc0MDQzNSIsIlVyaVN0cmluZyI6Imh0dHBzOi8vd3d3Lm5jYmkubmxtLm5paC5nb3YvcG1jL2FydGljbGVzL1BNQzQ3NDA0Mz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tyYWhuZXIiLCJDcmVhdGVkT24iOiIyMDI1LTAyLTA3VDA3OjU0OjA3IiwiTW9kaWZpZWRCeSI6Il9LcmFobmVyIiwiSWQiOiI3MzJlMDIwOC1mZTNlLTRjNmQtYThjYi01ZTQ3MjQ0ZTRmYzkiLCJNb2RpZmllZE9uIjoiMjAyNS0wMi0wN1QwNzo1NDow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zNzEvam91cm5hbC5wb25lLjAxNDgyNDciLCJVcmlTdHJpbmciOiJodHRwczovL2RvaS5vcmcvMTAuMTM3MS9qb3VybmFsLnBvbmUuMDE0ODI0N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Gossn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7709f2b-ed71-4ee9-8cab-78635ceacee6"/>
                <w:id w:val="52043717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zMmM0MzJkLWUzZjQtNDY5NC1iYTk1LWRjMDFlZTE4ZGQxMiIsIkVudHJpZXMiOlt7IiRpZCI6IjIiLCIkdHlwZSI6IlN3aXNzQWNhZGVtaWMuQ2l0YXZpLkNpdGF0aW9ucy5Xb3JkUGxhY2Vob2xkZXJFbnRyeSwgU3dpc3NBY2FkZW1pYy5DaXRhdmkiLCJJZCI6IjhmZWJkYmJmLWNkZjctNGY4Mi1iZmM4LTk4MmY2MTU3NjdhMiIsIlJhbmdlTGVuZ3RoIjo2LCJSZWZlcmVuY2VJZCI6IjA3ZjdkOWNhLTg5Y2YtNDBmOS1iNjQ0LTAxMzZiOTM3YWM1Yy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4wMi4yMDE2IiwiRG9pIjoiMTAuMTM3MS9qb3VybmFsLnBvbmUuMDE0ODI0NyIsIkVkaXRvcnMiOltdLCJFdmFsdWF0aW9uQ29tcGxleGl0eSI6MCwiRXZhbHVhdGlvblNvdXJjZVRleHRGb3JtYXQiOjAsIkdyb3VwcyI6W3siJGlkIjoiMTc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dHJ1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am91cm5hbHMucGxvcy5vcmcvcGxvc29uZS9hcnRpY2xlP2lkPTEwLjEzNzEvam91cm5hbC5wb25lLjAxNDgyNDciLCJVcmlTdHJpbmciOiJodHRwczovL2pvdXJuYWxzLnBsb3Mub3JnL3Bsb3NvbmUvYXJ0aWNsZT9pZD0xMC4xMzcxL2pvdXJuYWwucG9uZS4wMTQ4MjQ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cmFobmVyIiwiQ3JlYXRlZE9uIjoiMjAyNS0wMi0wN1QwNzo1NDowNSIsIk1vZGlmaWVkQnkiOiJfS3JhaG5lciIsIklkIjoiMGM3MGE1Y2MtZGRkZC00MTRmLTljNWYtMDYwMGI2ODM4MzBhIiwiTW9kaWZpZWRPbiI6IjIwMjUtMDItMDdUMDc6NTQ6MDU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Njg0MDU5OCIsIlVyaVN0cmluZyI6Imh0dHA6Ly93d3cubmNiaS5ubG0ubmloLmdvdi9wdWJtZWQvMjY4NDA1O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yYWhuZXIiLCJDcmVhdGVkT24iOiIyMDI1LTAyLTA3VDA3OjU0OjA3IiwiTW9kaWZpZWRCeSI6Il9LcmFobmVyIiwiSWQiOiI3YjNhOGU1Yy1kM2Y1LTRkODQtOGMyNi01NzIyNGIwYzFjYzQiLCJNb2RpZmllZE9uIjoiMjAyNS0wMi0wN1QwNzo1ND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Q3NDA0MzUiLCJVcmlTdHJpbmciOiJodHRwczovL3d3dy5uY2JpLm5sbS5uaWguZ292L3BtYy9hcnRpY2xlcy9QTUM0NzQwNDM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LcmFobmVyIiwiQ3JlYXRlZE9uIjoiMjAyNS0wMi0wN1QwNzo1NDowNyIsIk1vZGlmaWVkQnkiOiJfS3JhaG5lciIsIklkIjoiNzMyZTAyMDgtZmUzZS00YzZkLWE4Y2ItNWU0NzI0NGU0ZmM5IiwiTW9kaWZpZWRPbiI6IjIwMjUtMDItMDdUMDc6NTQ6MDc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zcxL2pvdXJuYWwucG9uZS4wMTQ4MjQ3IiwiVXJpU3RyaW5nIjoiaHR0cHM6Ly9kb2kub3JnLzEwLjEzNzEvam91cm5hbC5wb25lLjAxNDgyNDc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936922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71/journal.pone.0148247</w:t>
            </w:r>
          </w:p>
        </w:tc>
        <w:tc>
          <w:tcPr>
            <w:tcW w:w="2551" w:type="dxa"/>
            <w:tcBorders>
              <w:top w:val="nil"/>
              <w:left w:val="nil"/>
              <w:bottom w:val="nil"/>
              <w:right w:val="nil"/>
            </w:tcBorders>
            <w:noWrap/>
            <w:tcMar>
              <w:left w:w="0" w:type="dxa"/>
              <w:right w:w="0" w:type="dxa"/>
            </w:tcMar>
            <w:hideMark/>
          </w:tcPr>
          <w:p w14:paraId="1D91ABD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7879865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1</w:t>
            </w:r>
          </w:p>
        </w:tc>
      </w:tr>
      <w:tr w:rsidR="00920C82" w:rsidRPr="001369E9" w14:paraId="44503303"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0A29CBEC" w14:textId="7CA33315" w:rsidR="00920C82" w:rsidRPr="001369E9" w:rsidRDefault="00000000" w:rsidP="00812E6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3437dbd3-4990-4c27-b87e-35a2b145dce2"/>
                <w:id w:val="-110125442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zMjE1MTQzLWU5YjAtNDY0Ny1hNmY5LWY0YjQwZjQyYTlkMiIsIkVudHJpZXMiOlt7IiRpZCI6IjIiLCIkdHlwZSI6IlN3aXNzQWNhZGVtaWMuQ2l0YXZpLkNpdGF0aW9ucy5Xb3JkUGxhY2Vob2xkZXJFbnRyeSwgU3dpc3NBY2FkZW1pYy5DaXRhdmkiLCJJZCI6IjJmNDkzNWVhLTgyYWYtNDQ1NC05Y2YwLTQ3YTE1YzI2NTg3YiIsIlJhbmdlTGVuZ3RoIjoxMiwiUmVmZXJlbmNlSWQiOiI5YWE0OTVjNC0xOTI0LTQ5ZDItOWUxYi02MDgxYWZhYmNi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QU4iLCJEb2kiOiIxMC4xMDAyL2VjZTMuNzA5MyIsIkVkaXRvcnMiOltdLCJFdmFsdWF0aW9uQ29tcGxleGl0eSI6MCwiRXZhbHVhdGlvblNvdXJjZVRleHRGb3JtYXQiOjAsIkdyb3VwcyI6W3siJGlkIjoiMTc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Mi9lY2UzLjcwOTMiLCJVcmlTdHJpbmciOiJodHRwczovL2RvaS5vcmcvMTAuMTAwMi9lY2UzLjcwOT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yNmJjNDFjOC1lNDIwLTQ3MjItODljNS1lYTZmY2E0NWQzOTAiLCJNb2RpZmllZE9uIjoiMjAyNC0xMi0xMVQwOTo0Nzo0M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c3OTA2MTkiLCJVcmlTdHJpbmciOiJodHRwczovL3d3dy5uY2JpLm5sbS5uaWguZ292L3BtYy9hcnRpY2xlcy9QTUM3NzkwNjE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wOTo1MTo1MiIsIk1vZGlmaWVkQnkiOiJfQW5kcmUgS3JhaG5lciIsIklkIjoiNmY3YzYwMzMtYzcxMi00ZWQ1LWEyZmUtZjU4ZWE3NmU4ZDQyIiwiTW9kaWZpZWRPbiI6IjIwMjQtMTItMTFUMDk6NTE6NTI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MzQzNzQ1NiIsIlVyaVN0cmluZyI6Imh0dHA6Ly93d3cubmNiaS5ubG0ubmloLmdvdi9wdWJtZWQvMzM0Mzc0NT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Haack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3215143-e9b0-4647-a6f9-f4b40f42a9d2"/>
                <w:id w:val="-84038788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0MzdkYmQzLTQ5OTAtNGMyNy1iODdlLTM1YTJiMTQ1ZGNlMiIsIkVudHJpZXMiOlt7IiRpZCI6IjIiLCIkdHlwZSI6IlN3aXNzQWNhZGVtaWMuQ2l0YXZpLkNpdGF0aW9ucy5Xb3JkUGxhY2Vob2xkZXJFbnRyeSwgU3dpc3NBY2FkZW1pYy5DaXRhdmkiLCJJZCI6IjhlM2FlZjIyLTlhMDMtNGRiNS1iNmVlLWZkZWI3YmZjOTI5YyIsIlJhbmdlTGVuZ3RoIjo2LCJSZWZlcmVuY2VJZCI6IjlhYTQ5NWM0LTE5MjQtNDlkMi05ZTFiLTYwODFhZmFiY2I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kFOIiwiRG9pIjoiMTAuMTAwMi9lY2UzLjcwOTMiLCJFZGl0b3JzIjpbXSwiRXZhbHVhdGlvbkNvbXBsZXhpdHkiOjAsIkV2YWx1YXRpb25Tb3VyY2VUZXh0Rm9ybWF0IjowLCJHcm91cHMiOlt7IiRpZCI6IjE3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O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IvZWNlMy43MDkzIiwiVXJpU3RyaW5nIjoiaHR0cHM6Ly9kb2kub3JnLzEwLjEwMDIvZWNlMy43MDk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MjZiYzQxYzgtZTQyMC00NzIyLTg5YzUtZWE2ZmNhNDVkMzkwIiwiTW9kaWZpZWRPbiI6IjIwMjQtMTItMTFUMDk6NDc6NDA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3NzkwNjE5IiwiVXJpU3RyaW5nIjoiaHR0cHM6Ly93d3cubmNiaS5ubG0ubmloLmdvdi9wbWMvYXJ0aWNsZXMvUE1DNzc5MDYx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Dk6NTE6NTIiLCJNb2RpZmllZEJ5IjoiX0FuZHJlIEtyYWhuZXIiLCJJZCI6IjZmN2M2MDMzLWM3MTItNGVkNS1hMmZlLWY1OGVhNzZlOGQ0MiIsIk1vZGlmaWVkT24iOiIyMDI0LTEyLTExVDA5OjUxOjUy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M0Mzc0NTYiLCJVcmlTdHJpbmciOiJodHRwOi8vd3d3Lm5jYmkubmxtLm5paC5nb3YvcHVibWVkLzMzNDM3NDU2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080C28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2/ece3.7093</w:t>
            </w:r>
          </w:p>
        </w:tc>
        <w:tc>
          <w:tcPr>
            <w:tcW w:w="2551" w:type="dxa"/>
            <w:tcBorders>
              <w:top w:val="nil"/>
              <w:left w:val="nil"/>
              <w:bottom w:val="nil"/>
              <w:right w:val="nil"/>
            </w:tcBorders>
            <w:noWrap/>
            <w:tcMar>
              <w:left w:w="0" w:type="dxa"/>
              <w:right w:w="0" w:type="dxa"/>
            </w:tcMar>
            <w:vAlign w:val="center"/>
            <w:hideMark/>
          </w:tcPr>
          <w:p w14:paraId="66B270F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66A4334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1</w:t>
            </w:r>
          </w:p>
        </w:tc>
      </w:tr>
      <w:tr w:rsidR="00920C82" w:rsidRPr="001369E9" w14:paraId="3636FE12" w14:textId="77777777" w:rsidTr="0015525A">
        <w:trPr>
          <w:trHeight w:val="255"/>
        </w:trPr>
        <w:tc>
          <w:tcPr>
            <w:tcW w:w="2694" w:type="dxa"/>
            <w:tcBorders>
              <w:top w:val="nil"/>
              <w:left w:val="nil"/>
              <w:bottom w:val="nil"/>
              <w:right w:val="nil"/>
            </w:tcBorders>
            <w:noWrap/>
            <w:tcMar>
              <w:left w:w="0" w:type="dxa"/>
              <w:right w:w="0" w:type="dxa"/>
            </w:tcMar>
            <w:hideMark/>
          </w:tcPr>
          <w:p w14:paraId="53C1DC78" w14:textId="1C26FD9E" w:rsidR="00920C82" w:rsidRPr="001369E9" w:rsidRDefault="00000000" w:rsidP="00812E6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05d9a68-bb85-410d-9007-5b0deb29435e"/>
                <w:id w:val="75972430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zNjAxNzhjLWYzY2QtNGJjMC04YTQ1LWU2YmIyNWI1Y2QyMSIsIkVudHJpZXMiOlt7IiRpZCI6IjIiLCIkdHlwZSI6IlN3aXNzQWNhZGVtaWMuQ2l0YXZpLkNpdGF0aW9ucy5Xb3JkUGxhY2Vob2xkZXJFbnRyeSwgU3dpc3NBY2FkZW1pYy5DaXRhdmkiLCJJZCI6IjljYzEwYjUyLTE4YjEtNDg3ZC04OWY0LTg1NmM1OGVkNGIxNCIsIlJhbmdlTGVuZ3RoIjoxNSwiUmVmZXJlbmNlSWQiOiJlNTRlYmMxZC00NTk1LTQwNDMtOGVhYi1jZWEzZDlhMzRmZT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y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zNzEvam91cm5hbC5wb25lLjAxODU4MDkiLCJVcmlTdHJpbmciOiJodHRwczovL2RvaS5vcmcvMTAuMTM3MS9qb3VybmFsLnBvbmUuMDE4NTgw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Hallman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b360178c-f3cd-4bc0-8a45-e6bb25b5cd21"/>
                <w:id w:val="136871052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wNWQ5YTY4LWJiODUtNDEwZC05MDA3LTViMGRlYjI5NDM1ZSIsIkVudHJpZXMiOlt7IiRpZCI6IjIiLCIkdHlwZSI6IlN3aXNzQWNhZGVtaWMuQ2l0YXZpLkNpdGF0aW9ucy5Xb3JkUGxhY2Vob2xkZXJFbnRyeSwgU3dpc3NBY2FkZW1pYy5DaXRhdmkiLCJJZCI6ImUyYTQyMjI1LWZjMjktNDJlNy04MDJlLTFiYzBkY2Y5ZWM2OSIsIlJhbmdlTGVuZ3RoIjo2LCJSZWZlcmVuY2VJZCI6ImU1NGViYzFkLTQ1OTUtNDA0My04ZWFiLWNlYTNkOWEzNGZ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j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zcxL2pvdXJuYWwucG9uZS4wMTg1ODA5IiwiVXJpU3RyaW5nIjoiaHR0cHM6Ly9kb2kub3JnLzEwLjEzNzEvam91cm5hbC5wb25lLjAxODU4M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4F33D46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71/journal.pone.0185809</w:t>
            </w:r>
          </w:p>
        </w:tc>
        <w:tc>
          <w:tcPr>
            <w:tcW w:w="2551" w:type="dxa"/>
            <w:tcBorders>
              <w:top w:val="nil"/>
              <w:left w:val="nil"/>
              <w:bottom w:val="nil"/>
              <w:right w:val="nil"/>
            </w:tcBorders>
            <w:noWrap/>
            <w:tcMar>
              <w:left w:w="0" w:type="dxa"/>
              <w:right w:w="0" w:type="dxa"/>
            </w:tcMar>
            <w:hideMark/>
          </w:tcPr>
          <w:p w14:paraId="1267D04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33AE065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4</w:t>
            </w:r>
          </w:p>
        </w:tc>
      </w:tr>
      <w:tr w:rsidR="00920C82" w:rsidRPr="001369E9" w14:paraId="1B7997FA"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6BDBBAC" w14:textId="14345DBE" w:rsidR="00920C82" w:rsidRPr="001369E9" w:rsidRDefault="00000000" w:rsidP="00812E6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dd629852-ccfb-437c-8dc3-19be319ccbbf"/>
                <w:id w:val="32000769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0Yjk2MGQyLTYxYmEtNGFjNy05MmYyLTEzOTk4Njc2ODZhYSIsIkVudHJpZXMiOlt7IiRpZCI6IjIiLCIkdHlwZSI6IlN3aXNzQWNhZGVtaWMuQ2l0YXZpLkNpdGF0aW9ucy5Xb3JkUGxhY2Vob2xkZXJFbnRyeSwgU3dpc3NBY2FkZW1pYy5DaXRhdmkiLCJJZCI6Ijc3ODhkYmI5LWE0MDItNGFkZS1hYzk0LTkzNTYzODkzOTYyOCIsIlJhbmdlTGVuZ3RoIjo3LCJSZWZlcmVuY2VJZCI6IjViYzJmZWFjLTFjYmEtNDFlOC04NDI0LTQ4ZDk4NjQyOTcxO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QwMzkvRW50MTI5MTAwOS02IiwiVXJpU3RyaW5nIjoiaHR0cHM6Ly9kb2kub3JnLzEwLjQwMzkvRW50MTI5MTAwOS0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Hammond</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64b960d2-61ba-4ac7-92f2-1399867686aa"/>
                <w:id w:val="196839033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RkNjI5ODUyLWNjZmItNDM3Yy04ZGMzLTE5YmUzMTljY2JiZiIsIkVudHJpZXMiOlt7IiRpZCI6IjIiLCIkdHlwZSI6IlN3aXNzQWNhZGVtaWMuQ2l0YXZpLkNpdGF0aW9ucy5Xb3JkUGxhY2Vob2xkZXJFbnRyeSwgU3dpc3NBY2FkZW1pYy5DaXRhdmkiLCJJZCI6IjM5YzczYjExLTRhYzAtNDE1Zi04MzU4LTM5MjY1NDdjMDYxMSIsIlJhbmdlTGVuZ3RoIjo2LCJSZWZlcmVuY2VJZCI6IjViYzJmZWFjLTFjYmEtNDFlOC04NDI0LTQ4ZDk4NjQyOTc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w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DAzOS9FbnQxMjkxMDA5LTYiLCJVcmlTdHJpbmciOiJodHRwczovL2RvaS5vcmcvMTAuNDAzOS9FbnQxMjkxMDA5L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Tk5NykifV19LCJUYWciOiJDaXRhdmlQbGFjZWhvbGRlciM2NGI5NjBkMi02MWJhLTRhYzctOTJmMi0xMzk5ODY3Njg2YWEiLCJUZXh0IjoiKDE5OTc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9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7D5AC1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4039/Ent1291009-6</w:t>
            </w:r>
          </w:p>
        </w:tc>
        <w:tc>
          <w:tcPr>
            <w:tcW w:w="2551" w:type="dxa"/>
            <w:tcBorders>
              <w:top w:val="nil"/>
              <w:left w:val="nil"/>
              <w:bottom w:val="nil"/>
              <w:right w:val="nil"/>
            </w:tcBorders>
            <w:noWrap/>
            <w:tcMar>
              <w:left w:w="0" w:type="dxa"/>
              <w:right w:w="0" w:type="dxa"/>
            </w:tcMar>
            <w:vAlign w:val="center"/>
            <w:hideMark/>
          </w:tcPr>
          <w:p w14:paraId="0B38033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7EE111E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D4C03" w:rsidRPr="0015525A">
              <w:rPr>
                <w:rFonts w:eastAsia="Times New Roman" w:cstheme="minorHAnsi"/>
                <w:color w:val="000000"/>
                <w:sz w:val="18"/>
                <w:szCs w:val="18"/>
                <w:vertAlign w:val="superscript"/>
                <w:lang w:val="en-GB" w:eastAsia="de-DE"/>
              </w:rPr>
              <w:t>1</w:t>
            </w:r>
          </w:p>
        </w:tc>
      </w:tr>
      <w:tr w:rsidR="00920C82" w:rsidRPr="001369E9" w14:paraId="2A2F0627" w14:textId="77777777" w:rsidTr="0015525A">
        <w:trPr>
          <w:trHeight w:val="255"/>
        </w:trPr>
        <w:tc>
          <w:tcPr>
            <w:tcW w:w="2694" w:type="dxa"/>
            <w:tcBorders>
              <w:top w:val="nil"/>
              <w:left w:val="nil"/>
              <w:bottom w:val="nil"/>
              <w:right w:val="nil"/>
            </w:tcBorders>
            <w:noWrap/>
            <w:tcMar>
              <w:left w:w="0" w:type="dxa"/>
              <w:right w:w="0" w:type="dxa"/>
            </w:tcMar>
            <w:hideMark/>
          </w:tcPr>
          <w:p w14:paraId="22C8146F" w14:textId="466425AE" w:rsidR="00920C82" w:rsidRPr="001369E9" w:rsidRDefault="00000000" w:rsidP="0020409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abb7a754-3e70-4a35-abcc-4fb10facfcae"/>
                <w:id w:val="-134817429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NiNGIwNzJmLTQ3ODYtNDU0NC1iYjA3LTFkNGRmOTI5YTIwNyIsIkVudHJpZXMiOlt7IiRpZCI6IjIiLCIkdHlwZSI6IlN3aXNzQWNhZGVtaWMuQ2l0YXZpLkNpdGF0aW9ucy5Xb3JkUGxhY2Vob2xkZXJFbnRyeSwgU3dpc3NBY2FkZW1pYy5DaXRhdmkiLCJJZCI6IjNmZGRkMTVjLWIzZmUtNGYxOC1hMWU5LTU1NDNkZGU1ODFkMSIsIlJhbmdlTGVuZ3RoIjoxMywiUmVmZXJlbmNlSWQiOiJhYWUyM2FjNS02MGNiLTQ1ODUtYWVhZS03NGVlOTU5NzBl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I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8xMzY1LTI2NjQuMTQ4MjIiLCJVcmlTdHJpbmciOiJodHRwczovL2RvaS5vcmcvMTAuMTExMS8xMzY1LTI2NjQuMTQ4Mj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Hendel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b4b072f-4786-4544-bb07-1d4df929a207"/>
                <w:id w:val="92915385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FiYjdhNzU0LTNlNzAtNGEzNS1hYmNjLTRmYjEwZmFjZmNhZSIsIkVudHJpZXMiOlt7IiRpZCI6IjIiLCIkdHlwZSI6IlN3aXNzQWNhZGVtaWMuQ2l0YXZpLkNpdGF0aW9ucy5Xb3JkUGxhY2Vob2xkZXJFbnRyeSwgU3dpc3NBY2FkZW1pYy5DaXRhdmkiLCJJZCI6IjMyMTRiZjNjLTYwZTctNGUzNC05ZWRhLTA2YzMxNzk5MGU4MCIsIlJhbmdlTGVuZ3RoIjo2LCJSZWZlcmVuY2VJZCI6ImFhZTIzYWM1LTYwY2ItNDU4NS1hZWFlLTc0ZWU5NTk3MGU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y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TEvMTM2NS0yNjY0LjE0ODIyIiwiVXJpU3RyaW5nIjoiaHR0cHM6Ly9kb2kub3JnLzEwLjExMTEvMTM2NS0yNjY0LjE0O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yNCkifV19LCJUYWciOiJDaXRhdmlQbGFjZWhvbGRlciMzYjRiMDcyZi00Nzg2LTQ1NDQtYmIwNy0xZDRkZjkyOWEyMDciLCJUZXh0IjoiKDIwMjQ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0C4AC2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1365-2664.14822</w:t>
            </w:r>
          </w:p>
        </w:tc>
        <w:tc>
          <w:tcPr>
            <w:tcW w:w="2551" w:type="dxa"/>
            <w:tcBorders>
              <w:top w:val="nil"/>
              <w:left w:val="nil"/>
              <w:bottom w:val="nil"/>
              <w:right w:val="nil"/>
            </w:tcBorders>
            <w:noWrap/>
            <w:tcMar>
              <w:left w:w="0" w:type="dxa"/>
              <w:right w:w="0" w:type="dxa"/>
            </w:tcMar>
            <w:hideMark/>
          </w:tcPr>
          <w:p w14:paraId="440D5F7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5013FF1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8C4D8F" w:rsidRPr="0015525A">
              <w:rPr>
                <w:rFonts w:eastAsia="Times New Roman" w:cstheme="minorHAnsi"/>
                <w:color w:val="000000"/>
                <w:sz w:val="18"/>
                <w:szCs w:val="18"/>
                <w:vertAlign w:val="superscript"/>
                <w:lang w:val="en-GB" w:eastAsia="de-DE"/>
              </w:rPr>
              <w:t>1</w:t>
            </w:r>
          </w:p>
        </w:tc>
      </w:tr>
      <w:tr w:rsidR="00920C82" w:rsidRPr="001369E9" w14:paraId="52B622F9"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690BE15B" w14:textId="123CF3FA" w:rsidR="00920C82" w:rsidRPr="001369E9" w:rsidRDefault="00000000" w:rsidP="0020409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ca8cf39-3e70-492f-b283-b5ca46568fcd"/>
                <w:id w:val="-187591706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E019A8">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0NzIxYzAxLThmOWYtNDlkMi1hYmIyLTM3YTU1N2Q3MjhmZSIsIkVudHJpZXMiOlt7IiRpZCI6IjIiLCIkdHlwZSI6IlN3aXNzQWNhZGVtaWMuQ2l0YXZpLkNpdGF0aW9ucy5Xb3JkUGxhY2Vob2xkZXJFbnRyeSwgU3dpc3NBY2FkZW1pYy5DaXRhdmkiLCJJZCI6IjJkOGM0ZmRmLTI5NGItNDdiZi1hOTM3LTBmNTY5MDU3ZWYxZiIsIlJhbmdlTGVuZ3RoIjoxNywiUmVmZXJlbmNlSWQiOiJkNzlhOTg2ZS01YTM4LTRmYzctOThhMC1iZmJhMGM4NDRh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VlLzYuMS4xMjMiLCJVcmlTdHJpbmciOiJodHRwczovL2RvaS5vcmcvMTAuMTA5My9lZS82LjEuMTI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Hines &amp; Heikkenen</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54721c01-8f9f-49d2-abb2-37a557d728fe"/>
                <w:id w:val="146939557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A97E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jYThjZjM5LTNlNzAtNDkyZi1iMjgzLWI1Y2E0NjU2OGZjZCIsIkVudHJpZXMiOlt7IiRpZCI6IjIiLCIkdHlwZSI6IlN3aXNzQWNhZGVtaWMuQ2l0YXZpLkNpdGF0aW9ucy5Xb3JkUGxhY2Vob2xkZXJFbnRyeSwgU3dpc3NBY2FkZW1pYy5DaXRhdmkiLCJJZCI6IjdhYjUzODRlLWMxNzgtNGVhNi05MWNmLTk1OGQ2MWZkZmY2YiIsIlJhbmdlTGVuZ3RoIjo2LCJSZWZlcmVuY2VJZCI6ImQ3OWE5ODZlLTVhMzgtNGZjNy05OGEwLWJmYmEwYzg0NGE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lZS82LjEuMTIzIiwiVXJpU3RyaW5nIjoiaHR0cHM6Ly9kb2kub3JnLzEwLjEwOTMvZWUvNi4xLjE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E5NzcpIn1dfSwiVGFnIjoiQ2l0YXZpUGxhY2Vob2xkZXIjNTQ3MjFjMDEtOGY5Zi00OWQyLWFiYjItMzdhNTU3ZDcyOGZlIiwiVGV4dCI6IigxOTc3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7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7D13C1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93/ee/6.1.123</w:t>
            </w:r>
          </w:p>
        </w:tc>
        <w:tc>
          <w:tcPr>
            <w:tcW w:w="2551" w:type="dxa"/>
            <w:tcBorders>
              <w:top w:val="nil"/>
              <w:left w:val="nil"/>
              <w:bottom w:val="nil"/>
              <w:right w:val="nil"/>
            </w:tcBorders>
            <w:noWrap/>
            <w:tcMar>
              <w:left w:w="0" w:type="dxa"/>
              <w:right w:w="0" w:type="dxa"/>
            </w:tcMar>
            <w:vAlign w:val="center"/>
            <w:hideMark/>
          </w:tcPr>
          <w:p w14:paraId="00FA5A7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1F6DCF4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8C4D8F" w:rsidRPr="0015525A">
              <w:rPr>
                <w:rFonts w:eastAsia="Times New Roman" w:cstheme="minorHAnsi"/>
                <w:color w:val="000000"/>
                <w:sz w:val="18"/>
                <w:szCs w:val="18"/>
                <w:vertAlign w:val="superscript"/>
                <w:lang w:val="en-GB" w:eastAsia="de-DE"/>
              </w:rPr>
              <w:t>1</w:t>
            </w:r>
          </w:p>
        </w:tc>
      </w:tr>
      <w:tr w:rsidR="00920C82" w:rsidRPr="001369E9" w14:paraId="56C14140" w14:textId="77777777" w:rsidTr="0015525A">
        <w:trPr>
          <w:trHeight w:val="255"/>
        </w:trPr>
        <w:tc>
          <w:tcPr>
            <w:tcW w:w="2694" w:type="dxa"/>
            <w:tcBorders>
              <w:top w:val="nil"/>
              <w:left w:val="nil"/>
              <w:bottom w:val="nil"/>
              <w:right w:val="nil"/>
            </w:tcBorders>
            <w:noWrap/>
            <w:tcMar>
              <w:left w:w="0" w:type="dxa"/>
              <w:right w:w="0" w:type="dxa"/>
            </w:tcMar>
            <w:hideMark/>
          </w:tcPr>
          <w:p w14:paraId="30688EAD" w14:textId="0272B8B0" w:rsidR="00920C82" w:rsidRPr="001369E9" w:rsidRDefault="00000000" w:rsidP="0020409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cc0f2c85-66ad-40ba-a50f-af10c6c5c7dc"/>
                <w:id w:val="59537105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1NzgwZGY4LWU4M2EtNDNkMy1hMGU3LTQ0ZGI2NmUwYTYzYyIsIkVudHJpZXMiOlt7IiRpZCI6IjIiLCIkdHlwZSI6IlN3aXNzQWNhZGVtaWMuQ2l0YXZpLkNpdGF0aW9ucy5Xb3JkUGxhY2Vob2xkZXJFbnRyeSwgU3dpc3NBY2FkZW1pYy5DaXRhdmkiLCJJZCI6ImFjZDRlOGFhLTdkOGMtNDE1Mi1hNzBmLWE3ODI3ZTJiMjk3YyIsIlJhbmdlTGVuZ3RoIjoxNiwiUmVmZXJlbmNlSWQiOiJhNjI2ZDkyNy0xYWFkLTRlMGItODEwYS0yN2VlOGUzY2ZjZT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NDA0L2h5c3RyaXgtMDA2MjktMjAyMyIsIkVkaXRvcnMiOltdLCJFdmFsdWF0aW9uQ29tcGxleGl0eSI6MCwiRXZhbHVhdGlvblNvdXJjZVRleHRGb3JtYXQiOjAsIkdyb3VwcyI6W3siJGlkIjoiMTM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QwNC9oeXN0cml4LTAwNjI5LTIwMjMiLCJVcmlTdHJpbmciOiJodHRwczovL2RvaS5vcmcvMTAuNDQwNC9oeXN0cml4LTAwNjI5LTIw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Holzing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65780df8-e83a-43d3-a0e7-44db66e0a63c"/>
                <w:id w:val="177705095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NjMGYyYzg1LTY2YWQtNDBiYS1hNTBmLWFmMTBjNmM1YzdkYyIsIkVudHJpZXMiOlt7IiRpZCI6IjIiLCIkdHlwZSI6IlN3aXNzQWNhZGVtaWMuQ2l0YXZpLkNpdGF0aW9ucy5Xb3JkUGxhY2Vob2xkZXJFbnRyeSwgU3dpc3NBY2FkZW1pYy5DaXRhdmkiLCJJZCI6IjYyYmY3ZmJhLWZjMjMtNDkwOC1hOGM0LTczMzJlNWRlZjUyNyIsIlJhbmdlTGVuZ3RoIjo2LCJSZWZlcmVuY2VJZCI6ImE2MjZkOTI3LTFhYWQtNGUwYi04MTBhLTI3ZWU4ZTNjZmN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QwNC9oeXN0cml4LTAwNjI5LTIwMjMiLCJFZGl0b3JzIjpbXSwiRXZhbHVhdGlvbkNvbXBsZXhpdHkiOjAsIkV2YWx1YXRpb25Tb3VyY2VUZXh0Rm9ybWF0IjowLCJHcm91cHMiOlt7IiRpZCI6IjEz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0MDQvaHlzdHJpeC0wMDYyOS0yMDIzIiwiVXJpU3RyaW5nIjoiaHR0cHM6Ly9kb2kub3JnLzEwLjQ0MDQvaHlzdHJpeC0wMDYyOS0yMDI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IzKSJ9XX0sIlRhZyI6IkNpdGF2aVBsYWNlaG9sZGVyIzY1NzgwZGY4LWU4M2EtNDNkMy1hMGU3LTQ0ZGI2NmUwYTYzYyIsIlRleHQiOiIoMjAyMy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3636475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4404/hystrix-00629-2023</w:t>
            </w:r>
          </w:p>
        </w:tc>
        <w:tc>
          <w:tcPr>
            <w:tcW w:w="2551" w:type="dxa"/>
            <w:tcBorders>
              <w:top w:val="nil"/>
              <w:left w:val="nil"/>
              <w:bottom w:val="nil"/>
              <w:right w:val="nil"/>
            </w:tcBorders>
            <w:noWrap/>
            <w:tcMar>
              <w:left w:w="0" w:type="dxa"/>
              <w:right w:w="0" w:type="dxa"/>
            </w:tcMar>
            <w:hideMark/>
          </w:tcPr>
          <w:p w14:paraId="5B5B627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5BDD603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8C4D8F" w:rsidRPr="0015525A">
              <w:rPr>
                <w:rFonts w:eastAsia="Times New Roman" w:cstheme="minorHAnsi"/>
                <w:color w:val="000000"/>
                <w:sz w:val="18"/>
                <w:szCs w:val="18"/>
                <w:vertAlign w:val="superscript"/>
                <w:lang w:val="en-GB" w:eastAsia="de-DE"/>
              </w:rPr>
              <w:t>1</w:t>
            </w:r>
          </w:p>
        </w:tc>
      </w:tr>
      <w:tr w:rsidR="00920C82" w:rsidRPr="001369E9" w14:paraId="4E33BABB"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EF10639" w14:textId="145FBB94" w:rsidR="00920C82" w:rsidRPr="001369E9" w:rsidRDefault="00000000" w:rsidP="0020409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805d651c-53f4-47f4-bc61-58b4f9dbd46e"/>
                <w:id w:val="123111749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0NDY3NjMxLWMzZGItNDM0ZS1hZTE4LTkyYTA0ZDlkM2RlYyIsIkVudHJpZXMiOlt7IiRpZCI6IjIiLCIkdHlwZSI6IlN3aXNzQWNhZGVtaWMuQ2l0YXZpLkNpdGF0aW9ucy5Xb3JkUGxhY2Vob2xkZXJFbnRyeSwgU3dpc3NBY2FkZW1pYy5DaXRhdmkiLCJJZCI6IjljOTZjNzU2LWIwYWEtNGRkOC04NGFkLTk2YTEzYTkzMTAzZiIsIlJhbmdlTGVuZ3RoIjoxNCwiUmVmZXJlbmNlSWQiOiJlMzdlMWIyOC0yZWJmLTQxMGYtOGJkMS1iOGJhOGVmNjcyMT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2ouMTQzOS0wNDE4LjIwMDkuMDEzOTUueCIsIlVyaVN0cmluZyI6Imh0dHBzOi8vZG9pLm9yZy8xMC4xMTExL2ouMTQzOS0wNDE4LjIwMDkuMDEzOTUue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Howlett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94467631-c3db-434e-ae18-92a04d9d3dec"/>
                <w:id w:val="196808077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wNWQ2NTFjLTUzZjQtNDdmNC1iYzYxLTU4YjRmOWRiZDQ2ZSIsIkVudHJpZXMiOlt7IiRpZCI6IjIiLCIkdHlwZSI6IlN3aXNzQWNhZGVtaWMuQ2l0YXZpLkNpdGF0aW9ucy5Xb3JkUGxhY2Vob2xkZXJFbnRyeSwgU3dpc3NBY2FkZW1pYy5DaXRhdmkiLCJJZCI6IjI1MmUwYjEzLTg5MmMtNGM2OC05MTYxLTUzM2RkMTZlNWE5YiIsIlJhbmdlTGVuZ3RoIjo2LCJSZWZlcmVuY2VJZCI6ImUzN2UxYjI4LTJlYmYtNDEwZi04YmQxLWI4YmE4ZWY2NzI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qLjE0MzktMDQxOC4yMDA5LjAxMzk1LngiLCJVcmlTdHJpbmciOiJodHRwczovL2RvaS5vcmcvMTAuMTExMS9qLjE0MzktMDQxOC4yMDA5LjAxMzk1Ln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A5KSJ9XX0sIlRhZyI6IkNpdGF2aVBsYWNlaG9sZGVyIzk0NDY3NjMxLWMzZGItNDM0ZS1hZTE4LTkyYTA0ZDlkM2RlYyIsIlRleHQiOiIoMjAwO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F88879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j.1439-0418.</w:t>
            </w:r>
            <w:proofErr w:type="gramStart"/>
            <w:r w:rsidRPr="001369E9">
              <w:rPr>
                <w:rFonts w:eastAsia="Times New Roman" w:cstheme="minorHAnsi"/>
                <w:color w:val="000000"/>
                <w:sz w:val="18"/>
                <w:szCs w:val="18"/>
                <w:lang w:val="en-GB" w:eastAsia="de-DE"/>
              </w:rPr>
              <w:t>2009.01395.x</w:t>
            </w:r>
            <w:proofErr w:type="gramEnd"/>
          </w:p>
        </w:tc>
        <w:tc>
          <w:tcPr>
            <w:tcW w:w="2551" w:type="dxa"/>
            <w:tcBorders>
              <w:top w:val="nil"/>
              <w:left w:val="nil"/>
              <w:bottom w:val="nil"/>
              <w:right w:val="nil"/>
            </w:tcBorders>
            <w:noWrap/>
            <w:tcMar>
              <w:left w:w="0" w:type="dxa"/>
              <w:right w:w="0" w:type="dxa"/>
            </w:tcMar>
            <w:vAlign w:val="center"/>
            <w:hideMark/>
          </w:tcPr>
          <w:p w14:paraId="03C7296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0A8C94C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7045FFFC" w14:textId="77777777" w:rsidTr="0015525A">
        <w:trPr>
          <w:trHeight w:val="255"/>
        </w:trPr>
        <w:tc>
          <w:tcPr>
            <w:tcW w:w="2694" w:type="dxa"/>
            <w:tcBorders>
              <w:top w:val="nil"/>
              <w:left w:val="nil"/>
              <w:bottom w:val="nil"/>
              <w:right w:val="nil"/>
            </w:tcBorders>
            <w:noWrap/>
            <w:tcMar>
              <w:left w:w="0" w:type="dxa"/>
              <w:right w:w="0" w:type="dxa"/>
            </w:tcMar>
            <w:hideMark/>
          </w:tcPr>
          <w:p w14:paraId="318F731F" w14:textId="57ACC2AD" w:rsidR="00920C82" w:rsidRPr="001369E9" w:rsidRDefault="00000000" w:rsidP="0020409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c5a7735d-d3fb-4fda-aeb6-a0ecb0c53e9d"/>
                <w:id w:val="146925403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5MDdhNWNkLTJmZWItNDFhYy04N2U4LTY5NTcyM2E4NjBhYiIsIkVudHJpZXMiOlt7IiRpZCI6IjIiLCIkdHlwZSI6IlN3aXNzQWNhZGVtaWMuQ2l0YXZpLkNpdGF0aW9ucy5Xb3JkUGxhY2Vob2xkZXJFbnRyeSwgU3dpc3NBY2FkZW1pYy5DaXRhdmkiLCJJZCI6ImFhZWE2OTA0LTUxYTMtNDAzMi05ZjJiLWMzN2UzMzZlMWZkMSIsIlJhbmdlTGVuZ3RoIjoxNiwiUmVmZXJlbmNlSWQiOiI5ZTNmYzExZS04ZmMzLTQxYzctYjIyNC1mYjhlOTAyMDNkM2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Q0MTEvZWplLjIwMDYuMDU0IiwiVXJpU3RyaW5nIjoiaHR0cHM6Ly9kb2kub3JnLzEwLjE0NDExL2VqZS4yMDA2LjA1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Hyvärine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907a5cd-2feb-41ac-87e8-695723a860ab"/>
                <w:id w:val="172555330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1YTc3MzVkLWQzZmItNGZkYS1hZWI2LWEwZWNiMGM1M2U5ZCIsIkVudHJpZXMiOlt7IiRpZCI6IjIiLCIkdHlwZSI6IlN3aXNzQWNhZGVtaWMuQ2l0YXZpLkNpdGF0aW9ucy5Xb3JkUGxhY2Vob2xkZXJFbnRyeSwgU3dpc3NBY2FkZW1pYy5DaXRhdmkiLCJJZCI6IjJmNWRiNzg0LTc1OTYtNGY1ZC04MjgxLWU2MzNjYzk1ZjJhZCIsIlJhbmdlTGVuZ3RoIjo2LCJSZWZlcmVuY2VJZCI6IjllM2ZjMTFlLThmYzMtNDFjNy1iMjI0LWZiOGU5MDIwM2Q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0NDExL2VqZS4yMDA2LjA1NCIsIlVyaVN0cmluZyI6Imh0dHBzOi8vZG9pLm9yZy8xMC4xNDQxMS9lamUuMjAwNi4wN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DYpIn1dfSwiVGFnIjoiQ2l0YXZpUGxhY2Vob2xkZXIjODkwN2E1Y2QtMmZlYi00MWFjLTg3ZTgtNjk1NzIzYTg2MGFiIiwiVGV4dCI6IigyMDA2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6740484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4411/eje.2006.054</w:t>
            </w:r>
          </w:p>
        </w:tc>
        <w:tc>
          <w:tcPr>
            <w:tcW w:w="2551" w:type="dxa"/>
            <w:tcBorders>
              <w:top w:val="nil"/>
              <w:left w:val="nil"/>
              <w:bottom w:val="nil"/>
              <w:right w:val="nil"/>
            </w:tcBorders>
            <w:noWrap/>
            <w:tcMar>
              <w:left w:w="0" w:type="dxa"/>
              <w:right w:w="0" w:type="dxa"/>
            </w:tcMar>
            <w:hideMark/>
          </w:tcPr>
          <w:p w14:paraId="2821815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286CC81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741C7" w:rsidRPr="0015525A">
              <w:rPr>
                <w:rFonts w:eastAsia="Times New Roman" w:cstheme="minorHAnsi"/>
                <w:color w:val="000000"/>
                <w:sz w:val="18"/>
                <w:szCs w:val="18"/>
                <w:vertAlign w:val="superscript"/>
                <w:lang w:val="en-GB" w:eastAsia="de-DE"/>
              </w:rPr>
              <w:t>1</w:t>
            </w:r>
          </w:p>
        </w:tc>
      </w:tr>
      <w:tr w:rsidR="00920C82" w:rsidRPr="001369E9" w14:paraId="602CD2E9"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87A65A0" w14:textId="3E352952" w:rsidR="00920C82" w:rsidRPr="001369E9" w:rsidRDefault="00000000" w:rsidP="0020409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3deb663f-1604-4130-b5da-fc4a07d69879"/>
                <w:id w:val="10377920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4YzY5MjA3LTNiMzYtNDZmNC1iNGQ5LWEwZjNmMzM0YzU5MyIsIkVudHJpZXMiOlt7IiRpZCI6IjIiLCIkdHlwZSI6IlN3aXNzQWNhZGVtaWMuQ2l0YXZpLkNpdGF0aW9ucy5Xb3JkUGxhY2Vob2xkZXJFbnRyeSwgU3dpc3NBY2FkZW1pYy5DaXRhdmkiLCJJZCI6Ijg2MDI4NDczLTQ4ZjUtNGE0MS04YjY5LWRlOTlmNzMzMjllOCIsIlJhbmdlTGVuZ3RoIjoxMiwiUmVmZXJlbmNlSWQiOiI3NjFhNTQ3Ny05ODEyLTRmN2YtYTNmNi0wOTY2ZTQ5ZjEx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EwMTQ0LTAwNC0wMjA1LTkiLCJVcmlTdHJpbmciOiJodHRwczovL2RvaS5vcmcvMTAuMTAwNy9zMTAxNDQtMDA0LTAyMDUt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Inari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8c69207-3b36-46f4-b4d9-a0f3f334c593"/>
                <w:id w:val="102529384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NkZWI2NjNmLTE2MDQtNDEzMC1iNWRhLWZjNGEwN2Q2OTg3OSIsIkVudHJpZXMiOlt7IiRpZCI6IjIiLCIkdHlwZSI6IlN3aXNzQWNhZGVtaWMuQ2l0YXZpLkNpdGF0aW9ucy5Xb3JkUGxhY2Vob2xkZXJFbnRyeSwgU3dpc3NBY2FkZW1pYy5DaXRhdmkiLCJJZCI6IjVmYjVlMmRkLWUwMDQtNGY1NS05NzNhLWI3MmVhYjZkOTk2OCIsIlJhbmdlTGVuZ3RoIjo2LCJSZWZlcmVuY2VJZCI6Ijc2MWE1NDc3LTk4MTItNGY3Zi1hM2Y2LTA5NjZlNDlmMTF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xMDE0NC0wMDQtMDIwNS05IiwiVXJpU3RyaW5nIjoiaHR0cHM6Ly9kb2kub3JnLzEwLjEwMDcvczEwMTQ0LTAwNC0wMjA1LT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UpIn1dfSwiVGFnIjoiQ2l0YXZpUGxhY2Vob2xkZXIjZjhjNjkyMDctM2IzNi00NmY0LWI0ZDktYTBmM2YzMzRjNTkzIiwiVGV4dCI6IigyMDA1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5)</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1A99875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144-004-0205-9</w:t>
            </w:r>
          </w:p>
        </w:tc>
        <w:tc>
          <w:tcPr>
            <w:tcW w:w="2551" w:type="dxa"/>
            <w:tcBorders>
              <w:top w:val="nil"/>
              <w:left w:val="nil"/>
              <w:bottom w:val="nil"/>
              <w:right w:val="nil"/>
            </w:tcBorders>
            <w:noWrap/>
            <w:tcMar>
              <w:left w:w="0" w:type="dxa"/>
              <w:right w:w="0" w:type="dxa"/>
            </w:tcMar>
            <w:vAlign w:val="center"/>
            <w:hideMark/>
          </w:tcPr>
          <w:p w14:paraId="0EEAC54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F9E8A4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5F43854B" w14:textId="77777777" w:rsidTr="0015525A">
        <w:trPr>
          <w:trHeight w:val="255"/>
        </w:trPr>
        <w:tc>
          <w:tcPr>
            <w:tcW w:w="2694" w:type="dxa"/>
            <w:tcBorders>
              <w:top w:val="nil"/>
              <w:left w:val="nil"/>
              <w:bottom w:val="nil"/>
              <w:right w:val="nil"/>
            </w:tcBorders>
            <w:noWrap/>
            <w:tcMar>
              <w:left w:w="0" w:type="dxa"/>
              <w:right w:w="0" w:type="dxa"/>
            </w:tcMar>
            <w:hideMark/>
          </w:tcPr>
          <w:p w14:paraId="32A42929" w14:textId="3F1E43B5" w:rsidR="00920C82" w:rsidRPr="001369E9" w:rsidRDefault="00000000" w:rsidP="00C5451F">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48e00cdb-f2b0-47e2-98b3-228ca8cd71d4"/>
                <w:id w:val="-12023311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1OTczNjY5LTJmNDUtNGEwZC1hNmNhLTI1NjhhZTE3YzZkYSIsIkVudHJpZXMiOlt7IiRpZCI6IjIiLCIkdHlwZSI6IlN3aXNzQWNhZGVtaWMuQ2l0YXZpLkNpdGF0aW9ucy5Xb3JkUGxhY2Vob2xkZXJFbnRyeSwgU3dpc3NBY2FkZW1pYy5DaXRhdmkiLCJJZCI6ImZlOTNlOWY3LWZiZjEtNDkyNy04YWIwLWI3MDFkZjdiYmIzMSIsIlJhbmdlTGVuZ3RoIjoxMiwiUmVmZXJlbmNlSWQiOiI2MDM4NDU0Ni0xMDRlLTRiYzEtYWI2YS02MzhmNDRlYzU0Mz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SsOka2VsIiwiUHJvdGVjdGVkIjpmYWxzZSwiU2V4IjowLCJDcmVhdGVkQnkiOiJfS3JhaG5lciIsIkNyZWF0ZWRPbiI6IjIwMjQtMTItMTFUMDk6NDU6NTAiLCJNb2RpZmllZEJ5IjoiX0tyYWhuZXIiLCJJZCI6IjM3ZDk2NGY5LWIzMTktNDE5NS05MjlmLTEzOGUxZWFkZWM2Mi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5PViIsIkRvaSI6IjEwLjEwMDcvczEwMzQyLTAwNC0wMDMwLXg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DM0Mi0wMDQtMDAzMC14IiwiVXJpU3RyaW5nIjoiaHR0cHM6Ly9kb2kub3JnLzEwLjEwMDcvczEwMzQyLTAwNC0wMDMwLX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Jäkel &amp; Roth</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5973669-2f45-4a0d-a6ca-2568ae17c6da"/>
                <w:id w:val="-197073781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Q4ZTAwY2RiLWYyYjAtNDdlMi05OGIzLTIyOGNhOGNkNzFkNCIsIkVudHJpZXMiOlt7IiRpZCI6IjIiLCIkdHlwZSI6IlN3aXNzQWNhZGVtaWMuQ2l0YXZpLkNpdGF0aW9ucy5Xb3JkUGxhY2Vob2xkZXJFbnRyeSwgU3dpc3NBY2FkZW1pYy5DaXRhdmkiLCJJZCI6IjE2ODdmZTE5LTVkZjQtNDYwNC04ZDNlLWZmOTEyNDk0Y2YxOSIsIlJhbmdlTGVuZ3RoIjo2LCJSZWZlcmVuY2VJZCI6IjYwMzg0NTQ2LTEwNGUtNGJjMS1hYjZhLTYzOGY0NGVjNTQ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OT1YiLCJEb2kiOiIxMC4xMDA3L3MxMDM0Mi0wMDQtMDAzMC14IiwiRWRpdG9ycyI6W10sIkV2YWx1YXRpb25Db21wbGV4aXR5IjowLCJFdmFsdWF0aW9uU291cmNlVGV4dEZvcm1hdCI6MCwiR3JvdXBzIjpbeyIkaWQiOiIxM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AzNDItMDA0LTAwMzAteCIsIlVyaVN0cmluZyI6Imh0dHBzOi8vZG9pLm9yZy8xMC4xMDA3L3MxMDM0Mi0wMDQtMDAzMC1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A0KSJ9XX0sIlRhZyI6IkNpdGF2aVBsYWNlaG9sZGVyIzA1OTczNjY5LTJmNDUtNGEwZC1hNmNhLTI1NjhhZTE3YzZkYSIsIlRleHQiOiIoMjAwN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ECBCEA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342-004-0030-x</w:t>
            </w:r>
          </w:p>
        </w:tc>
        <w:tc>
          <w:tcPr>
            <w:tcW w:w="2551" w:type="dxa"/>
            <w:tcBorders>
              <w:top w:val="nil"/>
              <w:left w:val="nil"/>
              <w:bottom w:val="nil"/>
              <w:right w:val="nil"/>
            </w:tcBorders>
            <w:noWrap/>
            <w:tcMar>
              <w:left w:w="0" w:type="dxa"/>
              <w:right w:w="0" w:type="dxa"/>
            </w:tcMar>
            <w:hideMark/>
          </w:tcPr>
          <w:p w14:paraId="4BC4B94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5505EC3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766F6" w:rsidRPr="0015525A">
              <w:rPr>
                <w:rFonts w:eastAsia="Times New Roman" w:cstheme="minorHAnsi"/>
                <w:color w:val="000000"/>
                <w:sz w:val="18"/>
                <w:szCs w:val="18"/>
                <w:vertAlign w:val="superscript"/>
                <w:lang w:val="en-GB" w:eastAsia="de-DE"/>
              </w:rPr>
              <w:t>1</w:t>
            </w:r>
          </w:p>
        </w:tc>
      </w:tr>
      <w:tr w:rsidR="00920C82" w:rsidRPr="001369E9" w14:paraId="46CF6078"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3C5D787F" w14:textId="5D0E873E"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aec5fa41-9b08-44d0-96a3-966ae96c4387"/>
                <w:id w:val="166774459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ZmY2Y5YTFhLTYwM2UtNDIxNS1hODBmLTAwYTc3YzM5NGZmNCIsIkVudHJpZXMiOlt7IiRpZCI6IjIiLCIkdHlwZSI6IlN3aXNzQWNhZGVtaWMuQ2l0YXZpLkNpdGF0aW9ucy5Xb3JkUGxhY2Vob2xkZXJFbnRyeSwgU3dpc3NBY2FkZW1pYy5DaXRhdmkiLCJJZCI6ImRiNDg1YmI1LThkM2YtNDA5ZS1iMjllLTMwNzI5ZjM1MjAyOSIsIlJhbmdlTGVuZ3RoIjo3LCJSZWZlcmVuY2VJZCI6ImVhZWM4ZGJkLWExODktNGI1NS1hN2YwLTkwMzhlOWIxNTY0Z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Juillet</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fcf9a1a-603e-4215-a80f-00a77c394ff4"/>
                <w:id w:val="-49656616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FlYzVmYTQxLTliMDgtNDRkMC05NmEzLTk2NmFlOTZjNDM4NyIsIkVudHJpZXMiOlt7IiRpZCI6IjIiLCIkdHlwZSI6IlN3aXNzQWNhZGVtaWMuQ2l0YXZpLkNpdGF0aW9ucy5Xb3JkUGxhY2Vob2xkZXJFbnRyeSwgU3dpc3NBY2FkZW1pYy5DaXRhdmkiLCJJZCI6IjJjMDI0NTFkLTc2NWEtNDY3Yy1hZDczLWJmN2E1OWVjOTAyZiIsIlJhbmdlTGVuZ3RoIjo2LCJSZWZlcmVuY2VJZCI6ImVhZWM4ZGJkLWExODktNGI1NS1hN2YwLTkwMzhlOWIxNTY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w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xOTYzKSJ9XX0sIlRhZyI6IkNpdGF2aVBsYWNlaG9sZGVyI2ZmY2Y5YTFhLTYwM2UtNDIxNS1hODBmLTAwYTc3YzM5NGZmNCIsIlRleHQiOiIoMTk2My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6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8E4695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vAlign w:val="center"/>
            <w:hideMark/>
          </w:tcPr>
          <w:p w14:paraId="1DAA1A3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21BC107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766F6" w:rsidRPr="0015525A">
              <w:rPr>
                <w:rFonts w:eastAsia="Times New Roman" w:cstheme="minorHAnsi"/>
                <w:color w:val="000000"/>
                <w:sz w:val="18"/>
                <w:szCs w:val="18"/>
                <w:vertAlign w:val="superscript"/>
                <w:lang w:val="en-GB" w:eastAsia="de-DE"/>
              </w:rPr>
              <w:t>1</w:t>
            </w:r>
          </w:p>
        </w:tc>
      </w:tr>
      <w:tr w:rsidR="00920C82" w:rsidRPr="001369E9" w14:paraId="3A012389" w14:textId="77777777" w:rsidTr="0015525A">
        <w:trPr>
          <w:trHeight w:val="255"/>
        </w:trPr>
        <w:tc>
          <w:tcPr>
            <w:tcW w:w="2694" w:type="dxa"/>
            <w:tcBorders>
              <w:top w:val="nil"/>
              <w:left w:val="nil"/>
              <w:bottom w:val="nil"/>
              <w:right w:val="nil"/>
            </w:tcBorders>
            <w:noWrap/>
            <w:tcMar>
              <w:left w:w="0" w:type="dxa"/>
              <w:right w:w="0" w:type="dxa"/>
            </w:tcMar>
            <w:hideMark/>
          </w:tcPr>
          <w:p w14:paraId="1CB4B5E3" w14:textId="7329228D"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26399e0-4da9-4cc3-beaa-0af7567393dd"/>
                <w:id w:val="88869110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NiY2Q1ZTA1LTgwYTAtNGU1OC05NTE0LTVmY2NhMjg2Y2Y0NyIsIkVudHJpZXMiOlt7IiRpZCI6IjIiLCIkdHlwZSI6IlN3aXNzQWNhZGVtaWMuQ2l0YXZpLkNpdGF0aW9ucy5Xb3JkUGxhY2Vob2xkZXJFbnRyeSwgU3dpc3NBY2FkZW1pYy5DaXRhdmkiLCJJZCI6ImQwMmMzZmQwLTdhNjEtNDQ1NC04MzE2LWUyMzY1YTkwMzQ0ZiIsIlJhbmdlTGVuZ3RoIjo3LCJSZWZlcmVuY2VJZCI6ImE2NGYwN2FkLTA5NDgtNDFjMC1hNjUxLWQyNDJkZTBkN2QzZ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zkvejY0LTExMCIsIlVyaVN0cmluZyI6Imh0dHBzOi8vZG9pLm9yZy8xMC4xMTM5L3o2NC0x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Juillet</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cbcd5e05-80a0-4e58-9514-5fcca286cf47"/>
                <w:id w:val="150324271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yNjM5OWUwLTRkYTktNGNjMy1iZWFhLTBhZjc1NjczOTNkZCIsIkVudHJpZXMiOlt7IiRpZCI6IjIiLCIkdHlwZSI6IlN3aXNzQWNhZGVtaWMuQ2l0YXZpLkNpdGF0aW9ucy5Xb3JkUGxhY2Vob2xkZXJFbnRyeSwgU3dpc3NBY2FkZW1pYy5DaXRhdmkiLCJJZCI6IjY5NDljNGUzLThjZGMtNGVlZS05MTJlLTNiNmE3MTc0Y2NmNiIsIlJhbmdlTGVuZ3RoIjo2LCJSZWZlcmVuY2VJZCI6ImE2NGYwN2FkLTA5NDgtNDFjMC1hNjUxLWQyNDJkZTBkN2Q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w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zOS96NjQtMTEwIiwiVXJpU3RyaW5nIjoiaHR0cHM6Ly9kb2kub3JnLzEwLjExMzkvejY0LTE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Tk2NCkifV19LCJUYWciOiJDaXRhdmlQbGFjZWhvbGRlciNjYmNkNWUwNS04MGEwLTRlNTgtOTUxNC01ZmNjYTI4NmNmNDciLCJUZXh0IjoiKDE5NjQ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6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BB2743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39/z64-110</w:t>
            </w:r>
          </w:p>
        </w:tc>
        <w:tc>
          <w:tcPr>
            <w:tcW w:w="2551" w:type="dxa"/>
            <w:tcBorders>
              <w:top w:val="nil"/>
              <w:left w:val="nil"/>
              <w:bottom w:val="nil"/>
              <w:right w:val="nil"/>
            </w:tcBorders>
            <w:noWrap/>
            <w:tcMar>
              <w:left w:w="0" w:type="dxa"/>
              <w:right w:w="0" w:type="dxa"/>
            </w:tcMar>
            <w:hideMark/>
          </w:tcPr>
          <w:p w14:paraId="68216F5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65BA5FF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766F6" w:rsidRPr="0015525A">
              <w:rPr>
                <w:rFonts w:eastAsia="Times New Roman" w:cstheme="minorHAnsi"/>
                <w:color w:val="000000"/>
                <w:sz w:val="18"/>
                <w:szCs w:val="18"/>
                <w:vertAlign w:val="superscript"/>
                <w:lang w:val="en-GB" w:eastAsia="de-DE"/>
              </w:rPr>
              <w:t>1</w:t>
            </w:r>
          </w:p>
        </w:tc>
      </w:tr>
      <w:tr w:rsidR="00920C82" w:rsidRPr="001369E9" w14:paraId="6B409EBA"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58BD0234" w14:textId="30BC0EB1"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81ed62db-b8af-4a92-b50e-c532f0185720"/>
                <w:id w:val="-75328794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hY2VmYzA3LTI3MzctNGZmYS1iOGY1LThmMGZiNGQ2NzJiZiIsIkVudHJpZXMiOlt7IiRpZCI6IjIiLCIkdHlwZSI6IlN3aXNzQWNhZGVtaWMuQ2l0YXZpLkNpdGF0aW9ucy5Xb3JkUGxhY2Vob2xkZXJFbnRyeSwgU3dpc3NBY2FkZW1pYy5DaXRhdmkiLCJJZCI6IjU1ZWI4OTQyLWMwMDktNDQ4OS05Y2EzLTkyMjlhN2M1MTcxMyIsIlJhbmdlTGVuZ3RoIjoxMiwiUmVmZXJlbmNlSWQiOiI5ZWU2ZDI0NS1lZDE1LTQwNTMtOTRiZi03MDgyMGIwMzI4M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2MDMvMDA0Ni0yMjVYLTM1LjQuMTA4MyIsIlVyaVN0cmluZyI6Imh0dHBzOi8vZG9pLm9yZy8xMC4xNjAzLzAwNDYtMjI1WC0zNS40LjEwO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arem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acefc07-2737-4ffa-b8f5-8f0fb4d672bf"/>
                <w:id w:val="83226470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xZWQ2MmRiLWI4YWYtNGE5Mi1iNTBlLWM1MzJmMDE4NTcyMCIsIkVudHJpZXMiOlt7IiRpZCI6IjIiLCIkdHlwZSI6IlN3aXNzQWNhZGVtaWMuQ2l0YXZpLkNpdGF0aW9ucy5Xb3JkUGxhY2Vob2xkZXJFbnRyeSwgU3dpc3NBY2FkZW1pYy5DaXRhdmkiLCJJZCI6IjUzZTMyMzMwLWJjMjItNDEyNC1hZjRjLWUzY2E3NmVlYzE3MCIsIlJhbmdlTGVuZ3RoIjo2LCJSZWZlcmVuY2VJZCI6IjllZTZkMjQ1LWVkMTUtNDA1My05NGJmLTcwODIwYjAzMjg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NjAzLzAwNDYtMjI1WC0zNS40LjEwODMiLCJVcmlTdHJpbmciOiJodHRwczovL2RvaS5vcmcvMTAuMTYwMy8wMDQ2LTIyNVgtMzUuNC4xMD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ikifV19LCJUYWciOiJDaXRhdmlQbGFjZWhvbGRlciMwYWNlZmMwNy0yNzM3LTRmZmEtYjhmNS04ZjBmYjRkNjcyYmYiLCJUZXh0IjoiKDIwMDY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60A710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603/0046-225X-35.4.1083</w:t>
            </w:r>
          </w:p>
        </w:tc>
        <w:tc>
          <w:tcPr>
            <w:tcW w:w="2551" w:type="dxa"/>
            <w:tcBorders>
              <w:top w:val="nil"/>
              <w:left w:val="nil"/>
              <w:bottom w:val="nil"/>
              <w:right w:val="nil"/>
            </w:tcBorders>
            <w:noWrap/>
            <w:tcMar>
              <w:left w:w="0" w:type="dxa"/>
              <w:right w:w="0" w:type="dxa"/>
            </w:tcMar>
            <w:vAlign w:val="center"/>
            <w:hideMark/>
          </w:tcPr>
          <w:p w14:paraId="399E5E0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0B8AEA0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766F6" w:rsidRPr="0015525A">
              <w:rPr>
                <w:rFonts w:eastAsia="Times New Roman" w:cstheme="minorHAnsi"/>
                <w:color w:val="000000"/>
                <w:sz w:val="18"/>
                <w:szCs w:val="18"/>
                <w:vertAlign w:val="superscript"/>
                <w:lang w:val="en-GB" w:eastAsia="de-DE"/>
              </w:rPr>
              <w:t>1</w:t>
            </w:r>
          </w:p>
        </w:tc>
      </w:tr>
      <w:tr w:rsidR="00920C82" w:rsidRPr="001369E9" w14:paraId="2A5876E8" w14:textId="77777777" w:rsidTr="0015525A">
        <w:trPr>
          <w:trHeight w:val="255"/>
        </w:trPr>
        <w:tc>
          <w:tcPr>
            <w:tcW w:w="2694" w:type="dxa"/>
            <w:tcBorders>
              <w:top w:val="nil"/>
              <w:left w:val="nil"/>
              <w:bottom w:val="nil"/>
              <w:right w:val="nil"/>
            </w:tcBorders>
            <w:noWrap/>
            <w:tcMar>
              <w:left w:w="0" w:type="dxa"/>
              <w:right w:w="0" w:type="dxa"/>
            </w:tcMar>
            <w:hideMark/>
          </w:tcPr>
          <w:p w14:paraId="29162867" w14:textId="33BA01F2"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1865edd-691c-4635-b452-27104b1f50b8"/>
                <w:id w:val="-92048616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5NTlmZjg4LTVlM2QtNGY3MC04MTVmLTQxNDFiMTEzM2FlZCIsIkVudHJpZXMiOlt7IiRpZCI6IjIiLCIkdHlwZSI6IlN3aXNzQWNhZGVtaWMuQ2l0YXZpLkNpdGF0aW9ucy5Xb3JkUGxhY2Vob2xkZXJFbnRyeSwgU3dpc3NBY2FkZW1pYy5DaXRhdmkiLCJJZCI6IjhkMzE0NDg3LWEwNWEtNDhhYi1iYzg2LWNiMGIwZmI2M2ZiOSIsIlJhbmdlTGVuZ3RoIjoxNCwiUmVmZXJlbmNlSWQiOiI0MDFmOTE2Mi02NGRiLTQ2NmEtOWJiNi0zOTFmMTMyZjlkO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Yvai4xMzY1LTIzMTEuMjAwMS4wMDMyMC54IiwiVXJpU3RyaW5nIjoiaHR0cHM6Ly9kb2kub3JnLzEwLjEwNDYvai4xMzY1LTIzMTEuMjAwMS4wMDMyMC5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zdiYjIxNjUtZjQ0YS00MWVjLTkxZDctMGJhNzkzYzNjYjg3IiwiTW9kaWZpZWRPbiI6IjIwMjQtMTItMTFUMDk6NDU6NTAiLCJQcm9qZWN0Ijp7IiRyZWYiOiI4In19XSwiTnVtYmVyIjoiMy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aspari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c959ff88-5e3d-4f70-815f-4141b1133aed"/>
                <w:id w:val="-155260893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xODY1ZWRkLTY5MWMtNDYzNS1iNDUyLTI3MTA0YjFmNTBiOCIsIkVudHJpZXMiOlt7IiRpZCI6IjIiLCIkdHlwZSI6IlN3aXNzQWNhZGVtaWMuQ2l0YXZpLkNpdGF0aW9ucy5Xb3JkUGxhY2Vob2xkZXJFbnRyeSwgU3dpc3NBY2FkZW1pYy5DaXRhdmkiLCJJZCI6IjU5ODRmMmE0LTA0MjUtNGE5Ny04MDQwLTUzYmQ5OWUzZTlmMSIsIlJhbmdlTGVuZ3RoIjo2LCJSZWZlcmVuY2VJZCI6IjQwMWY5MTYyLTY0ZGItNDY2YS05YmI2LTM5MWYxMzJmOWQ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Q2L2ouMTM2NS0yMzExLjIwMDEuMDAzMjAueCIsIlVyaVN0cmluZyI6Imh0dHBzOi8vZG9pLm9yZy8xMC4xMDQ2L2ouMTM2NS0yMzExLjIwMDEuMDAzMjA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wMSkifV19LCJUYWciOiJDaXRhdmlQbGFjZWhvbGRlciNjOTU5ZmY4OC01ZTNkLTRmNzAtODE1Zi00MTQxYjExMzNhZWQiLCJUZXh0IjoiKDIwMDE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218C15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46/j.1365-2311.</w:t>
            </w:r>
            <w:proofErr w:type="gramStart"/>
            <w:r w:rsidRPr="001369E9">
              <w:rPr>
                <w:rFonts w:eastAsia="Times New Roman" w:cstheme="minorHAnsi"/>
                <w:color w:val="000000"/>
                <w:sz w:val="18"/>
                <w:szCs w:val="18"/>
                <w:lang w:val="en-GB" w:eastAsia="de-DE"/>
              </w:rPr>
              <w:t>2001.00320.x</w:t>
            </w:r>
            <w:proofErr w:type="gramEnd"/>
          </w:p>
        </w:tc>
        <w:tc>
          <w:tcPr>
            <w:tcW w:w="2551" w:type="dxa"/>
            <w:tcBorders>
              <w:top w:val="nil"/>
              <w:left w:val="nil"/>
              <w:bottom w:val="nil"/>
              <w:right w:val="nil"/>
            </w:tcBorders>
            <w:noWrap/>
            <w:tcMar>
              <w:left w:w="0" w:type="dxa"/>
              <w:right w:w="0" w:type="dxa"/>
            </w:tcMar>
            <w:hideMark/>
          </w:tcPr>
          <w:p w14:paraId="1ABF3E1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35BCE2E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766F6" w:rsidRPr="0015525A">
              <w:rPr>
                <w:rFonts w:eastAsia="Times New Roman" w:cstheme="minorHAnsi"/>
                <w:color w:val="000000"/>
                <w:sz w:val="18"/>
                <w:szCs w:val="18"/>
                <w:vertAlign w:val="superscript"/>
                <w:lang w:val="en-GB" w:eastAsia="de-DE"/>
              </w:rPr>
              <w:t>1</w:t>
            </w:r>
          </w:p>
        </w:tc>
      </w:tr>
      <w:tr w:rsidR="00920C82" w:rsidRPr="00D37399" w14:paraId="1139C1CC"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1ED6595B" w14:textId="30E062A2"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b8085b9-4ca3-41cc-8a7a-afe853b355d1"/>
                <w:id w:val="83156756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wYzZhZDE1LTY2NjItNDY3Yi04MDBhLWU2OWNiMTUxMDJjMiIsIkVudHJpZXMiOlt7IiRpZCI6IjIiLCIkdHlwZSI6IlN3aXNzQWNhZGVtaWMuQ2l0YXZpLkNpdGF0aW9ucy5Xb3JkUGxhY2Vob2xkZXJFbnRyeSwgU3dpc3NBY2FkZW1pYy5DaXRhdmkiLCJJZCI6IjhmMzZmMmY4LWU4NTktNGM0Zi05ZjFiLTFlMjkyODBkYTNmNiIsIlJhbmdlTGVuZ3RoIjoxMSwiUmVmZXJlbmNlSWQiOiI0MDIzYjNlYy1mOGRiLTQ1NGUtOWUzOC0xMmJhOWQyOGU2OT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TEvZ2NiLjE0OTU5IiwiVXJpU3RyaW5nIjoiaHR0cHM6Ly9kb2kub3JnLzEwLjExMTEvZ2NiLjE0OT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er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50c6ad15-6662-467b-800a-e69cb15102c2"/>
                <w:id w:val="58527237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liODA4NWI5LTRjYTMtNDFjYy04YTdhLWFmZTg1M2IzNTVkMSIsIkVudHJpZXMiOlt7IiRpZCI6IjIiLCIkdHlwZSI6IlN3aXNzQWNhZGVtaWMuQ2l0YXZpLkNpdGF0aW9ucy5Xb3JkUGxhY2Vob2xkZXJFbnRyeSwgU3dpc3NBY2FkZW1pYy5DaXRhdmkiLCJJZCI6IjA3YWRjYjRmLWY2NWQtNGNkMS04MzY3LTM4NjliZWM5ODg3OCIsIlJhbmdlTGVuZ3RoIjo2LCJSZWZlcmVuY2VJZCI6IjQwMjNiM2VjLWY4ZGItNDU0ZS05ZTM4LTEyYmE5ZDI4ZTY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U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ExL2djYi4xNDk1OSIsIlVyaVN0cmluZyI6Imh0dHBzOi8vZG9pLm9yZy8xMC4xMTExL2djYi4xNDk1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IwKSJ9XX0sIlRhZyI6IkNpdGF2aVBsYWNlaG9sZGVyIzUwYzZhZDE1LTY2NjItNDY3Yi04MDBhLWU2OWNiMTUxMDJjMiIsIlRleHQiOiIoMjAyM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02EBEF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gcb.14959</w:t>
            </w:r>
          </w:p>
        </w:tc>
        <w:tc>
          <w:tcPr>
            <w:tcW w:w="2551" w:type="dxa"/>
            <w:tcBorders>
              <w:top w:val="nil"/>
              <w:left w:val="nil"/>
              <w:bottom w:val="nil"/>
              <w:right w:val="nil"/>
            </w:tcBorders>
            <w:noWrap/>
            <w:tcMar>
              <w:left w:w="0" w:type="dxa"/>
              <w:right w:w="0" w:type="dxa"/>
            </w:tcMar>
            <w:vAlign w:val="center"/>
            <w:hideMark/>
          </w:tcPr>
          <w:p w14:paraId="3C5FF6F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4891821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766F6" w:rsidRPr="0015525A">
              <w:rPr>
                <w:rFonts w:eastAsia="Times New Roman" w:cstheme="minorHAnsi"/>
                <w:color w:val="000000"/>
                <w:sz w:val="18"/>
                <w:szCs w:val="18"/>
                <w:vertAlign w:val="superscript"/>
                <w:lang w:val="en-GB" w:eastAsia="de-DE"/>
              </w:rPr>
              <w:t>1</w:t>
            </w:r>
          </w:p>
        </w:tc>
      </w:tr>
      <w:tr w:rsidR="001369E9" w:rsidRPr="00D37399" w14:paraId="5A04251D" w14:textId="77777777" w:rsidTr="0015525A">
        <w:trPr>
          <w:trHeight w:val="330"/>
        </w:trPr>
        <w:tc>
          <w:tcPr>
            <w:tcW w:w="2694" w:type="dxa"/>
            <w:tcBorders>
              <w:left w:val="nil"/>
              <w:bottom w:val="single" w:sz="4" w:space="0" w:color="auto"/>
              <w:right w:val="nil"/>
            </w:tcBorders>
            <w:noWrap/>
            <w:tcMar>
              <w:left w:w="0" w:type="dxa"/>
              <w:right w:w="0" w:type="dxa"/>
            </w:tcMar>
            <w:vAlign w:val="center"/>
          </w:tcPr>
          <w:p w14:paraId="6FCC5D1D" w14:textId="77777777" w:rsidR="001369E9" w:rsidRPr="001369E9" w:rsidRDefault="001369E9"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lastRenderedPageBreak/>
              <w:t>Table S1</w:t>
            </w:r>
            <w:r w:rsidRPr="001369E9">
              <w:rPr>
                <w:rFonts w:eastAsia="Times New Roman" w:cstheme="minorHAnsi"/>
                <w:color w:val="000000"/>
                <w:sz w:val="18"/>
                <w:szCs w:val="18"/>
                <w:lang w:val="en-GB" w:eastAsia="de-DE"/>
              </w:rPr>
              <w:t xml:space="preserve"> (continued).</w:t>
            </w:r>
          </w:p>
        </w:tc>
        <w:tc>
          <w:tcPr>
            <w:tcW w:w="3260" w:type="dxa"/>
            <w:tcBorders>
              <w:left w:val="nil"/>
              <w:bottom w:val="single" w:sz="4" w:space="0" w:color="auto"/>
              <w:right w:val="nil"/>
            </w:tcBorders>
            <w:noWrap/>
            <w:tcMar>
              <w:left w:w="0" w:type="dxa"/>
              <w:right w:w="0" w:type="dxa"/>
            </w:tcMar>
            <w:vAlign w:val="center"/>
          </w:tcPr>
          <w:p w14:paraId="0E1D0F9C" w14:textId="77777777" w:rsidR="001369E9" w:rsidRPr="001369E9" w:rsidRDefault="001369E9" w:rsidP="00955943">
            <w:pPr>
              <w:spacing w:after="0" w:line="240" w:lineRule="auto"/>
              <w:rPr>
                <w:rFonts w:eastAsia="Times New Roman" w:cstheme="minorHAnsi"/>
                <w:b/>
                <w:color w:val="000000"/>
                <w:sz w:val="18"/>
                <w:szCs w:val="18"/>
                <w:lang w:val="en-GB" w:eastAsia="de-DE"/>
              </w:rPr>
            </w:pPr>
          </w:p>
        </w:tc>
        <w:tc>
          <w:tcPr>
            <w:tcW w:w="2551" w:type="dxa"/>
            <w:tcBorders>
              <w:left w:val="nil"/>
              <w:bottom w:val="single" w:sz="4" w:space="0" w:color="auto"/>
              <w:right w:val="nil"/>
            </w:tcBorders>
            <w:noWrap/>
            <w:tcMar>
              <w:left w:w="0" w:type="dxa"/>
              <w:right w:w="0" w:type="dxa"/>
            </w:tcMar>
            <w:vAlign w:val="center"/>
          </w:tcPr>
          <w:p w14:paraId="0BEC80B5" w14:textId="77777777" w:rsidR="001369E9" w:rsidRPr="001369E9" w:rsidRDefault="001369E9" w:rsidP="00955943">
            <w:pPr>
              <w:spacing w:after="0" w:line="240" w:lineRule="auto"/>
              <w:rPr>
                <w:rFonts w:eastAsia="Times New Roman" w:cstheme="minorHAnsi"/>
                <w:b/>
                <w:color w:val="000000"/>
                <w:sz w:val="18"/>
                <w:szCs w:val="18"/>
                <w:lang w:val="en-GB" w:eastAsia="de-DE"/>
              </w:rPr>
            </w:pPr>
          </w:p>
        </w:tc>
        <w:tc>
          <w:tcPr>
            <w:tcW w:w="1418" w:type="dxa"/>
            <w:tcBorders>
              <w:left w:val="nil"/>
              <w:bottom w:val="single" w:sz="4" w:space="0" w:color="auto"/>
              <w:right w:val="nil"/>
            </w:tcBorders>
            <w:noWrap/>
            <w:tcMar>
              <w:left w:w="0" w:type="dxa"/>
              <w:right w:w="0" w:type="dxa"/>
            </w:tcMar>
            <w:vAlign w:val="center"/>
          </w:tcPr>
          <w:p w14:paraId="0B12599A" w14:textId="77777777" w:rsidR="001369E9" w:rsidRPr="001369E9" w:rsidRDefault="001369E9" w:rsidP="00955943">
            <w:pPr>
              <w:spacing w:after="0" w:line="240" w:lineRule="auto"/>
              <w:rPr>
                <w:rFonts w:eastAsia="Times New Roman" w:cstheme="minorHAnsi"/>
                <w:b/>
                <w:color w:val="000000"/>
                <w:sz w:val="18"/>
                <w:szCs w:val="18"/>
                <w:lang w:val="en-GB" w:eastAsia="de-DE"/>
              </w:rPr>
            </w:pPr>
          </w:p>
        </w:tc>
      </w:tr>
      <w:tr w:rsidR="001369E9" w:rsidRPr="00D37399" w14:paraId="320E5007" w14:textId="77777777" w:rsidTr="0015525A">
        <w:trPr>
          <w:trHeight w:val="330"/>
        </w:trPr>
        <w:tc>
          <w:tcPr>
            <w:tcW w:w="2694" w:type="dxa"/>
            <w:tcBorders>
              <w:top w:val="single" w:sz="4" w:space="0" w:color="auto"/>
              <w:left w:val="nil"/>
              <w:bottom w:val="single" w:sz="4" w:space="0" w:color="auto"/>
              <w:right w:val="nil"/>
            </w:tcBorders>
            <w:noWrap/>
            <w:tcMar>
              <w:left w:w="0" w:type="dxa"/>
              <w:right w:w="0" w:type="dxa"/>
            </w:tcMar>
            <w:vAlign w:val="center"/>
            <w:hideMark/>
          </w:tcPr>
          <w:p w14:paraId="6C109DE7" w14:textId="77777777" w:rsidR="001369E9" w:rsidRPr="001369E9" w:rsidRDefault="001369E9"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t>Reference</w:t>
            </w:r>
          </w:p>
        </w:tc>
        <w:tc>
          <w:tcPr>
            <w:tcW w:w="3260" w:type="dxa"/>
            <w:tcBorders>
              <w:top w:val="single" w:sz="4" w:space="0" w:color="auto"/>
              <w:left w:val="nil"/>
              <w:bottom w:val="single" w:sz="4" w:space="0" w:color="auto"/>
              <w:right w:val="nil"/>
            </w:tcBorders>
            <w:noWrap/>
            <w:tcMar>
              <w:left w:w="0" w:type="dxa"/>
              <w:right w:w="0" w:type="dxa"/>
            </w:tcMar>
            <w:vAlign w:val="center"/>
            <w:hideMark/>
          </w:tcPr>
          <w:p w14:paraId="548694FD" w14:textId="77777777" w:rsidR="001369E9" w:rsidRPr="001369E9" w:rsidRDefault="001369E9"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t>DOI/ ISBN</w:t>
            </w:r>
          </w:p>
        </w:tc>
        <w:tc>
          <w:tcPr>
            <w:tcW w:w="2551" w:type="dxa"/>
            <w:tcBorders>
              <w:top w:val="single" w:sz="4" w:space="0" w:color="auto"/>
              <w:left w:val="nil"/>
              <w:bottom w:val="single" w:sz="4" w:space="0" w:color="auto"/>
              <w:right w:val="nil"/>
            </w:tcBorders>
            <w:noWrap/>
            <w:tcMar>
              <w:left w:w="0" w:type="dxa"/>
              <w:right w:w="0" w:type="dxa"/>
            </w:tcMar>
            <w:vAlign w:val="center"/>
            <w:hideMark/>
          </w:tcPr>
          <w:p w14:paraId="4A0E814E" w14:textId="77777777" w:rsidR="001369E9" w:rsidRPr="001369E9" w:rsidRDefault="001369E9"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t>Identification</w:t>
            </w:r>
          </w:p>
        </w:tc>
        <w:tc>
          <w:tcPr>
            <w:tcW w:w="1418" w:type="dxa"/>
            <w:tcBorders>
              <w:top w:val="single" w:sz="4" w:space="0" w:color="auto"/>
              <w:left w:val="nil"/>
              <w:bottom w:val="single" w:sz="4" w:space="0" w:color="auto"/>
              <w:right w:val="nil"/>
            </w:tcBorders>
            <w:noWrap/>
            <w:tcMar>
              <w:left w:w="0" w:type="dxa"/>
              <w:right w:w="0" w:type="dxa"/>
            </w:tcMar>
            <w:vAlign w:val="center"/>
            <w:hideMark/>
          </w:tcPr>
          <w:p w14:paraId="29836D8C" w14:textId="77777777" w:rsidR="001369E9" w:rsidRPr="001369E9" w:rsidRDefault="001369E9"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t>Relevance</w:t>
            </w:r>
          </w:p>
        </w:tc>
      </w:tr>
      <w:tr w:rsidR="00920C82" w:rsidRPr="001369E9" w14:paraId="51C178C5" w14:textId="77777777" w:rsidTr="0015525A">
        <w:trPr>
          <w:trHeight w:val="255"/>
        </w:trPr>
        <w:tc>
          <w:tcPr>
            <w:tcW w:w="2694" w:type="dxa"/>
            <w:tcBorders>
              <w:top w:val="nil"/>
              <w:left w:val="nil"/>
              <w:bottom w:val="nil"/>
              <w:right w:val="nil"/>
            </w:tcBorders>
            <w:noWrap/>
            <w:tcMar>
              <w:left w:w="0" w:type="dxa"/>
              <w:right w:w="0" w:type="dxa"/>
            </w:tcMar>
            <w:hideMark/>
          </w:tcPr>
          <w:p w14:paraId="6A20F0E9" w14:textId="01E4DA48"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8c17018-083f-4894-b4af-3df799605b85"/>
                <w:id w:val="-4891953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RlYWFmNWU3LWVmZGItNGRmZC1hNjQ0LTJkYmZmYWMzY2IwNyIsIkVudHJpZXMiOlt7IiRpZCI6IjIiLCIkdHlwZSI6IlN3aXNzQWNhZGVtaWMuQ2l0YXZpLkNpdGF0aW9ucy5Xb3JkUGxhY2Vob2xkZXJFbnRyeSwgU3dpc3NBY2FkZW1pYy5DaXRhdmkiLCJJZCI6IjkxY2RlYzFkLTA2ZjUtNDk3Ni05ZjM5LTBhMGRjY2RmMzY4YyIsIlJhbmdlTGVuZ3RoIjoxMSwiUmVmZXJlbmNlSWQiOiI2MjQyZTA0NC04YTA5LTRmOTgtYTA4OC1lMzUxZjBjNGM3M2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g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ExL2ljYWQuMTIyNzciLCJVcmlTdHJpbmciOiJodHRwczovL2RvaS5vcmcvMTAuMTExMS9pY2FkLjEyMjc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nop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4eaaf5e7-efdb-4dfd-a644-2dbffac3cb07"/>
                <w:id w:val="62443807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I4YzE3MDE4LTA4M2YtNDg5NC1iNGFmLTNkZjc5OTYwNWI4NSIsIkVudHJpZXMiOlt7IiRpZCI6IjIiLCIkdHlwZSI6IlN3aXNzQWNhZGVtaWMuQ2l0YXZpLkNpdGF0aW9ucy5Xb3JkUGxhY2Vob2xkZXJFbnRyeSwgU3dpc3NBY2FkZW1pYy5DaXRhdmkiLCJJZCI6IjQ5YmViYmQzLWQ0ZTQtNDNmNi1hNzFiLTRlMzc2MTdlMDMwNCIsIlJhbmdlTGVuZ3RoIjo2LCJSZWZlcmVuY2VJZCI6IjYyNDJlMDQ0LThhMDktNGY5OC1hMDg4LWUzNTFmMGM0Yzc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xMS9pY2FkLjEyMjc3IiwiVXJpU3RyaW5nIjoiaHR0cHM6Ly9kb2kub3JnLzEwLjExMTEvaWNhZC4xMjI3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E4KSJ9XX0sIlRhZyI6IkNpdGF2aVBsYWNlaG9sZGVyIzRlYWFmNWU3LWVmZGItNGRmZC1hNjQ0LTJkYmZmYWMzY2IwNyIsIlRleHQiOiIoMjAxO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0CC708B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icad.12277</w:t>
            </w:r>
          </w:p>
        </w:tc>
        <w:tc>
          <w:tcPr>
            <w:tcW w:w="2551" w:type="dxa"/>
            <w:tcBorders>
              <w:top w:val="nil"/>
              <w:left w:val="nil"/>
              <w:bottom w:val="nil"/>
              <w:right w:val="nil"/>
            </w:tcBorders>
            <w:noWrap/>
            <w:tcMar>
              <w:left w:w="0" w:type="dxa"/>
              <w:right w:w="0" w:type="dxa"/>
            </w:tcMar>
            <w:hideMark/>
          </w:tcPr>
          <w:p w14:paraId="4AA627C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6351BCB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B80AB1" w:rsidRPr="0015525A">
              <w:rPr>
                <w:rFonts w:eastAsia="Times New Roman" w:cstheme="minorHAnsi"/>
                <w:color w:val="000000"/>
                <w:sz w:val="18"/>
                <w:szCs w:val="18"/>
                <w:vertAlign w:val="superscript"/>
                <w:lang w:val="en-GB" w:eastAsia="de-DE"/>
              </w:rPr>
              <w:t>4</w:t>
            </w:r>
          </w:p>
        </w:tc>
      </w:tr>
      <w:tr w:rsidR="00920C82" w:rsidRPr="001369E9" w14:paraId="0A8983D3"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0642F191" w14:textId="27FAE607"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c3ebd558-e708-435a-bda0-c04c1cc40c33"/>
                <w:id w:val="-79745349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QzYWE1M2M3LTUzMTItNGYwMy05MmQxLTk4NWY4Y2EyMTE0NiIsIkVudHJpZXMiOlt7IiRpZCI6IjIiLCIkdHlwZSI6IlN3aXNzQWNhZGVtaWMuQ2l0YXZpLkNpdGF0aW9ucy5Xb3JkUGxhY2Vob2xkZXJFbnRyeSwgU3dpc3NBY2FkZW1pYy5DaXRhdmkiLCJJZCI6IjBhMTQ3ZTAyLWRjNTUtNDVjMS05YzU4LTdmMzViOGY4NDc0NSIsIlJhbmdlTGVuZ3RoIjoxMiwiUmVmZXJlbmNlSWQiOiIwNzkzN2VhNy03MzBkLTQwZjctOTI3My1hMjM5MmU2ZDQyZ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U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mFhZS4yMDIwLjA5LjAwMiIsIlVyaVN0cmluZyI6Imh0dHBzOi8vZG9pLm9yZy8xMC4xMDE2L2ouYmFhZS4yMDIwLjA5LjAw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nuff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d3aa53c7-5312-4f03-92d1-985f8ca21146"/>
                <w:id w:val="34660501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zZWJkNTU4LWU3MDgtNDM1YS1iZGEwLWMwNGMxY2M0MGMzMyIsIkVudHJpZXMiOlt7IiRpZCI6IjIiLCIkdHlwZSI6IlN3aXNzQWNhZGVtaWMuQ2l0YXZpLkNpdGF0aW9ucy5Xb3JkUGxhY2Vob2xkZXJFbnRyeSwgU3dpc3NBY2FkZW1pYy5DaXRhdmkiLCJJZCI6ImM3ZTUwYjZjLWQ5MTEtNDQ2NC1iMGU4LWNmN2ZkNDBmMzM5NyIsIlJhbmdlTGVuZ3RoIjo2LCJSZWZlcmVuY2VJZCI6IjA3OTM3ZWE3LTczMGQtNDBmNy05MjczLWEyMzkyZTZkNDJ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tudWZmIiwiTWlkZGxlTmFtZSI6IksuIiwiUHJvdGVjdGVkIjpmYWxzZSwiU2V4IjowLCJDcmVhdGVkQnkiOiJfS3JhaG5lciIsIkNyZWF0ZWRPbiI6IjIwMjQtMTItMTFUMDk6NDU6NTAiLCJNb2RpZmllZEJ5IjoiX0tyYWhuZXIiLCJJZCI6IjYwZjhjYzliLTNmODAtNGY4Yi1hOTE0LWQ1NTgxMWU5M2Y2Ny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1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hYWUuMjAyMC4wOS4wMDIiLCJVcmlTdHJpbmciOiJodHRwczovL2RvaS5vcmcvMTAuMTAxNi9qLmJhYWUuMjAyMC4wOS4wM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ApIn1dfSwiVGFnIjoiQ2l0YXZpUGxhY2Vob2xkZXIjZDNhYTUzYzctNTMxMi00ZjAzLTkyZDEtOTg1ZjhjYTIxMTQ2IiwiVGV4dCI6IigyMDIw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5139EC8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aae.2020.09.002</w:t>
            </w:r>
          </w:p>
        </w:tc>
        <w:tc>
          <w:tcPr>
            <w:tcW w:w="2551" w:type="dxa"/>
            <w:tcBorders>
              <w:top w:val="nil"/>
              <w:left w:val="nil"/>
              <w:bottom w:val="nil"/>
              <w:right w:val="nil"/>
            </w:tcBorders>
            <w:noWrap/>
            <w:tcMar>
              <w:left w:w="0" w:type="dxa"/>
              <w:right w:w="0" w:type="dxa"/>
            </w:tcMar>
            <w:vAlign w:val="center"/>
            <w:hideMark/>
          </w:tcPr>
          <w:p w14:paraId="3634520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103CE0D2" w14:textId="77777777" w:rsidR="00920C82" w:rsidRPr="001369E9" w:rsidRDefault="00920C82">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B80AB1">
              <w:rPr>
                <w:rFonts w:eastAsia="Times New Roman" w:cstheme="minorHAnsi"/>
                <w:color w:val="000000"/>
                <w:sz w:val="18"/>
                <w:szCs w:val="18"/>
                <w:vertAlign w:val="superscript"/>
                <w:lang w:val="en-GB" w:eastAsia="de-DE"/>
              </w:rPr>
              <w:t>1</w:t>
            </w:r>
          </w:p>
        </w:tc>
      </w:tr>
      <w:tr w:rsidR="00920C82" w:rsidRPr="001369E9" w14:paraId="6A36955F" w14:textId="77777777" w:rsidTr="0015525A">
        <w:trPr>
          <w:trHeight w:val="255"/>
        </w:trPr>
        <w:tc>
          <w:tcPr>
            <w:tcW w:w="2694" w:type="dxa"/>
            <w:tcBorders>
              <w:top w:val="nil"/>
              <w:left w:val="nil"/>
              <w:bottom w:val="nil"/>
              <w:right w:val="nil"/>
            </w:tcBorders>
            <w:noWrap/>
            <w:tcMar>
              <w:left w:w="0" w:type="dxa"/>
              <w:right w:w="0" w:type="dxa"/>
            </w:tcMar>
            <w:hideMark/>
          </w:tcPr>
          <w:p w14:paraId="5892FD95" w14:textId="1E5377B3"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15f79468-8a02-462a-9d02-352a1f36ce1b"/>
                <w:id w:val="-6152942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wY2VjOWE2LTkwMmItNDc1Ny04YWQyLTRhOGRhMDRlNzZhNyIsIkVudHJpZXMiOlt7IiRpZCI6IjIiLCIkdHlwZSI6IlN3aXNzQWNhZGVtaWMuQ2l0YXZpLkNpdGF0aW9ucy5Xb3JkUGxhY2Vob2xkZXJFbnRyeSwgU3dpc3NBY2FkZW1pYy5DaXRhdmkiLCJJZCI6IjUyNjhjMDg3LWZkZTItNDFlNS1hZWM1LWQyNmYzM2E5MDQ5ZSIsIlJhbmdlTGVuZ3RoIjoxMiwiUmVmZXJlbmNlSWQiOiJmNGNmYTM0OS01OGQ3LTQ0MWEtYjQ2ZS04NDFjYmFlNmMxM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8yMDQxLTIxMFguMTMyNTgiLCJVcmlTdHJpbmciOiJodHRwczovL2RvaS5vcmcvMTAuMTExMS8yMDQxLTIxMFguMTMy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nuff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0cec9a6-902b-4757-8ad2-4a8da04e76a7"/>
                <w:id w:val="84182733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1Zjc5NDY4LThhMDItNDYyYS05ZDAyLTM1MmExZjM2Y2UxYiIsIkVudHJpZXMiOlt7IiRpZCI6IjIiLCIkdHlwZSI6IlN3aXNzQWNhZGVtaWMuQ2l0YXZpLkNpdGF0aW9ucy5Xb3JkUGxhY2Vob2xkZXJFbnRyeSwgU3dpc3NBY2FkZW1pYy5DaXRhdmkiLCJJZCI6Ijc2MGEzMzE1LWVjYzItNDUyZC1hNDllLTk0OGRhYmM0M2I4OSIsIlJhbmdlTGVuZ3RoIjo2LCJSZWZlcmVuY2VJZCI6ImY0Y2ZhMzQ5LTU4ZDctNDQxYS1iNDZlLTg0MWNiYWU2YzE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MjA0MS0yMTBYLjEzMjU4IiwiVXJpU3RyaW5nIjoiaHR0cHM6Ly9kb2kub3JnLzEwLjExMTEvMjA0MS0yMTBYLjEzMjU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4MGNlYzlhNi05MDJiLTQ3NTctOGFkMi00YThkYTA0ZTc2YTciLCJUZXh0IjoiKDIwMTk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A17255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2041-210X.13258</w:t>
            </w:r>
          </w:p>
        </w:tc>
        <w:tc>
          <w:tcPr>
            <w:tcW w:w="2551" w:type="dxa"/>
            <w:tcBorders>
              <w:top w:val="nil"/>
              <w:left w:val="nil"/>
              <w:bottom w:val="nil"/>
              <w:right w:val="nil"/>
            </w:tcBorders>
            <w:noWrap/>
            <w:tcMar>
              <w:left w:w="0" w:type="dxa"/>
              <w:right w:w="0" w:type="dxa"/>
            </w:tcMar>
            <w:hideMark/>
          </w:tcPr>
          <w:p w14:paraId="0500E0F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0DC2189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B80AB1" w:rsidRPr="0015525A">
              <w:rPr>
                <w:rFonts w:eastAsia="Times New Roman" w:cstheme="minorHAnsi"/>
                <w:color w:val="000000"/>
                <w:sz w:val="18"/>
                <w:szCs w:val="18"/>
                <w:vertAlign w:val="superscript"/>
                <w:lang w:val="en-GB" w:eastAsia="de-DE"/>
              </w:rPr>
              <w:t>1</w:t>
            </w:r>
          </w:p>
        </w:tc>
      </w:tr>
      <w:tr w:rsidR="00920C82" w:rsidRPr="001369E9" w14:paraId="1BD5CF94"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B0D5E03" w14:textId="5480A74F"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b4109f15-f145-4d0c-8cfe-f8a6aab331c4"/>
                <w:id w:val="-110403280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iMGIwM2U4LWEzNDAtNDM4MC05YzdmLTg5Y2M3M2UzODFjMyIsIkVudHJpZXMiOlt7IiRpZCI6IjIiLCIkdHlwZSI6IlN3aXNzQWNhZGVtaWMuQ2l0YXZpLkNpdGF0aW9ucy5Xb3JkUGxhY2Vob2xkZXJFbnRyeSwgU3dpc3NBY2FkZW1pYy5DaXRhdmkiLCJJZCI6IjJiYTczNDEzLTIzMzAtNDA1OC05ZjIyLWYzNmViYTgxOThiMiIsIlJhbmdlTGVuZ3RoIjoxMSwiUmVmZXJlbmNlSWQiOiIwNWM2NzkyNS02ZDZhLTQwYjAtYWNiZS03NzkyMjZlOGMyM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lVOIiwiRG9pIjoiMTAuMTMxMDIvc29jaW9iaW9sb2d5LnY3MWkyLjk4MjciLCJFZGl0b3JzIjpbXSwiRXZhbHVhdGlvbkNvbXBsZXhpdHkiOjAsIkV2YWx1YXRpb25Tb3VyY2VUZXh0Rm9ybWF0IjowLCJHcm91cHMiOlt7IiRpZCI6IjE3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g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zEwMi9zb2Npb2Jpb2xvZ3kudjcxaTIuOTgyNyIsIlVyaVN0cmluZyI6Imh0dHBzOi8vZG9pLm9yZy8xMC4xMzEwMi9zb2Npb2Jpb2xvZ3kudjcxaTIuOTgy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och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b0b03e8-a340-4380-9c7f-89cc73e381c3"/>
                <w:id w:val="103570314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0MTA5ZjE1LWYxNDUtNGQwYy04Y2ZlLWY4YTZhYWIzMzFjNCIsIkVudHJpZXMiOlt7IiRpZCI6IjIiLCIkdHlwZSI6IlN3aXNzQWNhZGVtaWMuQ2l0YXZpLkNpdGF0aW9ucy5Xb3JkUGxhY2Vob2xkZXJFbnRyeSwgU3dpc3NBY2FkZW1pYy5DaXRhdmkiLCJJZCI6IjU4NjY4NGUxLWNmNjUtNDlmYy04YjcxLWNkOWE2ODIwM2U0YSIsIlJhbmdlTGVuZ3RoIjo2LCJSZWZlcmVuY2VJZCI6IjA1YzY3OTI1LTZkNmEtNDBiMC1hY2JlLTc3OTIyNmU4Yz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VTiIsIkRvaSI6IjEwLjEzMTAyL3NvY2lvYmlvbG9neS52NzFpMi45ODI3IiwiRWRpdG9ycyI6W10sIkV2YWx1YXRpb25Db21wbGV4aXR5IjowLCJFdmFsdWF0aW9uU291cmNlVGV4dEZvcm1hdCI6MCwiR3JvdXBzIjpbeyIkaWQiOiIxN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MxMDIvc29jaW9iaW9sb2d5LnY3MWkyLjk4MjciLCJVcmlTdHJpbmciOiJodHRwczovL2RvaS5vcmcvMTAuMTMxMDIvc29jaW9iaW9sb2d5LnY3MWkyLjk4Mj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QpIn1dfSwiVGFnIjoiQ2l0YXZpUGxhY2Vob2xkZXIjMmIwYjAzZTgtYTM0MC00MzgwLTljN2YtODljYzczZTM4MWMzIiwiVGV4dCI6IigyMDI0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5ADC86A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102/</w:t>
            </w:r>
            <w:proofErr w:type="gramStart"/>
            <w:r w:rsidRPr="001369E9">
              <w:rPr>
                <w:rFonts w:eastAsia="Times New Roman" w:cstheme="minorHAnsi"/>
                <w:color w:val="000000"/>
                <w:sz w:val="18"/>
                <w:szCs w:val="18"/>
                <w:lang w:val="en-GB" w:eastAsia="de-DE"/>
              </w:rPr>
              <w:t>sociobiology.v</w:t>
            </w:r>
            <w:proofErr w:type="gramEnd"/>
            <w:r w:rsidRPr="001369E9">
              <w:rPr>
                <w:rFonts w:eastAsia="Times New Roman" w:cstheme="minorHAnsi"/>
                <w:color w:val="000000"/>
                <w:sz w:val="18"/>
                <w:szCs w:val="18"/>
                <w:lang w:val="en-GB" w:eastAsia="de-DE"/>
              </w:rPr>
              <w:t>71i2.9827</w:t>
            </w:r>
          </w:p>
        </w:tc>
        <w:tc>
          <w:tcPr>
            <w:tcW w:w="2551" w:type="dxa"/>
            <w:tcBorders>
              <w:top w:val="nil"/>
              <w:left w:val="nil"/>
              <w:bottom w:val="nil"/>
              <w:right w:val="nil"/>
            </w:tcBorders>
            <w:noWrap/>
            <w:tcMar>
              <w:left w:w="0" w:type="dxa"/>
              <w:right w:w="0" w:type="dxa"/>
            </w:tcMar>
            <w:vAlign w:val="center"/>
            <w:hideMark/>
          </w:tcPr>
          <w:p w14:paraId="5925E41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1DAD48F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B80AB1" w:rsidRPr="0015525A">
              <w:rPr>
                <w:rFonts w:eastAsia="Times New Roman" w:cstheme="minorHAnsi"/>
                <w:color w:val="000000"/>
                <w:sz w:val="18"/>
                <w:szCs w:val="18"/>
                <w:vertAlign w:val="superscript"/>
                <w:lang w:val="en-GB" w:eastAsia="de-DE"/>
              </w:rPr>
              <w:t>1</w:t>
            </w:r>
          </w:p>
        </w:tc>
      </w:tr>
      <w:tr w:rsidR="00920C82" w:rsidRPr="001369E9" w14:paraId="501C5AD3" w14:textId="77777777" w:rsidTr="0015525A">
        <w:trPr>
          <w:trHeight w:val="255"/>
        </w:trPr>
        <w:tc>
          <w:tcPr>
            <w:tcW w:w="2694" w:type="dxa"/>
            <w:tcBorders>
              <w:top w:val="nil"/>
              <w:left w:val="nil"/>
              <w:bottom w:val="nil"/>
              <w:right w:val="nil"/>
            </w:tcBorders>
            <w:noWrap/>
            <w:tcMar>
              <w:left w:w="0" w:type="dxa"/>
              <w:right w:w="0" w:type="dxa"/>
            </w:tcMar>
            <w:hideMark/>
          </w:tcPr>
          <w:p w14:paraId="7489270C" w14:textId="5889E4DA" w:rsidR="00920C82" w:rsidRPr="001369E9" w:rsidRDefault="00000000" w:rsidP="006765E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bd4b7a33-3abf-436e-abc7-0f711c184b61"/>
                <w:id w:val="15149600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zNTM1YjVmLWU0YmEtNGZmMC1iOTkxLTU5NGZmMTBiZTE1OCIsIkVudHJpZXMiOlt7IiRpZCI6IjIiLCIkdHlwZSI6IlN3aXNzQWNhZGVtaWMuQ2l0YXZpLkNpdGF0aW9ucy5Xb3JkUGxhY2Vob2xkZXJFbnRyeSwgU3dpc3NBY2FkZW1pYy5DaXRhdmkiLCJJZCI6IjQ2NGVjOTgzLTE1ZjktNDVhZi1iNmU3LTEzZDU3YjljZGIwNCIsIlJhbmdlTGVuZ3RoIjoxNSwiUmVmZXJlbmNlSWQiOiJiZjNiZDg5OC0xYThiLTRmZTYtODI5Zi04Y2EyMzU2OTk3N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2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pY2FkLjEyNzIyIiwiVXJpU3RyaW5nIjoiaHR0cHM6Ly9kb2kub3JnLzEwLjExMTEvaWNhZC4xMjcy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ortman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93535b5f-e4ba-4ff0-b991-594ff10be158"/>
                <w:id w:val="7687055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JkNGI3YTMzLTNhYmYtNDM2ZS1hYmM3LTBmNzExYzE4NGI2MSIsIkVudHJpZXMiOlt7IiRpZCI6IjIiLCIkdHlwZSI6IlN3aXNzQWNhZGVtaWMuQ2l0YXZpLkNpdGF0aW9ucy5Xb3JkUGxhY2Vob2xkZXJFbnRyeSwgU3dpc3NBY2FkZW1pYy5DaXRhdmkiLCJJZCI6ImY5MmZlYmU2LTU0MzQtNDQ5Mi05MzI3LWUzMjY4OGFhNmM2ZSIsIlJhbmdlTGVuZ3RoIjo2LCJSZWZlcmVuY2VJZCI6ImJmM2JkODk4LTFhOGItNGZlNi04MjlmLThjYTIzNTY5OTc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TEvaWNhZC4xMjcyMiIsIlVyaVN0cmluZyI6Imh0dHBzOi8vZG9pLm9yZy8xMC4xMTExL2ljYWQuMTI3M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NCkifV19LCJUYWciOiJDaXRhdmlQbGFjZWhvbGRlciM5MzUzNWI1Zi1lNGJhLTRmZjAtYjk5MS01OTRmZjEwYmUxNTgiLCJUZXh0IjoiKDIwMjQ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4CABDFB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icad.12722</w:t>
            </w:r>
          </w:p>
        </w:tc>
        <w:tc>
          <w:tcPr>
            <w:tcW w:w="2551" w:type="dxa"/>
            <w:tcBorders>
              <w:top w:val="nil"/>
              <w:left w:val="nil"/>
              <w:bottom w:val="nil"/>
              <w:right w:val="nil"/>
            </w:tcBorders>
            <w:noWrap/>
            <w:tcMar>
              <w:left w:w="0" w:type="dxa"/>
              <w:right w:w="0" w:type="dxa"/>
            </w:tcMar>
            <w:hideMark/>
          </w:tcPr>
          <w:p w14:paraId="78B30A2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079A939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4</w:t>
            </w:r>
          </w:p>
        </w:tc>
      </w:tr>
      <w:tr w:rsidR="00920C82" w:rsidRPr="001369E9" w14:paraId="36139918"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6AD5241F" w14:textId="52283CBA"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a8de3ff-0f57-4fd9-9ee8-86d03ea3df8e"/>
                <w:id w:val="153831050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3OTAyOGRmLTFhMjAtNGE0My1iYWRmLTA0OWZlODk4ZGZkMSIsIkVudHJpZXMiOlt7IiRpZCI6IjIiLCIkdHlwZSI6IlN3aXNzQWNhZGVtaWMuQ2l0YXZpLkNpdGF0aW9ucy5Xb3JkUGxhY2Vob2xkZXJFbnRyeSwgU3dpc3NBY2FkZW1pYy5DaXRhdmkiLCJJZCI6ImVjYTFmOTY4LWYwYTktNDhjZi05NmNmLTAxYjUwZWRmZWRmMyIsIlJhbmdlTGVuZ3RoIjoxNSwiUmVmZXJlbmNlSWQiOiIxMmM2YzY0NC0xMmIxLTQwMDAtYTM3NS1kN2QzMmY1ZmIxN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N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TEvai4xNTcwLTc0NTguMjAxMS4wMTEzNC54IiwiVXJpU3RyaW5nIjoiaHR0cHM6Ly9kb2kub3JnLzEwLjExMTEvai4xNTcwLTc0NTguMjAxMS4wMTEzNC5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owalski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b79028df-1a20-4a43-badf-049fe898dfd1"/>
                <w:id w:val="-87177171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hOGRlM2ZmLTBmNTctNGZkOS05ZWU4LTg2ZDAzZWEzZGY4ZSIsIkVudHJpZXMiOlt7IiRpZCI6IjIiLCIkdHlwZSI6IlN3aXNzQWNhZGVtaWMuQ2l0YXZpLkNpdGF0aW9ucy5Xb3JkUGxhY2Vob2xkZXJFbnRyeSwgU3dpc3NBY2FkZW1pYy5DaXRhdmkiLCJJZCI6IjE2MzBjNjBiLWZiMTctNDcwYi1iMDVmLTJkNjE3NWI2MDM2ZSIsIlJhbmdlTGVuZ3RoIjo2LCJSZWZlcmVuY2VJZCI6IjEyYzZjNjQ0LTEyYjEtNDAwMC1hMzc1LWQ3ZDMyZjVmYjE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c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2ouMTU3MC03NDU4LjIwMTEuMDExMzQueCIsIlVyaVN0cmluZyI6Imh0dHBzOi8vZG9pLm9yZy8xMC4xMTExL2ouMTU3MC03NDU4LjIwMTEuMDExMzQu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MSkifV19LCJUYWciOiJDaXRhdmlQbGFjZWhvbGRlciNiNzkwMjhkZi0xYTIwLTRhNDMtYmFkZi0wNDlmZTg5OGRmZDEiLCJUZXh0IjoiKDIwMTE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DD7A07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j.1570-7458.</w:t>
            </w:r>
            <w:proofErr w:type="gramStart"/>
            <w:r w:rsidRPr="001369E9">
              <w:rPr>
                <w:rFonts w:eastAsia="Times New Roman" w:cstheme="minorHAnsi"/>
                <w:color w:val="000000"/>
                <w:sz w:val="18"/>
                <w:szCs w:val="18"/>
                <w:lang w:val="en-GB" w:eastAsia="de-DE"/>
              </w:rPr>
              <w:t>2011.01134.x</w:t>
            </w:r>
            <w:proofErr w:type="gramEnd"/>
          </w:p>
        </w:tc>
        <w:tc>
          <w:tcPr>
            <w:tcW w:w="2551" w:type="dxa"/>
            <w:tcBorders>
              <w:top w:val="nil"/>
              <w:left w:val="nil"/>
              <w:bottom w:val="nil"/>
              <w:right w:val="nil"/>
            </w:tcBorders>
            <w:noWrap/>
            <w:tcMar>
              <w:left w:w="0" w:type="dxa"/>
              <w:right w:w="0" w:type="dxa"/>
            </w:tcMar>
            <w:vAlign w:val="center"/>
            <w:hideMark/>
          </w:tcPr>
          <w:p w14:paraId="2432C72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4B0FBEB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1</w:t>
            </w:r>
          </w:p>
        </w:tc>
      </w:tr>
      <w:tr w:rsidR="00920C82" w:rsidRPr="001369E9" w14:paraId="0C6DACB7" w14:textId="77777777" w:rsidTr="0015525A">
        <w:trPr>
          <w:trHeight w:val="255"/>
        </w:trPr>
        <w:tc>
          <w:tcPr>
            <w:tcW w:w="2694" w:type="dxa"/>
            <w:tcBorders>
              <w:top w:val="nil"/>
              <w:left w:val="nil"/>
              <w:bottom w:val="nil"/>
              <w:right w:val="nil"/>
            </w:tcBorders>
            <w:noWrap/>
            <w:tcMar>
              <w:left w:w="0" w:type="dxa"/>
              <w:right w:w="0" w:type="dxa"/>
            </w:tcMar>
            <w:hideMark/>
          </w:tcPr>
          <w:p w14:paraId="28E4ECCF" w14:textId="7A18F666"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4f5da07a-bdc6-4f59-918c-75d078078525"/>
                <w:id w:val="-32659545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5OGE3ZDdmLTIxNDMtNDNmNS1iNjM3LWU0N2E3ZWZjNTk3ZSIsIkVudHJpZXMiOlt7IiRpZCI6IjIiLCIkdHlwZSI6IlN3aXNzQWNhZGVtaWMuQ2l0YXZpLkNpdGF0aW9ucy5Xb3JkUGxhY2Vob2xkZXJFbnRyeSwgU3dpc3NBY2FkZW1pYy5DaXRhdmkiLCJJZCI6ImYxZTk2N2YyLTc1ODYtNDMwYy1hZTM0LWE4ZmYzYjcyMzU5NCIsIlJhbmdlTGVuZ3RoIjoyMCwiUmVmZXJlbmNlSWQiOiI3YzUwN2U0Ny04ZjViLTQ2MGItYmJiNy1kODc3YzllOTViM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Ni83MDQzMzgiLCJVcmlTdHJpbmciOiJodHRwczovL2RvaS5vcmcvMTAuMTA4Ni83MDQz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wapich &amp; Hölldobler</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98a7d7f-2143-43f5-b637-e47a7efc597e"/>
                <w:id w:val="-206693266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RmNWRhMDdhLWJkYzYtNGY1OS05MThjLTc1ZDA3ODA3ODUyNSIsIkVudHJpZXMiOlt7IiRpZCI6IjIiLCIkdHlwZSI6IlN3aXNzQWNhZGVtaWMuQ2l0YXZpLkNpdGF0aW9ucy5Xb3JkUGxhY2Vob2xkZXJFbnRyeSwgU3dpc3NBY2FkZW1pYy5DaXRhdmkiLCJJZCI6IjA0MjliN2U0LWEyMzAtNDJhNC1hNGMxLTY4ZmYwZDMyM2Q2MiIsIlJhbmdlTGVuZ3RoIjo2LCJSZWZlcmVuY2VJZCI6IjdjNTA3ZTQ3LThmNWItNDYwYi1iYmI3LWQ4NzdjOWU5NW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YvNzA0MzM4IiwiVXJpU3RyaW5nIjoiaHR0cHM6Ly9kb2kub3JnLzEwLjEwODYvNzA0Mz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OSkifV19LCJUYWciOiJDaXRhdmlQbGFjZWhvbGRlciNhOThhN2Q3Zi0yMTQzLTQzZjUtYjYzNy1lNDdhN2VmYzU5N2UiLCJUZXh0IjoiKDIwMTk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15D98C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86/704338</w:t>
            </w:r>
          </w:p>
        </w:tc>
        <w:tc>
          <w:tcPr>
            <w:tcW w:w="2551" w:type="dxa"/>
            <w:tcBorders>
              <w:top w:val="nil"/>
              <w:left w:val="nil"/>
              <w:bottom w:val="nil"/>
              <w:right w:val="nil"/>
            </w:tcBorders>
            <w:noWrap/>
            <w:tcMar>
              <w:left w:w="0" w:type="dxa"/>
              <w:right w:w="0" w:type="dxa"/>
            </w:tcMar>
            <w:hideMark/>
          </w:tcPr>
          <w:p w14:paraId="2EBB643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65FF410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1</w:t>
            </w:r>
            <w:r w:rsidR="00C017B2" w:rsidRPr="0015525A">
              <w:rPr>
                <w:rFonts w:eastAsia="Times New Roman" w:cstheme="minorHAnsi"/>
                <w:color w:val="000000"/>
                <w:sz w:val="18"/>
                <w:szCs w:val="18"/>
                <w:lang w:val="en-GB" w:eastAsia="de-DE"/>
              </w:rPr>
              <w:t>*</w:t>
            </w:r>
          </w:p>
        </w:tc>
      </w:tr>
      <w:tr w:rsidR="00920C82" w:rsidRPr="001369E9" w14:paraId="7653A7A5"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6687AACA" w14:textId="623F41E3"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f140056-a654-42ac-9bd0-b9fa3757d79c"/>
                <w:id w:val="32786598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hMmY3Y2VjLTQyOTMtNGM3My04OWJjLWJhZGVjOWNlNWYwNiIsIkVudHJpZXMiOlt7IiRpZCI6IjIiLCIkdHlwZSI6IlN3aXNzQWNhZGVtaWMuQ2l0YXZpLkNpdGF0aW9ucy5Xb3JkUGxhY2Vob2xkZXJFbnRyeSwgU3dpc3NBY2FkZW1pYy5DaXRhdmkiLCJJZCI6ImM2YjgzMTIyLTY4MmEtNGY4MC1hMGM5LWNmY2EwZjA3NjhiOSIsIlJhbmdlTGVuZ3RoIjoxNywiUmVmZXJlbmNlSWQiOiI4ZTQ0YzIzMy00NTkzLTQxODYtYTIyNi03MWJlYmQ0NmZj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QVIiLCJEb2kiOiIxMC4xMDA3L3M0MjY5MC0wMTktMDAwNTMtMiIsIkVkaXRvcnMiOltdLCJFdmFsdWF0aW9uQ29tcGxleGl0eSI6MCwiRXZhbHVhdGlvblNvdXJjZVRleHRGb3JtYXQiOjAsIkdyb3VwcyI6W3siJGlkIjoiMTQ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QyNjkwLTAxOS0wMDA1My0yIiwiVXJpU3RyaW5nIjoiaHR0cHM6Ly9kb2kub3JnLzEwLjEwMDcvczQyNjkwLTAxOS0wMDA1My0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Kyeremate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a2f7cec-4293-4c73-89bc-badec9ce5f06"/>
                <w:id w:val="-4654317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mMTQwMDU2LWE2NTQtNDJhYy05YmQwLWI5ZmEzNzU3ZDc5YyIsIkVudHJpZXMiOlt7IiRpZCI6IjIiLCIkdHlwZSI6IlN3aXNzQWNhZGVtaWMuQ2l0YXZpLkNpdGF0aW9ucy5Xb3JkUGxhY2Vob2xkZXJFbnRyeSwgU3dpc3NBY2FkZW1pYy5DaXRhdmkiLCJJZCI6Ijg4MjNmYWI4LWI4M2YtNDZiYS1hNmIzLWMzYWEzZjcxYTA1NSIsIlJhbmdlTGVuZ3RoIjo2LCJSZWZlcmVuY2VJZCI6IjhlNDRjMjMzLTQ1OTMtNDE4Ni1hMjI2LTcxYmViZDQ2Zm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UFSIiwiRG9pIjoiMTAuMTAwNy9zNDI2OTAtMDE5LTAwMDUzLTIiLCJFZGl0b3JzIjpbXSwiRXZhbHVhdGlvbkNvbXBsZXhpdHkiOjAsIkV2YWx1YXRpb25Tb3VyY2VUZXh0Rm9ybWF0IjowLCJHcm91cHMiOlt7IiRpZCI6IjE0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U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0MjY5MC0wMTktMDAwNTMtMiIsIlVyaVN0cmluZyI6Imh0dHBzOi8vZG9pLm9yZy8xMC4xMDA3L3M0MjY5MC0wMTktMDAwNTMt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ApIn1dfSwiVGFnIjoiQ2l0YXZpUGxhY2Vob2xkZXIjMmEyZjdjZWMtNDI5My00YzczLTg5YmMtYmFkZWM5Y2U1ZjA2IiwiVGV4dCI6IigyMDIw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DAFFE1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42690-019-00053-2</w:t>
            </w:r>
          </w:p>
        </w:tc>
        <w:tc>
          <w:tcPr>
            <w:tcW w:w="2551" w:type="dxa"/>
            <w:tcBorders>
              <w:top w:val="nil"/>
              <w:left w:val="nil"/>
              <w:bottom w:val="nil"/>
              <w:right w:val="nil"/>
            </w:tcBorders>
            <w:noWrap/>
            <w:tcMar>
              <w:left w:w="0" w:type="dxa"/>
              <w:right w:w="0" w:type="dxa"/>
            </w:tcMar>
            <w:vAlign w:val="center"/>
            <w:hideMark/>
          </w:tcPr>
          <w:p w14:paraId="63B2C79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C9FB79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4</w:t>
            </w:r>
          </w:p>
        </w:tc>
      </w:tr>
      <w:tr w:rsidR="00920C82" w:rsidRPr="00D37399" w14:paraId="3909A217" w14:textId="77777777" w:rsidTr="0015525A">
        <w:trPr>
          <w:trHeight w:val="255"/>
        </w:trPr>
        <w:tc>
          <w:tcPr>
            <w:tcW w:w="2694" w:type="dxa"/>
            <w:tcBorders>
              <w:top w:val="nil"/>
              <w:left w:val="nil"/>
              <w:bottom w:val="nil"/>
              <w:right w:val="nil"/>
            </w:tcBorders>
            <w:noWrap/>
            <w:tcMar>
              <w:left w:w="0" w:type="dxa"/>
              <w:right w:w="0" w:type="dxa"/>
            </w:tcMar>
            <w:hideMark/>
          </w:tcPr>
          <w:p w14:paraId="02536C31" w14:textId="126ACF8F"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c23acb73-7f5a-4f3f-953c-dca4b47ee3a6"/>
                <w:id w:val="-187938976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4YzE0MTUzLWJiMTYtNDdjMS04ZGE3LTRjZTE1ZDJiOTViMSIsIkVudHJpZXMiOlt7IiRpZCI6IjIiLCIkdHlwZSI6IlN3aXNzQWNhZGVtaWMuQ2l0YXZpLkNpdGF0aW9ucy5Xb3JkUGxhY2Vob2xkZXJFbnRyeSwgU3dpc3NBY2FkZW1pYy5DaXRhdmkiLCJJZCI6IjI5MzU1NWM4LTllYzMtNDM1Yy04OTkxLWI1Y2VhNTBmYzQ4OSIsIlJhbmdlTGVuZ3RoIjoxNCwiUmVmZXJlbmNlSWQiOiJlYjgzOGVlYS0xNTY5LTQ1OTktODkzYi0xZmFhODBmNTU4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g5Ny96b29rZXlzLjIxNi4zMzMyIiwiRWRpdG9ycyI6W10sIkV2YWx1YXRpb25Db21wbGV4aXR5IjowLCJFdmFsdWF0aW9uU291cmNlVGV4dEZvcm1hdCI6MCwiR3JvdXBzIjpbeyIkaWQiOiIxNC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U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M4OTcvem9va2V5cy4yMTYuMzMzMiIsIlVyaVN0cmluZyI6Imh0dHBzOi8vZG9pLm9yZy8xMC4zODk3L3pvb2tleXMuMjE2LjMz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zZGVlNzliZS01NTc1LTQ3NWYtYTJiNC0wNWZiYjJmOTgxYzIiLCJNb2RpZmllZE9uIjoiMjAyNC0xMi0xMVQwOTo0NT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yOTM2ODc3IiwiVXJpU3RyaW5nIjoiaHR0cDovL3d3dy5uY2JpLm5sbS5uaWguZ292L3B1Ym1lZC8yMjkzNjg3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TI6NDU6MTAiLCJNb2RpZmllZEJ5IjoiX0FuZHJlIEtyYWhuZXIiLCJJZCI6IjIzMmZmYjFmLWE4NGItNGE0Ny1hZGIwLWI2MjAwM2M3MjFiNyIsIk1vZGlmaWVkT24iOiIyMDI0LTEyLTExVDEyOjQ1OjE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UE1DMzQyNjg5NCIsIlVyaVN0cmluZyI6Imh0dHBzOi8vd3d3Lm5jYmkubmxtLm5paC5nb3YvcG1jL2FydGljbGVzL1BNQzM0MjY4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Lamarre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b8c14153-bb16-47c1-8da7-4ce15d2b95b1"/>
                <w:id w:val="-58091974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yM2FjYjczLTdmNWEtNGYzZi05NTNjLWRjYTRiNDdlZTNhNiIsIkVudHJpZXMiOlt7IiRpZCI6IjIiLCIkdHlwZSI6IlN3aXNzQWNhZGVtaWMuQ2l0YXZpLkNpdGF0aW9ucy5Xb3JkUGxhY2Vob2xkZXJFbnRyeSwgU3dpc3NBY2FkZW1pYy5DaXRhdmkiLCJJZCI6Ijc3Njc1ZjM0LTBlOTEtNDJkZS1iNjk4LTY2YTQ5OGMwYjk1YyIsIlJhbmdlTGVuZ3RoIjo2LCJSZWZlcmVuY2VJZCI6ImViODM4ZWVhLTE1NjktNDU5OS04OTNiLTFmYWE4MGY1NTh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4OTcvem9va2V5cy4yMTYuMzMzMiIsIkVkaXRvcnMiOltdLCJFdmFsdWF0aW9uQ29tcGxleGl0eSI6MCwiRXZhbHVhdGlvblNvdXJjZVRleHRGb3JtYXQiOjAsIkdyb3VwcyI6W3siJGlkIjoiMTQ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1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ODk3L3pvb2tleXMuMjE2LjMzMzIiLCJVcmlTdHJpbmciOiJodHRwczovL2RvaS5vcmcvMTAuMzg5Ny96b29rZXlzLjIxNi4zMz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2RlZTc5YmUtNTU3NS00NzVmLWEyYjQtMDVmYmIyZjk4MWMyIiwiTW9kaWZpZWRPbiI6IjIwMjQtMTItMTFUMDk6NDU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kzNjg3NyIsIlVyaVN0cmluZyI6Imh0dHA6Ly93d3cubmNiaS5ubG0ubmloLmdvdi9wdWJtZWQvMjI5MzY4Nz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EyOjQ1OjEwIiwiTW9kaWZpZWRCeSI6Il9BbmRyZSBLcmFobmVyIiwiSWQiOiIyMzJmZmIxZi1hODRiLTRhNDctYWRiMC1iNjIwMDNjNzIxYjciLCJNb2RpZmllZE9uIjoiMjAyNC0xMi0xMVQxMjo0NTox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M0MjY4OTQiLCJVcmlTdHJpbmciOiJodHRwczovL3d3dy5uY2JpLm5sbS5uaWguZ292L3BtYy9hcnRpY2xlcy9QTUMzNDI2ODk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TIpIn1dfSwiVGFnIjoiQ2l0YXZpUGxhY2Vob2xkZXIjYjhjMTQxNTMtYmIxNi00N2MxLThkYTctNGNlMTVkMmI5NWIxIiwiVGV4dCI6IigyMDEy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56A420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3897/zookeys.216.3332</w:t>
            </w:r>
          </w:p>
        </w:tc>
        <w:tc>
          <w:tcPr>
            <w:tcW w:w="2551" w:type="dxa"/>
            <w:tcBorders>
              <w:top w:val="nil"/>
              <w:left w:val="nil"/>
              <w:bottom w:val="nil"/>
              <w:right w:val="nil"/>
            </w:tcBorders>
            <w:noWrap/>
            <w:tcMar>
              <w:left w:w="0" w:type="dxa"/>
              <w:right w:w="0" w:type="dxa"/>
            </w:tcMar>
            <w:hideMark/>
          </w:tcPr>
          <w:p w14:paraId="6874098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 &amp; systematic search</w:t>
            </w:r>
          </w:p>
        </w:tc>
        <w:tc>
          <w:tcPr>
            <w:tcW w:w="1418" w:type="dxa"/>
            <w:tcBorders>
              <w:top w:val="nil"/>
              <w:left w:val="nil"/>
              <w:bottom w:val="nil"/>
              <w:right w:val="nil"/>
            </w:tcBorders>
            <w:noWrap/>
            <w:tcMar>
              <w:left w:w="0" w:type="dxa"/>
              <w:right w:w="0" w:type="dxa"/>
            </w:tcMar>
            <w:hideMark/>
          </w:tcPr>
          <w:p w14:paraId="469E114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1</w:t>
            </w:r>
          </w:p>
        </w:tc>
      </w:tr>
      <w:tr w:rsidR="00920C82" w:rsidRPr="001369E9" w14:paraId="233019A6"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19C2944" w14:textId="7ACBDB23"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672763df-0b87-4f65-a6dc-5bb18075bea8"/>
                <w:id w:val="1469536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0YTcwY2IzLTZlYTUtNDIyNi1hMzczLWMxZjkzZjgwZWUyMyIsIkVudHJpZXMiOlt7IiRpZCI6IjIiLCIkdHlwZSI6IlN3aXNzQWNhZGVtaWMuQ2l0YXZpLkNpdGF0aW9ucy5Xb3JkUGxhY2Vob2xkZXJFbnRyeSwgU3dpc3NBY2FkZW1pYy5DaXRhdmkiLCJJZCI6Ijc1MDM4NDdlLTFmMjItNGYwZi04NzM5LThmMTcyZGViNWExMSIsIlJhbmdlTGVuZ3RoIjoxNiwiUmVmZXJlbmNlSWQiOiJjNmRkNTE3Ny1jZWEzLTRmMzYtYTI3Yy1kZDJmNDM1MmRhOD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z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WNhZC4xMjcwOCIsIlVyaVN0cmluZyI6Imh0dHBzOi8vZG9pLm9yZy8xMC4xMTExL2ljYWQuMTI3MD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Le Souchu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4a70cb3-6ea5-4226-a373-c1f93f80ee23"/>
                <w:id w:val="-377391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3Mjc2M2RmLTBiODctNGY2NS1hNmRjLTViYjE4MDc1YmVhOCIsIkVudHJpZXMiOlt7IiRpZCI6IjIiLCIkdHlwZSI6IlN3aXNzQWNhZGVtaWMuQ2l0YXZpLkNpdGF0aW9ucy5Xb3JkUGxhY2Vob2xkZXJFbnRyeSwgU3dpc3NBY2FkZW1pYy5DaXRhdmkiLCJJZCI6ImM5NzQzNWM1LWRkNDYtNGU3My1iM2U2LTRlMGNkYTZjN2JmZCIsIlJhbmdlTGVuZ3RoIjo2LCJSZWZlcmVuY2VJZCI6ImM2ZGQ1MTc3LWNlYTMtNGYzNi1hMjdjLWRkMmY0MzUyZGE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z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TExL2ljYWQuMTI3MDgiLCJVcmlTdHJpbmciOiJodHRwczovL2RvaS5vcmcvMTAuMTExMS9pY2FkLjEyNzA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p>
        </w:tc>
        <w:tc>
          <w:tcPr>
            <w:tcW w:w="3260" w:type="dxa"/>
            <w:tcBorders>
              <w:top w:val="nil"/>
              <w:left w:val="nil"/>
              <w:bottom w:val="nil"/>
              <w:right w:val="nil"/>
            </w:tcBorders>
            <w:noWrap/>
            <w:tcMar>
              <w:left w:w="0" w:type="dxa"/>
              <w:right w:w="0" w:type="dxa"/>
            </w:tcMar>
            <w:vAlign w:val="center"/>
            <w:hideMark/>
          </w:tcPr>
          <w:p w14:paraId="1EE7F88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icad.12708</w:t>
            </w:r>
          </w:p>
        </w:tc>
        <w:tc>
          <w:tcPr>
            <w:tcW w:w="2551" w:type="dxa"/>
            <w:tcBorders>
              <w:top w:val="nil"/>
              <w:left w:val="nil"/>
              <w:bottom w:val="nil"/>
              <w:right w:val="nil"/>
            </w:tcBorders>
            <w:noWrap/>
            <w:tcMar>
              <w:left w:w="0" w:type="dxa"/>
              <w:right w:w="0" w:type="dxa"/>
            </w:tcMar>
            <w:vAlign w:val="center"/>
            <w:hideMark/>
          </w:tcPr>
          <w:p w14:paraId="443669A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767FE2E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4</w:t>
            </w:r>
          </w:p>
        </w:tc>
      </w:tr>
      <w:tr w:rsidR="00920C82" w:rsidRPr="001369E9" w14:paraId="17E46A96" w14:textId="77777777" w:rsidTr="0015525A">
        <w:trPr>
          <w:trHeight w:val="255"/>
        </w:trPr>
        <w:tc>
          <w:tcPr>
            <w:tcW w:w="2694" w:type="dxa"/>
            <w:tcBorders>
              <w:top w:val="nil"/>
              <w:left w:val="nil"/>
              <w:bottom w:val="nil"/>
              <w:right w:val="nil"/>
            </w:tcBorders>
            <w:noWrap/>
            <w:tcMar>
              <w:left w:w="0" w:type="dxa"/>
              <w:right w:w="0" w:type="dxa"/>
            </w:tcMar>
            <w:hideMark/>
          </w:tcPr>
          <w:p w14:paraId="0754C076" w14:textId="1141719D"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827e106-b0cf-4bcb-bb48-af47d0fa3485"/>
                <w:id w:val="184758870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5NjkyMDQyLWFiZTQtNDYzYy04MTBkLTI0NTVjOTk1NmM0MCIsIkVudHJpZXMiOlt7IiRpZCI6IjIiLCIkdHlwZSI6IlN3aXNzQWNhZGVtaWMuQ2l0YXZpLkNpdGF0aW9ucy5Xb3JkUGxhY2Vob2xkZXJFbnRyeSwgU3dpc3NBY2FkZW1pYy5DaXRhdmkiLCJJZCI6IjViMDEyZmJiLWE0NDQtNDM4YS05OTJhLWZlYTk4OGY1NjdhYiIsIlJhbmdlTGVuZ3RoIjo3LCJSZWZlcmVuY2VJZCI6ImExMmM0OTdiLWQwNmYtNDIxYy05MGVhLThjZDNjYWM1Njk1Y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xlYXRoZXIgKEhnKSAyMDA1IC0gSW5zZWN0IHNhbXBsaW5nIGluIGZvcmVzdCBlY29zeXN0ZW1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Ew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xMCJ9fV0sIkhhc0xhYmVsMSI6ZmFsc2UsIkhhc0xhYmVsMiI6ZmFsc2UsIklzYm4iOiIwLTYzMi0wNTM4OC03Ii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ZS1zdHJlYW1zLmNvbS9lczA4MDgvZXMwODA4XzQyMjcuaHRtbCIsIlVyaVN0cmluZyI6Imh0dHA6Ly93d3cuZS1zdHJlYW1zLmNvbS9lczA4MDgvZXMwODA4XzQyMjcuaHRtb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Leather</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9692042-abe4-463c-810d-2455c9956c40"/>
                <w:id w:val="-85712173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4MjdlMTA2LWIwY2YtNGJjYi1iYjQ4LWFmNDdkMGZhMzQ4NSIsIkVudHJpZXMiOlt7IiRpZCI6IjIiLCIkdHlwZSI6IlN3aXNzQWNhZGVtaWMuQ2l0YXZpLkNpdGF0aW9ucy5Xb3JkUGxhY2Vob2xkZXJFbnRyeSwgU3dpc3NBY2FkZW1pYy5DaXRhdmkiLCJJZCI6IjY4ZDdhMzZmLWVmZjUtNDYwMy05NzYxLWE1YjJhNzk5NDRiMiIsIlJhbmdlTGVuZ3RoIjo2LCJSZWZlcmVuY2VJZCI6ImExMmM0OTdiLWQwNmYtNDIxYy05MGVhLThjZDNjYWM1Njk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TGVhdGhlciAoSGcpIDIwMDUgLSBJbnNlY3Qgc2FtcGxpbmcgaW4gZm9yZXN0IGVjb3N5c3RlbX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MTA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EwIn19XSwiSGFzTGFiZWwxIjpmYWxzZSwiSGFzTGFiZWwyIjpmYWxzZSwiSXNibiI6IjAtNjMyLTA1Mzg4LTc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lLXN0cmVhbXMuY29tL2VzMDgwOC9lczA4MDhfNDIyNy5odG1sIiwiVXJpU3RyaW5nIjoiaHR0cDovL3d3dy5lLXN0cmVhbXMuY29tL2VzMDgwOC9lczA4MDhfNDIyNy5odG1s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cmFobmVyIiwiQ3JlYXRlZE9uIjoiMjAyNS0wMi0xMFQxMDozODoxOCIsIk1vZGlmaWVkQnkiOiJfS3JhaG5lciIsIklkIjoiZTk5ZDFlYzQtNDk0Ny00OTNhLWIxMmUtZjRiYTZhMWQzZTM0IiwiTW9kaWZpZWRPbiI6IjIwMjUtMDItMTBUMTA6Mzg6MTgiLCJQcm9qZWN0Ijp7IiRyZWYiOiIxM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2ltb24iLCJVcmlTdHJpbmciOiJodHRwczovL2RvaS5vcmcvU2ltb24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5)</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968297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0-632-05388-7</w:t>
            </w:r>
          </w:p>
        </w:tc>
        <w:tc>
          <w:tcPr>
            <w:tcW w:w="2551" w:type="dxa"/>
            <w:tcBorders>
              <w:top w:val="nil"/>
              <w:left w:val="nil"/>
              <w:bottom w:val="nil"/>
              <w:right w:val="nil"/>
            </w:tcBorders>
            <w:noWrap/>
            <w:tcMar>
              <w:left w:w="0" w:type="dxa"/>
              <w:right w:w="0" w:type="dxa"/>
            </w:tcMar>
            <w:hideMark/>
          </w:tcPr>
          <w:p w14:paraId="0C0B6F5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2DBBC79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3</w:t>
            </w:r>
          </w:p>
        </w:tc>
      </w:tr>
      <w:tr w:rsidR="00920C82" w:rsidRPr="001369E9" w14:paraId="2893E490"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30D9AC99" w14:textId="1F71CD3D"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19c9573-3a5d-4743-bd86-9b51b2bf3336"/>
                <w:id w:val="152413024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2MDZlMTYzLWI1ZTEtNDg3MC1iNDUzLTczOTEyM2ZjZTkzNyIsIkVudHJpZXMiOlt7IiRpZCI6IjIiLCIkdHlwZSI6IlN3aXNzQWNhZGVtaWMuQ2l0YXZpLkNpdGF0aW9ucy5Xb3JkUGxhY2Vob2xkZXJFbnRyeSwgU3dpc3NBY2FkZW1pYy5DaXRhdmkiLCJJZCI6IjUwM2U0ODY4LTgzODUtNGM2Ni05NjdkLTJjYTk0MjcyYWRlOSIsIlJhbmdlTGVuZ3RoIjoxMCwiUmVmZXJlbmNlSWQiOiIxOWU3ZDNiMC01NzMyLTRmNDMtOTY2My1iY2RmZDJlNDdiN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g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ExLzIwNDEtMjEwWC4xNDIwNSIsIlVyaVN0cmluZyI6Imh0dHBzOi8vZG9pLm9yZy8xMC4xMTExLzIwNDEtMjEwWC4xNDIw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Lee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9606e163-b5e1-4870-b453-739123fce937"/>
                <w:id w:val="-139488920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xOWM5NTczLTNhNWQtNDc0My1iZDg2LTliNTFiMmJmMzMzNiIsIkVudHJpZXMiOlt7IiRpZCI6IjIiLCIkdHlwZSI6IlN3aXNzQWNhZGVtaWMuQ2l0YXZpLkNpdGF0aW9ucy5Xb3JkUGxhY2Vob2xkZXJFbnRyeSwgU3dpc3NBY2FkZW1pYy5DaXRhdmkiLCJJZCI6ImRiZWQ0NzNiLWRjZjItNGEyYS1iMTUxLWNmZjJiNWI3Y2IwMyIsIlJhbmdlTGVuZ3RoIjo2LCJSZWZlcmVuY2VJZCI6IjE5ZTdkM2IwLTU3MzItNGY0My05NjYzLWJjZGZkMmU0N2I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xMS8yMDQxLTIxMFguMTQyMDUiLCJVcmlTdHJpbmciOiJodHRwczovL2RvaS5vcmcvMTAuMTExMS8yMDQxLTIxMFguMTQyMD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9BF349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2041-210X.14205</w:t>
            </w:r>
          </w:p>
        </w:tc>
        <w:tc>
          <w:tcPr>
            <w:tcW w:w="2551" w:type="dxa"/>
            <w:tcBorders>
              <w:top w:val="nil"/>
              <w:left w:val="nil"/>
              <w:bottom w:val="nil"/>
              <w:right w:val="nil"/>
            </w:tcBorders>
            <w:noWrap/>
            <w:tcMar>
              <w:left w:w="0" w:type="dxa"/>
              <w:right w:w="0" w:type="dxa"/>
            </w:tcMar>
            <w:vAlign w:val="center"/>
            <w:hideMark/>
          </w:tcPr>
          <w:p w14:paraId="2751318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70E5525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1</w:t>
            </w:r>
          </w:p>
        </w:tc>
      </w:tr>
      <w:tr w:rsidR="00920C82" w:rsidRPr="001369E9" w14:paraId="4A2B3E1D" w14:textId="77777777" w:rsidTr="0015525A">
        <w:trPr>
          <w:trHeight w:val="255"/>
        </w:trPr>
        <w:tc>
          <w:tcPr>
            <w:tcW w:w="2694" w:type="dxa"/>
            <w:tcBorders>
              <w:top w:val="nil"/>
              <w:left w:val="nil"/>
              <w:bottom w:val="nil"/>
              <w:right w:val="nil"/>
            </w:tcBorders>
            <w:noWrap/>
            <w:tcMar>
              <w:left w:w="0" w:type="dxa"/>
              <w:right w:w="0" w:type="dxa"/>
            </w:tcMar>
            <w:hideMark/>
          </w:tcPr>
          <w:p w14:paraId="4CB43AF5" w14:textId="349F2DD7"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8a7cb39-5fa1-48e9-95e3-3d9798fd33ce"/>
                <w:id w:val="15557817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yOTdlYTliLTlmODktNDhiMi05NWRkLTYwMDhhZmU1Y2Q0YiIsIkVudHJpZXMiOlt7IiRpZCI6IjIiLCIkdHlwZSI6IlN3aXNzQWNhZGVtaWMuQ2l0YXZpLkNpdGF0aW9ucy5Xb3JkUGxhY2Vob2xkZXJFbnRyeSwgU3dpc3NBY2FkZW1pYy5DaXRhdmkiLCJJZCI6IjcyMTcxZTRhLWM0YjYtNGE5MS1iZTY5LTI2NWFhODM4YjViNyIsIlJhbmdlTGVuZ3RoIjoxNCwiUmVmZXJlbmNlSWQiOiIzZGM0Y2M1Zi1jMjIxLTQ0MGMtYWU5OS01NmY4OTYzNTgyNm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yO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iYWFlLjIwMjEuMDYuMDA3IiwiVXJpU3RyaW5nIjoiaHR0cHM6Ly9kb2kub3JnLzEwLjEwMTYvai5iYWFlLjIwMjEuMDYuMDA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Leponce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e297ea9b-9f89-48b2-95dd-6008afe5cd4b"/>
                <w:id w:val="-86968065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4YTdjYjM5LTVmYTEtNDhlOS05NWUzLTNkOTc5OGZkMzNjZSIsIkVudHJpZXMiOlt7IiRpZCI6IjIiLCIkdHlwZSI6IlN3aXNzQWNhZGVtaWMuQ2l0YXZpLkNpdGF0aW9ucy5Xb3JkUGxhY2Vob2xkZXJFbnRyeSwgU3dpc3NBY2FkZW1pYy5DaXRhdmkiLCJJZCI6Ijk2NGYwODBhLTk4YzUtNDRkOS05ZDE1LTdiMWRiZDM1MjljMyIsIlJhbmdlTGVuZ3RoIjo2LCJSZWZlcmVuY2VJZCI6IjNkYzRjYzVmLWMyMjEtNDQwYy1hZTk5LTU2Zjg5NjM1ODI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jk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E2L2ouYmFhZS4yMDIxLjA2LjAwNyIsIlVyaVN0cmluZyI6Imh0dHBzOi8vZG9pLm9yZy8xMC4xMDE2L2ouYmFhZS4yMDIxLjA2LjAw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3946B04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aae.2021.06.007</w:t>
            </w:r>
          </w:p>
        </w:tc>
        <w:tc>
          <w:tcPr>
            <w:tcW w:w="2551" w:type="dxa"/>
            <w:tcBorders>
              <w:top w:val="nil"/>
              <w:left w:val="nil"/>
              <w:bottom w:val="nil"/>
              <w:right w:val="nil"/>
            </w:tcBorders>
            <w:noWrap/>
            <w:tcMar>
              <w:left w:w="0" w:type="dxa"/>
              <w:right w:w="0" w:type="dxa"/>
            </w:tcMar>
            <w:hideMark/>
          </w:tcPr>
          <w:p w14:paraId="67E492F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46E7EAE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1</w:t>
            </w:r>
          </w:p>
        </w:tc>
      </w:tr>
      <w:tr w:rsidR="00920C82" w:rsidRPr="001369E9" w14:paraId="493085F8"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7FAC017" w14:textId="0C61A778"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e4bebdf-375f-487f-a429-d954faa2cbc6"/>
                <w:id w:val="144141595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NhODUzYjlkLWRhY2YtNGNjYS05ODZjLTdmYmI2NzU2MjI5ZiIsIkVudHJpZXMiOlt7IiRpZCI6IjIiLCIkdHlwZSI6IlN3aXNzQWNhZGVtaWMuQ2l0YXZpLkNpdGF0aW9ucy5Xb3JkUGxhY2Vob2xkZXJFbnRyeSwgU3dpc3NBY2FkZW1pYy5DaXRhdmkiLCJJZCI6ImQ1YmIwNmVhLWYzYTYtNDgzNi1iY2NlLThjOTFiZTc4YjVhNyIsIlJhbmdlTGVuZ3RoIjo5LCJSZWZlcmVuY2VJZCI6IjM3NDRmOTFkLTExZDQtNGIyOS05ZDY1LTI4MDI5YjIyMzYyY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VGltZXMiLCJVcmlTdHJpbmciOiJodHRwczovL2RvaS5vcmcvVGltZX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Li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ca853b9d-dacf-4cca-986c-7fbb6756229f"/>
                <w:id w:val="-5462343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lNGJlYmRmLTM3NWYtNDg3Zi1hNDI5LWQ5NTRmYWEyY2JjNiIsIkVudHJpZXMiOlt7IiRpZCI6IjIiLCIkdHlwZSI6IlN3aXNzQWNhZGVtaWMuQ2l0YXZpLkNpdGF0aW9ucy5Xb3JkUGxhY2Vob2xkZXJFbnRyeSwgU3dpc3NBY2FkZW1pYy5DaXRhdmkiLCJJZCI6IjI3NGJkYjgzLWE2ZGEtNDhmNi05NThjLWJhYTJlYWZhZjc5OSIsIlJhbmdlTGVuZ3RoIjo2LCJSZWZlcmVuY2VJZCI6IjM3NDRmOTFkLTExZDQtNGIyOS05ZDY1LTI4MDI5YjIyMzY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UaW1lcyIsIlVyaVN0cmluZyI6Imh0dHBzOi8vZG9pLm9yZy9UaW1lc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IpIn1dfSwiVGFnIjoiQ2l0YXZpUGxhY2Vob2xkZXIjY2E4NTNiOWQtZGFjZi00Y2NhLTk4NmMtN2ZiYjY3NTYyMjlmIiwiVGV4dCI6IigyMDEy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9A81F3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vAlign w:val="center"/>
            <w:hideMark/>
          </w:tcPr>
          <w:p w14:paraId="71C2CB0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8F4FA3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F17294" w:rsidRPr="0015525A">
              <w:rPr>
                <w:rFonts w:eastAsia="Times New Roman" w:cstheme="minorHAnsi"/>
                <w:color w:val="000000"/>
                <w:sz w:val="18"/>
                <w:szCs w:val="18"/>
                <w:vertAlign w:val="superscript"/>
                <w:lang w:val="en-GB" w:eastAsia="de-DE"/>
              </w:rPr>
              <w:t>1</w:t>
            </w:r>
          </w:p>
        </w:tc>
      </w:tr>
      <w:tr w:rsidR="00920C82" w:rsidRPr="001369E9" w14:paraId="6DA24D70" w14:textId="77777777" w:rsidTr="0015525A">
        <w:trPr>
          <w:trHeight w:val="255"/>
        </w:trPr>
        <w:tc>
          <w:tcPr>
            <w:tcW w:w="2694" w:type="dxa"/>
            <w:tcBorders>
              <w:top w:val="nil"/>
              <w:left w:val="nil"/>
              <w:bottom w:val="nil"/>
              <w:right w:val="nil"/>
            </w:tcBorders>
            <w:noWrap/>
            <w:tcMar>
              <w:left w:w="0" w:type="dxa"/>
              <w:right w:w="0" w:type="dxa"/>
            </w:tcMar>
            <w:hideMark/>
          </w:tcPr>
          <w:p w14:paraId="65906172" w14:textId="0DBFB9D2" w:rsidR="00920C82" w:rsidRPr="001369E9" w:rsidRDefault="00000000" w:rsidP="003D48C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1c4101a-ef54-4842-bbf4-8a9ecac02c22"/>
                <w:id w:val="128878284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lZDVhNTNjLTVjZDMtNDM3YS1iZGY3LWRjOGEzMDQ4MGMxNyIsIkVudHJpZXMiOlt7IiRpZCI6IjIiLCIkdHlwZSI6IlN3aXNzQWNhZGVtaWMuQ2l0YXZpLkNpdGF0aW9ucy5Xb3JkUGxhY2Vob2xkZXJFbnRyeSwgU3dpc3NBY2FkZW1pYy5DaXRhdmkiLCJJZCI6IjUxZGY2MmQzLWY5MGYtNDNiYS1hMjg0LTY3NDlkNTQ1MjNlYiIsIlJhbmdlTGVuZ3RoIjoxOCwiUmVmZXJlbmNlSWQiOiJmZmU5NGE3MC1jZGVmLTQzZTUtYWM2Ni0wOGZkNjUxYzU5Zm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z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ExL2ouMTQ0Mi05OTkzLjIwMTEuMDIzMTQueCIsIlVyaVN0cmluZyI6Imh0dHBzOi8vZG9pLm9yZy8xMC4xMTExL2ouMTQ0Mi05OTkzLjIwMTEuMDIzMTQue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Lindenmay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ed5a53c-5cd3-437a-bdf7-dc8a30480c17"/>
                <w:id w:val="113214313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xYzQxMDFhLWVmNTQtNDg0Mi1iYmY0LThhOWVjYWMwMmMyMiIsIkVudHJpZXMiOlt7IiRpZCI6IjIiLCIkdHlwZSI6IlN3aXNzQWNhZGVtaWMuQ2l0YXZpLkNpdGF0aW9ucy5Xb3JkUGxhY2Vob2xkZXJFbnRyeSwgU3dpc3NBY2FkZW1pYy5DaXRhdmkiLCJJZCI6ImEzNTEyNWU1LTBjNjYtNDA0Yi1iNDJkLWZhNzY4ODU2NDQ0YiIsIlJhbmdlTGVuZ3RoIjo2LCJSZWZlcmVuY2VJZCI6ImZmZTk0YTcwLWNkZWYtNDNlNS1hYzY2LTA4ZmQ2NTFjNTl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M2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ExMS9qLjE0NDItOTk5My4yMDExLjAyMzE0LngiLCJVcmlTdHJpbmciOiJodHRwczovL2RvaS5vcmcvMTAuMTExMS9qLjE0NDItOTk5My4yMDExLjAyMzE0Ln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6EF730E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j.1442-9993.</w:t>
            </w:r>
            <w:proofErr w:type="gramStart"/>
            <w:r w:rsidRPr="001369E9">
              <w:rPr>
                <w:rFonts w:eastAsia="Times New Roman" w:cstheme="minorHAnsi"/>
                <w:color w:val="000000"/>
                <w:sz w:val="18"/>
                <w:szCs w:val="18"/>
                <w:lang w:val="en-GB" w:eastAsia="de-DE"/>
              </w:rPr>
              <w:t>2011.02314.x</w:t>
            </w:r>
            <w:proofErr w:type="gramEnd"/>
          </w:p>
        </w:tc>
        <w:tc>
          <w:tcPr>
            <w:tcW w:w="2551" w:type="dxa"/>
            <w:tcBorders>
              <w:top w:val="nil"/>
              <w:left w:val="nil"/>
              <w:bottom w:val="nil"/>
              <w:right w:val="nil"/>
            </w:tcBorders>
            <w:noWrap/>
            <w:tcMar>
              <w:left w:w="0" w:type="dxa"/>
              <w:right w:w="0" w:type="dxa"/>
            </w:tcMar>
            <w:hideMark/>
          </w:tcPr>
          <w:p w14:paraId="1C1BC34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701EEE2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A55C7" w:rsidRPr="0015525A">
              <w:rPr>
                <w:rFonts w:eastAsia="Times New Roman" w:cstheme="minorHAnsi"/>
                <w:color w:val="000000"/>
                <w:sz w:val="18"/>
                <w:szCs w:val="18"/>
                <w:vertAlign w:val="superscript"/>
                <w:lang w:val="en-GB" w:eastAsia="de-DE"/>
              </w:rPr>
              <w:t>1</w:t>
            </w:r>
          </w:p>
        </w:tc>
      </w:tr>
      <w:tr w:rsidR="00920C82" w:rsidRPr="001369E9" w14:paraId="7D7B17B5"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0681BFCC" w14:textId="439C52BC"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177cc0e1-50b6-431f-82a5-87371b26c727"/>
                <w:id w:val="131953862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yYWRhMjAzLWIyNGQtNDg2OC1iODg3LTU4ZmEzYjJiMDdhZSIsIkVudHJpZXMiOlt7IiRpZCI6IjIiLCIkdHlwZSI6IlN3aXNzQWNhZGVtaWMuQ2l0YXZpLkNpdGF0aW9ucy5Xb3JkUGxhY2Vob2xkZXJFbnRyeSwgU3dpc3NBY2FkZW1pYy5DaXRhdmkiLCJJZCI6IjBlNTkxZjdjLTc3N2MtNGZhNC04Y2U3LWNhMTE5ODUyMmRjNiIsIlJhbmdlTGVuZ3RoIjozMSwiUmVmZXJlbmNlSWQiOiIzNWZmZDg2MC1lZTE3LTQ1YTctYThjMC0xMjA2MTU2NjEyMD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BTi1ERUMiLCJEb2kiOiIxMC4xNTUxNy9yZXYuYmlvbC50cm9wLi52NzFpMS41MjA4Ny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1NTE3L3Jldi5iaW9sLnRyb3AuLnY3MWkxLjUyMDg3IiwiVXJpU3RyaW5nIjoiaHR0cHM6Ly9kb2kub3JnLzEwLjE1NTE3L3Jldi5iaW9sLnRyb3AuLnY3MWkxLjUyMDg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arquez-Peña &amp; Domínguez-Haydar</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12ada203-b24d-4868-b887-58fa3b2b07ae"/>
                <w:id w:val="197586503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3N2NjMGUxLTUwYjYtNDMxZi04MmE1LTg3MzcxYjI2YzcyNyIsIkVudHJpZXMiOlt7IiRpZCI6IjIiLCIkdHlwZSI6IlN3aXNzQWNhZGVtaWMuQ2l0YXZpLkNpdGF0aW9ucy5Xb3JkUGxhY2Vob2xkZXJFbnRyeSwgU3dpc3NBY2FkZW1pYy5DaXRhdmkiLCJJZCI6Ijg3M2IwMGJlLTEwNzgtNGIzYi04YzM0LWJiMTM0ZTE3MzUwZSIsIlJhbmdlTGVuZ3RoIjo2LCJSZWZlcmVuY2VJZCI6IjM1ZmZkODYwLWVlMTctNDVhNy1hOGMwLTEyMDYxNTY2MTI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QU4tREVDIiwiRG9pIjoiMTAuMTU1MTcvcmV2LmJpb2wudHJvcC4udjcxaTEuNTIwODc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NTUxNy9yZXYuYmlvbC50cm9wLi52NzFpMS41MjA4NyIsIlVyaVN0cmluZyI6Imh0dHBzOi8vZG9pLm9yZy8xMC4xNTUxNy9yZXYuYmlvbC50cm9wLi52NzFpMS41MjA4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MpIn1dfSwiVGFnIjoiQ2l0YXZpUGxhY2Vob2xkZXIjMTJhZGEyMDMtYjI0ZC00ODY4LWI4ODctNThmYTNiMmIwN2FlIiwiVGV4dCI6IigyMDIz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3AA79D32" w14:textId="77777777" w:rsidR="00920C82" w:rsidRPr="001369E9" w:rsidRDefault="00920C82" w:rsidP="00E77E6D">
            <w:pPr>
              <w:spacing w:after="0" w:line="240" w:lineRule="auto"/>
              <w:rPr>
                <w:rFonts w:eastAsia="Times New Roman" w:cstheme="minorHAnsi"/>
                <w:color w:val="000000"/>
                <w:sz w:val="18"/>
                <w:szCs w:val="18"/>
                <w:lang w:val="en-GB" w:eastAsia="de-DE"/>
              </w:rPr>
            </w:pPr>
            <w:proofErr w:type="gramStart"/>
            <w:r w:rsidRPr="001369E9">
              <w:rPr>
                <w:rFonts w:eastAsia="Times New Roman" w:cstheme="minorHAnsi"/>
                <w:color w:val="000000"/>
                <w:sz w:val="18"/>
                <w:szCs w:val="18"/>
                <w:lang w:val="en-GB" w:eastAsia="de-DE"/>
              </w:rPr>
              <w:t>10.15517/rev.biol.trop..</w:t>
            </w:r>
            <w:proofErr w:type="gramEnd"/>
            <w:r w:rsidRPr="001369E9">
              <w:rPr>
                <w:rFonts w:eastAsia="Times New Roman" w:cstheme="minorHAnsi"/>
                <w:color w:val="000000"/>
                <w:sz w:val="18"/>
                <w:szCs w:val="18"/>
                <w:lang w:val="en-GB" w:eastAsia="de-DE"/>
              </w:rPr>
              <w:t>v71i1.52087</w:t>
            </w:r>
          </w:p>
        </w:tc>
        <w:tc>
          <w:tcPr>
            <w:tcW w:w="2551" w:type="dxa"/>
            <w:tcBorders>
              <w:top w:val="nil"/>
              <w:left w:val="nil"/>
              <w:bottom w:val="nil"/>
              <w:right w:val="nil"/>
            </w:tcBorders>
            <w:noWrap/>
            <w:tcMar>
              <w:left w:w="0" w:type="dxa"/>
              <w:right w:w="0" w:type="dxa"/>
            </w:tcMar>
            <w:vAlign w:val="center"/>
            <w:hideMark/>
          </w:tcPr>
          <w:p w14:paraId="4B4667D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6709C94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A55C7" w:rsidRPr="0015525A">
              <w:rPr>
                <w:rFonts w:eastAsia="Times New Roman" w:cstheme="minorHAnsi"/>
                <w:color w:val="000000"/>
                <w:sz w:val="18"/>
                <w:szCs w:val="18"/>
                <w:vertAlign w:val="superscript"/>
                <w:lang w:val="en-GB" w:eastAsia="de-DE"/>
              </w:rPr>
              <w:t>4</w:t>
            </w:r>
          </w:p>
        </w:tc>
      </w:tr>
      <w:tr w:rsidR="00920C82" w:rsidRPr="001369E9" w14:paraId="084D8375" w14:textId="77777777" w:rsidTr="0015525A">
        <w:trPr>
          <w:trHeight w:val="255"/>
        </w:trPr>
        <w:tc>
          <w:tcPr>
            <w:tcW w:w="2694" w:type="dxa"/>
            <w:tcBorders>
              <w:top w:val="nil"/>
              <w:left w:val="nil"/>
              <w:bottom w:val="nil"/>
              <w:right w:val="nil"/>
            </w:tcBorders>
            <w:noWrap/>
            <w:tcMar>
              <w:left w:w="0" w:type="dxa"/>
              <w:right w:w="0" w:type="dxa"/>
            </w:tcMar>
            <w:hideMark/>
          </w:tcPr>
          <w:p w14:paraId="76496B12" w14:textId="405F1E16"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427388be-5298-4269-bb56-2dc9ae40da7a"/>
                <w:id w:val="-85681882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zMGNmMzI1LTIxMTQtNGZiNy1hMGUxLTFiOTgxODVmZjUzZCIsIkVudHJpZXMiOlt7IiRpZCI6IjIiLCIkdHlwZSI6IlN3aXNzQWNhZGVtaWMuQ2l0YXZpLkNpdGF0aW9ucy5Xb3JkUGxhY2Vob2xkZXJFbnRyeSwgU3dpc3NBY2FkZW1pYy5DaXRhdmkiLCJJZCI6ImUyNWQyMGE5LTNlZmItNDA0Yi04ZDE1LWQzNzMwYTI2NWY0MCIsIlJhbmdlTGVuZ3RoIjoxNSwiUmVmZXJlbmNlSWQiOiJlNmNhZTI5OS1kMjJkLTRkMTAtOTgzMC1lZGNhNDcyZTBlMz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mlvY29udHJvbC4yMDE5LjA0LjAwOCIsIlVyaVN0cmluZyI6Imh0dHBzOi8vZG9pLm9yZy8xMC4xMDE2L2ouYmlvY29udHJvbC4yMDE5LjA0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artinez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630cf325-2114-4fb7-a0e1-1b98185ff53d"/>
                <w:id w:val="82478404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QyNzM4OGJlLTUyOTgtNDI2OS1iYjU2LTJkYzlhZTQwZGE3YSIsIkVudHJpZXMiOlt7IiRpZCI6IjIiLCIkdHlwZSI6IlN3aXNzQWNhZGVtaWMuQ2l0YXZpLkNpdGF0aW9ucy5Xb3JkUGxhY2Vob2xkZXJFbnRyeSwgU3dpc3NBY2FkZW1pYy5DaXRhdmkiLCJJZCI6IjQ4YjQ0ZGE4LTAwMTYtNDE1OS04YTZmLWQ5NWZkZTYxOGQzNCIsIlJhbmdlTGVuZ3RoIjo2LCJSZWZlcmVuY2VJZCI6ImU2Y2FlMjk5LWQyMmQtNGQxMC05ODMwLWVkY2E0NzJlMGU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Jpb2NvbnRyb2wuMjAxOS4wNC4wMDgiLCJVcmlTdHJpbmciOiJodHRwczovL2RvaS5vcmcvMTAuMTAxNi9qLmJpb2NvbnRyb2wuMjAxOS4wNC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NjMwY2YzMjUtMjExNC00ZmI3LWEwZTEtMWI5ODE4NWZmNTNkIiwiVGV4dCI6IigyMDE5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99D762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iocontrol.2019.04.008</w:t>
            </w:r>
          </w:p>
        </w:tc>
        <w:tc>
          <w:tcPr>
            <w:tcW w:w="2551" w:type="dxa"/>
            <w:tcBorders>
              <w:top w:val="nil"/>
              <w:left w:val="nil"/>
              <w:bottom w:val="nil"/>
              <w:right w:val="nil"/>
            </w:tcBorders>
            <w:noWrap/>
            <w:tcMar>
              <w:left w:w="0" w:type="dxa"/>
              <w:right w:w="0" w:type="dxa"/>
            </w:tcMar>
            <w:hideMark/>
          </w:tcPr>
          <w:p w14:paraId="28CB275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14B1E93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A55C7" w:rsidRPr="0015525A">
              <w:rPr>
                <w:rFonts w:eastAsia="Times New Roman" w:cstheme="minorHAnsi"/>
                <w:color w:val="000000"/>
                <w:sz w:val="18"/>
                <w:szCs w:val="18"/>
                <w:vertAlign w:val="superscript"/>
                <w:lang w:val="en-GB" w:eastAsia="de-DE"/>
              </w:rPr>
              <w:t>1</w:t>
            </w:r>
          </w:p>
        </w:tc>
      </w:tr>
      <w:tr w:rsidR="00920C82" w:rsidRPr="001369E9" w14:paraId="4AC6B443"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0B8DF1F" w14:textId="774BE9FF"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041b62c-839d-4616-84c0-0faec1758b7b"/>
                <w:id w:val="173913045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VlZWViMGIwLWRiMGYtNGU5NS05NWM4LTgxOGJjN2I0ZTFjNCIsIkVudHJpZXMiOlt7IiRpZCI6IjIiLCIkdHlwZSI6IlN3aXNzQWNhZGVtaWMuQ2l0YXZpLkNpdGF0aW9ucy5Xb3JkUGxhY2Vob2xkZXJFbnRyeSwgU3dpc3NBY2FkZW1pYy5DaXRhdmkiLCJJZCI6ImEwMTA5OWM1LTIwNDktNGNkNC1iMWY2LWU5MWFlOTMxNTQxOSIsIlJhbmdlTGVuZ3RoIjoxNSwiUmVmZXJlbmNlSWQiOiJjN2RiMjk1OS01YjY5LTQzNTAtYTAzZS02ZDdhMjM5NTRkY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RpbWVzIiwiVXJpU3RyaW5nIjoiaHR0cHM6Ly9kb2kub3JnL1RpbWV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asner &amp; Goulet</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eeeeb0b0-db0f-4e95-95c8-818bc7b4e1c4"/>
                <w:id w:val="-87106780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wNDFiNjJjLTgzOWQtNDYxNi04NGMwLTBmYWVjMTc1OGI3YiIsIkVudHJpZXMiOlt7IiRpZCI6IjIiLCIkdHlwZSI6IlN3aXNzQWNhZGVtaWMuQ2l0YXZpLkNpdGF0aW9ucy5Xb3JkUGxhY2Vob2xkZXJFbnRyeSwgU3dpc3NBY2FkZW1pYy5DaXRhdmkiLCJJZCI6IjM2MGMxMDMxLTliNjAtNGU3ZS1iN2Y1LWM0ZTBkZTIyOTg1YiIsIlJhbmdlTGVuZ3RoIjo2LCJSZWZlcmVuY2VJZCI6ImM3ZGIyOTU5LTViNjktNDM1MC1hMDNlLTZkN2EyMzk1NGR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UaW1lcyIsIlVyaVN0cmluZyI6Imh0dHBzOi8vZG9pLm9yZy9UaW1l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Tk4MSkifV19LCJUYWciOiJDaXRhdmlQbGFjZWhvbGRlciNlZWVlYjBiMC1kYjBmLTRlOTUtOTVjOC04MThiYzdiNGUxYzQiLCJUZXh0IjoiKDE5ODE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8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F5463E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vAlign w:val="center"/>
            <w:hideMark/>
          </w:tcPr>
          <w:p w14:paraId="1389853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1DC9336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A55C7" w:rsidRPr="0015525A">
              <w:rPr>
                <w:rFonts w:eastAsia="Times New Roman" w:cstheme="minorHAnsi"/>
                <w:color w:val="000000"/>
                <w:sz w:val="18"/>
                <w:szCs w:val="18"/>
                <w:vertAlign w:val="superscript"/>
                <w:lang w:val="en-GB" w:eastAsia="de-DE"/>
              </w:rPr>
              <w:t>1</w:t>
            </w:r>
          </w:p>
        </w:tc>
      </w:tr>
      <w:tr w:rsidR="00920C82" w:rsidRPr="001369E9" w14:paraId="41D78668" w14:textId="77777777" w:rsidTr="0015525A">
        <w:trPr>
          <w:trHeight w:val="255"/>
        </w:trPr>
        <w:tc>
          <w:tcPr>
            <w:tcW w:w="2694" w:type="dxa"/>
            <w:tcBorders>
              <w:top w:val="nil"/>
              <w:left w:val="nil"/>
              <w:bottom w:val="nil"/>
              <w:right w:val="nil"/>
            </w:tcBorders>
            <w:noWrap/>
            <w:tcMar>
              <w:left w:w="0" w:type="dxa"/>
              <w:right w:w="0" w:type="dxa"/>
            </w:tcMar>
            <w:hideMark/>
          </w:tcPr>
          <w:p w14:paraId="43FE5C1C" w14:textId="75885EC3"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b6971cc9-4b0b-4000-a4b8-8667933d10c6"/>
                <w:id w:val="44212402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1ZjFmNjU2LTAwZDQtNDA5Ni05ZDM0LWYxMDg5NTFiZWU1YyIsIkVudHJpZXMiOlt7IiRpZCI6IjIiLCIkdHlwZSI6IlN3aXNzQWNhZGVtaWMuQ2l0YXZpLkNpdGF0aW9ucy5Xb3JkUGxhY2Vob2xkZXJFbnRyeSwgU3dpc3NBY2FkZW1pYy5DaXRhdmkiLCJJZCI6IjZiYWYxNTNhLWIyN2QtNDYyZC04OTQwLTU4MzllMjAwOWM5YiIsIlJhbmdlTGVuZ3RoIjoxNSwiUmVmZXJlbmNlSWQiOiI3NzY4NDA4NS05NGM1LTRmMWUtYjQyYi04OTM0NjE4NjEzM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0NDExL2VqZS4yMDA4LjExNiIsIlVyaVN0cmluZyI6Imh0dHBzOi8vZG9pLm9yZy8xMC4xNDQxMS9lamUuMjAwOC4xM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azón &amp; Bordera</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5f1f656-00d4-4096-9d34-f108951bee5c"/>
                <w:id w:val="132978670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2OTcxY2M5LTRiMGItNDAwMC1hNGI4LTg2Njc5MzNkMTBjNiIsIkVudHJpZXMiOlt7IiRpZCI6IjIiLCIkdHlwZSI6IlN3aXNzQWNhZGVtaWMuQ2l0YXZpLkNpdGF0aW9ucy5Xb3JkUGxhY2Vob2xkZXJFbnRyeSwgU3dpc3NBY2FkZW1pYy5DaXRhdmkiLCJJZCI6IjNmYzNjMmM1LTRmYTYtNDliMS05NmVmLWE2NWE4MzU1NTFlMyIsIlJhbmdlTGVuZ3RoIjo2LCJSZWZlcmVuY2VJZCI6Ijc3Njg0MDg1LTk0YzUtNGYxZS1iNDJiLTg5MzQ2MTg2MTM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DQxMS9lamUuMjAwOC4xMTYiLCJVcmlTdHJpbmciOiJodHRwczovL2RvaS5vcmcvMTAuMTQ0MTEvZWplLjIwMDguMTE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A4KSJ9XX0sIlRhZyI6IkNpdGF2aVBsYWNlaG9sZGVyI2E1ZjFmNjU2LTAwZDQtNDA5Ni05ZDM0LWYxMDg5NTFiZWU1YyIsIlRleHQiOiIoMjAwO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0207BF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4411/eje.2008.116</w:t>
            </w:r>
          </w:p>
        </w:tc>
        <w:tc>
          <w:tcPr>
            <w:tcW w:w="2551" w:type="dxa"/>
            <w:tcBorders>
              <w:top w:val="nil"/>
              <w:left w:val="nil"/>
              <w:bottom w:val="nil"/>
              <w:right w:val="nil"/>
            </w:tcBorders>
            <w:noWrap/>
            <w:tcMar>
              <w:left w:w="0" w:type="dxa"/>
              <w:right w:w="0" w:type="dxa"/>
            </w:tcMar>
            <w:hideMark/>
          </w:tcPr>
          <w:p w14:paraId="494135E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65BDEA6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A55C7" w:rsidRPr="0015525A">
              <w:rPr>
                <w:rFonts w:eastAsia="Times New Roman" w:cstheme="minorHAnsi"/>
                <w:color w:val="000000"/>
                <w:sz w:val="18"/>
                <w:szCs w:val="18"/>
                <w:vertAlign w:val="superscript"/>
                <w:lang w:val="en-GB" w:eastAsia="de-DE"/>
              </w:rPr>
              <w:t>4</w:t>
            </w:r>
          </w:p>
        </w:tc>
      </w:tr>
      <w:tr w:rsidR="00920C82" w:rsidRPr="001369E9" w14:paraId="19051957"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044C14B5" w14:textId="2C685D5B"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685c1905-9f24-4233-b4e0-8b1611bebfef"/>
                <w:id w:val="-120725951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iMGRkMTNlLTFlMTktNDgzNC1iNjZhLTZhMjVkZjJjM2EzMCIsIkVudHJpZXMiOlt7IiRpZCI6IjIiLCIkdHlwZSI6IlN3aXNzQWNhZGVtaWMuQ2l0YXZpLkNpdGF0aW9ucy5Xb3JkUGxhY2Vob2xkZXJFbnRyeSwgU3dpc3NBY2FkZW1pYy5DaXRhdmkiLCJJZCI6Ijk2MzljMWNmLWUyMmUtNDMyMS1iYjFjLTkzYTViYmExOGEzNCIsIlJhbmdlTGVuZ3RoIjoyNSwiUmVmZXJlbmNlSWQiOiIzNDRiNTIwNi00OTY5LTRlNTctYjk4MS03NmJiOTVmYTg5Ym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VTiIsIkRvaSI6IjEwLjMzOTAvcG9seW0xMjA2MTQzMCIsIkVkaXRvcnMiOltdLCJFdmFsdWF0aW9uQ29tcGxleGl0eSI6MCwiRXZhbHVhdGlvblNvdXJjZVRleHRGb3JtYXQiOjAsIkdyb3VwcyI6W3siJGlkIjoiMTU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TAvcG9seW0xMjA2MTQzMCIsIlVyaVN0cmluZyI6Imh0dHBzOi8vZG9pLm9yZy8xMC4zMzkwL3BvbHltMTIwNjE0Mz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kYjMzMTc0NS1iNDMyLTRlMmItYTRkYy01YjhiNGM5YzYyYmIiLCJNb2RpZmllZE9uIjoiMjAyNC0xMi0xMVQwOTo0NTo1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yNjA0ODI0IiwiVXJpU3RyaW5nIjoiaHR0cDovL3d3dy5uY2JpLm5sbS5uaWguZ292L3B1Ym1lZC8zMjYwNDgy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TI6NDU6MTYiLCJNb2RpZmllZEJ5IjoiX0FuZHJlIEtyYWhuZXIiLCJJZCI6ImZiMGQwZmVjLTFlNzktNDBmNy04NWJmLWViMmVmMmRiMGE2OCIsIk1vZGlmaWVkT24iOiIyMDI0LTEyLTExVDEyOjQ1OjE2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UE1DNzM2MjAwMiIsIlVyaVN0cmluZyI6Imh0dHBzOi8vd3d3Lm5jYmkubmxtLm5paC5nb3YvcG1jL2FydGljbGVzL1BNQzczNjIwMD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inden-Birkenmai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5b0dd13e-1e19-4834-b66a-6a25df2c3a30"/>
                <w:id w:val="-81803876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4NWMxOTA1LTlmMjQtNDIzMy1iNGUwLThiMTYxMWJlYmZlZiIsIkVudHJpZXMiOlt7IiRpZCI6IjIiLCIkdHlwZSI6IlN3aXNzQWNhZGVtaWMuQ2l0YXZpLkNpdGF0aW9ucy5Xb3JkUGxhY2Vob2xkZXJFbnRyeSwgU3dpc3NBY2FkZW1pYy5DaXRhdmkiLCJJZCI6IjExYTE0YWNmLWI4NzEtNDI1NC1hNjE1LThmOTgyOTU5YjgxZCIsIlJhbmdlTGVuZ3RoIjo2LCJSZWZlcmVuY2VJZCI6IjM0NGI1MjA2LTQ5NjktNGU1Ny1iOTgxLTc2YmI5NWZhODl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VU4iLCJEb2kiOiIxMC4zMzkwL3BvbHltMTIwNjE0MzAiLCJFZGl0b3JzIjpbXSwiRXZhbHVhdGlvbkNvbXBsZXhpdHkiOjAsIkV2YWx1YXRpb25Tb3VyY2VUZXh0Rm9ybWF0IjowLCJHcm91cHMiOlt7IiRpZCI6IjE1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3BvbHltMTIwNjE0MzAiLCJVcmlTdHJpbmciOiJodHRwczovL2RvaS5vcmcvMTAuMzM5MC9wb2x5bTEyMDYxNDM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GIzMzE3NDUtYjQzMi00ZTJiLWE0ZGMtNWI4YjRjOWM2MmJiIiwiTW9kaWZpZWRPbiI6IjIwMjQtMTItMTFUMDk6NDU6NT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MjYwNDgyNCIsIlVyaVN0cmluZyI6Imh0dHA6Ly93d3cubmNiaS5ubG0ubmloLmdvdi9wdWJtZWQvMzI2MDQ4Mj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EyOjQ1OjE2IiwiTW9kaWZpZWRCeSI6Il9BbmRyZSBLcmFobmVyIiwiSWQiOiJmYjBkMGZlYy0xZTc5LTQwZjctODViZi1lYjJlZjJkYjBhNjgiLCJNb2RpZmllZE9uIjoiMjAyNC0xMi0xMVQxMjo0NToxNi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czNjIwMDIiLCJVcmlTdHJpbmciOiJodHRwczovL3d3dy5uY2JpLm5sbS5uaWguZ292L3BtYy9hcnRpY2xlcy9QTUM3MzYyMDA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5C31DD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3390/polym12061430</w:t>
            </w:r>
          </w:p>
        </w:tc>
        <w:tc>
          <w:tcPr>
            <w:tcW w:w="2551" w:type="dxa"/>
            <w:tcBorders>
              <w:top w:val="nil"/>
              <w:left w:val="nil"/>
              <w:bottom w:val="nil"/>
              <w:right w:val="nil"/>
            </w:tcBorders>
            <w:noWrap/>
            <w:tcMar>
              <w:left w:w="0" w:type="dxa"/>
              <w:right w:w="0" w:type="dxa"/>
            </w:tcMar>
            <w:vAlign w:val="center"/>
            <w:hideMark/>
          </w:tcPr>
          <w:p w14:paraId="595BF8B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3861BFBA" w14:textId="77777777" w:rsidR="00920C82" w:rsidRPr="001369E9" w:rsidRDefault="00920C82">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A55C7">
              <w:rPr>
                <w:rFonts w:eastAsia="Times New Roman" w:cstheme="minorHAnsi"/>
                <w:color w:val="000000"/>
                <w:sz w:val="18"/>
                <w:szCs w:val="18"/>
                <w:vertAlign w:val="superscript"/>
                <w:lang w:val="en-GB" w:eastAsia="de-DE"/>
              </w:rPr>
              <w:t>4</w:t>
            </w:r>
          </w:p>
        </w:tc>
      </w:tr>
      <w:tr w:rsidR="00920C82" w:rsidRPr="001369E9" w14:paraId="27F1A70D" w14:textId="77777777" w:rsidTr="0015525A">
        <w:trPr>
          <w:trHeight w:val="255"/>
        </w:trPr>
        <w:tc>
          <w:tcPr>
            <w:tcW w:w="2694" w:type="dxa"/>
            <w:tcBorders>
              <w:top w:val="nil"/>
              <w:left w:val="nil"/>
              <w:bottom w:val="nil"/>
              <w:right w:val="nil"/>
            </w:tcBorders>
            <w:noWrap/>
            <w:tcMar>
              <w:left w:w="0" w:type="dxa"/>
              <w:right w:w="0" w:type="dxa"/>
            </w:tcMar>
            <w:hideMark/>
          </w:tcPr>
          <w:p w14:paraId="73A9DF1E" w14:textId="0B12FE88"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b64019de-c290-4dd4-9fe7-5e1e9bf6ddcb"/>
                <w:id w:val="-179289159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xYzcxZmMxLTlhNzQtNGE5MC05YWMxLTcyZTlmNjE5MzgxNyIsIkVudHJpZXMiOlt7IiRpZCI6IjIiLCIkdHlwZSI6IlN3aXNzQWNhZGVtaWMuQ2l0YXZpLkNpdGF0aW9ucy5Xb3JkUGxhY2Vob2xkZXJFbnRyeSwgU3dpc3NBY2FkZW1pYy5DaXRhdmkiLCJJZCI6Ijk2MzBmZGExLTgyNTAtNGE0NC1iOTYwLTk0NThkMTI1MzJlMSIsIlJhbmdlTGVuZ3RoIjoxMiwiUmVmZXJlbmNlSWQiOiI5NWI4MGEwZi0wYTdmLTRhMGUtODE5Yi00ODUwMjBlMmI1M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g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A3L3MxMDg0MS0wMDctOTEzMC01IiwiVXJpU3RyaW5nIjoiaHR0cHM6Ly9kb2kub3JnLzEwLjEwMDcvczEwODQxLTAwNy05MTMwL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iss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b1c71fc1-9a74-4a90-9ac1-72e9f6193817"/>
                <w:id w:val="-100358660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2NDAxOWRlLWMyOTAtNGRkNC05ZmU3LTVlMWU5YmY2ZGRjYiIsIkVudHJpZXMiOlt7IiRpZCI6IjIiLCIkdHlwZSI6IlN3aXNzQWNhZGVtaWMuQ2l0YXZpLkNpdGF0aW9ucy5Xb3JkUGxhY2Vob2xkZXJFbnRyeSwgU3dpc3NBY2FkZW1pYy5DaXRhdmkiLCJJZCI6ImQzYTQ2YTcyLWYwN2QtNDhhYS04YzE5LTdiZDNiOTliMzYwZCIsIlJhbmdlTGVuZ3RoIjo2LCJSZWZlcmVuY2VJZCI6Ijk1YjgwYTBmLTBhN2YtNGEwZS04MTliLTQ4NTAyMGUyYjU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9zMTA4NDEtMDA3LTkxMzAtNSIsIlVyaVN0cmluZyI6Imh0dHBzOi8vZG9pLm9yZy8xMC4xMDA3L3MxMDg0MS0wMDctOTEzMC0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DkpIn1dfSwiVGFnIjoiQ2l0YXZpUGxhY2Vob2xkZXIjYjFjNzFmYzEtOWE3NC00YTkwLTlhYzEtNzJlOWY2MTkzODE3IiwiVGV4dCI6IigyMDA5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6E16AC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841-007-9130-5</w:t>
            </w:r>
          </w:p>
        </w:tc>
        <w:tc>
          <w:tcPr>
            <w:tcW w:w="2551" w:type="dxa"/>
            <w:tcBorders>
              <w:top w:val="nil"/>
              <w:left w:val="nil"/>
              <w:bottom w:val="nil"/>
              <w:right w:val="nil"/>
            </w:tcBorders>
            <w:noWrap/>
            <w:tcMar>
              <w:left w:w="0" w:type="dxa"/>
              <w:right w:w="0" w:type="dxa"/>
            </w:tcMar>
            <w:hideMark/>
          </w:tcPr>
          <w:p w14:paraId="20CAF95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25CC414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A55C7" w:rsidRPr="0015525A">
              <w:rPr>
                <w:rFonts w:eastAsia="Times New Roman" w:cstheme="minorHAnsi"/>
                <w:color w:val="000000"/>
                <w:sz w:val="18"/>
                <w:szCs w:val="18"/>
                <w:vertAlign w:val="superscript"/>
                <w:lang w:val="en-GB" w:eastAsia="de-DE"/>
              </w:rPr>
              <w:t>1</w:t>
            </w:r>
          </w:p>
        </w:tc>
      </w:tr>
      <w:tr w:rsidR="00920C82" w:rsidRPr="001369E9" w14:paraId="0E1BA56A"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CA2582A" w14:textId="45AF540A"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eastAsia="de-DE"/>
                </w:rPr>
                <w:alias w:val="To edit, see citavi.com/edit"/>
                <w:tag w:val="CitaviPlaceholder#3bc0d487-1da9-4c21-8632-6dc6d8b92a86"/>
                <w:id w:val="1959908767"/>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zI4NDcyMThkLWI1NmItNGQyMS1hNjI1LTc5MTY4OWU2ZGJhZiIsIkVudHJpZXMiOlt7IiRpZCI6IjIiLCIkdHlwZSI6IlN3aXNzQWNhZGVtaWMuQ2l0YXZpLkNpdGF0aW9ucy5Xb3JkUGxhY2Vob2xkZXJFbnRyeSwgU3dpc3NBY2FkZW1pYy5DaXRhdmkiLCJJZCI6ImE0NjBmN2I5LTY3ZWUtNDU1Yy1iZDMzLTlmMDM5NTk0YTZmMiIsIlJhbmdlTGVuZ3RoIjoxNCwiUmVmZXJlbmNlSWQiOiJhMjY3NTgxOS00ODI1LTRjMTItODFiZC1hYjcyODE5ZGYx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jA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ExL2ljYWQuMTI2NjIiLCJVcmlTdHJpbmciOiJodHRwczovL2RvaS5vcmcvMTAuMTExMS9pY2FkLjEyNj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}</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Möglich et al.</w:t>
                </w:r>
                <w:r w:rsidR="00920C82" w:rsidRPr="001369E9">
                  <w:rPr>
                    <w:rFonts w:eastAsia="Times New Roman" w:cstheme="minorHAnsi"/>
                    <w:color w:val="000000"/>
                    <w:sz w:val="18"/>
                    <w:szCs w:val="18"/>
                    <w:lang w:eastAsia="de-DE"/>
                  </w:rPr>
                  <w:fldChar w:fldCharType="end"/>
                </w:r>
              </w:sdtContent>
            </w:sdt>
            <w:r w:rsidR="00920C82" w:rsidRPr="001369E9">
              <w:rPr>
                <w:rFonts w:eastAsia="Times New Roman" w:cstheme="minorHAnsi"/>
                <w:color w:val="000000"/>
                <w:sz w:val="18"/>
                <w:szCs w:val="18"/>
                <w:lang w:eastAsia="de-DE"/>
              </w:rPr>
              <w:t xml:space="preserve"> </w:t>
            </w:r>
            <w:sdt>
              <w:sdtPr>
                <w:rPr>
                  <w:rFonts w:eastAsia="Times New Roman" w:cstheme="minorHAnsi"/>
                  <w:color w:val="000000"/>
                  <w:sz w:val="18"/>
                  <w:szCs w:val="18"/>
                  <w:lang w:eastAsia="de-DE"/>
                </w:rPr>
                <w:alias w:val="To edit, see citavi.com/edit"/>
                <w:tag w:val="CitaviPlaceholder#2847218d-b56b-4d21-a625-791689e6dbaf"/>
                <w:id w:val="-519859369"/>
                <w:placeholder>
                  <w:docPart w:val="C4A03E923A3445C2A8C71B1F7502CD6B"/>
                </w:placeholder>
              </w:sdtPr>
              <w:sdtContent>
                <w:r w:rsidR="00920C82" w:rsidRPr="001369E9">
                  <w:rPr>
                    <w:rFonts w:eastAsia="Times New Roman" w:cstheme="minorHAnsi"/>
                    <w:color w:val="000000"/>
                    <w:sz w:val="18"/>
                    <w:szCs w:val="18"/>
                    <w:lang w:eastAsia="de-DE"/>
                  </w:rPr>
                  <w:fldChar w:fldCharType="begin"/>
                </w:r>
                <w:r w:rsidR="006B5AB9">
                  <w:rPr>
                    <w:rFonts w:eastAsia="Times New Roman" w:cstheme="minorHAnsi"/>
                    <w:color w:val="000000"/>
                    <w:sz w:val="18"/>
                    <w:szCs w:val="18"/>
                    <w:lang w:eastAsia="de-DE"/>
                  </w:rPr>
                  <w:instrText>ADDIN CitaviPlaceholder{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Iw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xMS9pY2FkLjEyNjYyIiwiVXJpU3RyaW5nIjoiaHR0cHM6Ly9kb2kub3JnLzEwLjExMTEvaWNhZC4xMjY2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ykifV19LCJUYWciOiJDaXRhdmlQbGFjZWhvbGRlciMyODQ3MjE4ZC1iNTZiLTRkMjEtYTYyNS03OTE2ODllNmRiYWYiLCJUZXh0IjoiKDIwMjMpIiwiV0FJVmVyc2lvbiI6IjYuMTguMC4wIn0=}</w:instrText>
                </w:r>
                <w:r w:rsidR="00920C82" w:rsidRPr="001369E9">
                  <w:rPr>
                    <w:rFonts w:eastAsia="Times New Roman" w:cstheme="minorHAnsi"/>
                    <w:color w:val="000000"/>
                    <w:sz w:val="18"/>
                    <w:szCs w:val="18"/>
                    <w:lang w:eastAsia="de-DE"/>
                  </w:rPr>
                  <w:fldChar w:fldCharType="separate"/>
                </w:r>
                <w:r w:rsidR="006B5AB9">
                  <w:rPr>
                    <w:rFonts w:eastAsia="Times New Roman" w:cstheme="minorHAnsi"/>
                    <w:color w:val="000000"/>
                    <w:sz w:val="18"/>
                    <w:szCs w:val="18"/>
                    <w:lang w:eastAsia="de-DE"/>
                  </w:rPr>
                  <w:t>(2023)</w:t>
                </w:r>
                <w:r w:rsidR="00920C82" w:rsidRPr="001369E9">
                  <w:rPr>
                    <w:rFonts w:eastAsia="Times New Roman" w:cstheme="minorHAnsi"/>
                    <w:color w:val="000000"/>
                    <w:sz w:val="18"/>
                    <w:szCs w:val="18"/>
                    <w:lang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B1D372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icad.12662</w:t>
            </w:r>
          </w:p>
        </w:tc>
        <w:tc>
          <w:tcPr>
            <w:tcW w:w="2551" w:type="dxa"/>
            <w:tcBorders>
              <w:top w:val="nil"/>
              <w:left w:val="nil"/>
              <w:bottom w:val="nil"/>
              <w:right w:val="nil"/>
            </w:tcBorders>
            <w:noWrap/>
            <w:tcMar>
              <w:left w:w="0" w:type="dxa"/>
              <w:right w:w="0" w:type="dxa"/>
            </w:tcMar>
            <w:vAlign w:val="center"/>
            <w:hideMark/>
          </w:tcPr>
          <w:p w14:paraId="2ADA6CD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188DAC6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B62C64" w:rsidRPr="0015525A">
              <w:rPr>
                <w:rFonts w:eastAsia="Times New Roman" w:cstheme="minorHAnsi"/>
                <w:color w:val="000000"/>
                <w:sz w:val="18"/>
                <w:szCs w:val="18"/>
                <w:vertAlign w:val="superscript"/>
                <w:lang w:val="en-GB" w:eastAsia="de-DE"/>
              </w:rPr>
              <w:t>1</w:t>
            </w:r>
          </w:p>
        </w:tc>
      </w:tr>
      <w:tr w:rsidR="00920C82" w:rsidRPr="001369E9" w14:paraId="7504F7DE" w14:textId="77777777" w:rsidTr="0015525A">
        <w:trPr>
          <w:trHeight w:val="255"/>
        </w:trPr>
        <w:tc>
          <w:tcPr>
            <w:tcW w:w="2694" w:type="dxa"/>
            <w:tcBorders>
              <w:top w:val="nil"/>
              <w:left w:val="nil"/>
              <w:bottom w:val="nil"/>
              <w:right w:val="nil"/>
            </w:tcBorders>
            <w:noWrap/>
            <w:tcMar>
              <w:left w:w="0" w:type="dxa"/>
              <w:right w:w="0" w:type="dxa"/>
            </w:tcMar>
            <w:hideMark/>
          </w:tcPr>
          <w:p w14:paraId="55A59D9C" w14:textId="1A7E5C5E"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af4c45c-cdee-43be-bf06-c41b9121e4ac"/>
                <w:id w:val="120583029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3NDMxYzE1LTlmYWEtNGI2Yy04NTY1LWU1ZjU1MWQ5Y2M2YyIsIkVudHJpZXMiOlt7IiRpZCI6IjIiLCIkdHlwZSI6IlN3aXNzQWNhZGVtaWMuQ2l0YXZpLkNpdGF0aW9ucy5Xb3JkUGxhY2Vob2xkZXJFbnRyeSwgU3dpc3NBY2FkZW1pYy5DaXRhdmkiLCJJZCI6IjMxMzJlMmNmLWY1M2UtNDRhMi1hZTA4LTYxNWU3ODMwNTVjNSIsIlJhbmdlTGVuZ3RoIjoxNywiUmVmZXJlbmNlSWQiOiIzZGQwZDk4Yy04YWViLTRmNDYtOTdkOS1kNjQwMTZkMDEx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g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YmlvY29uLjIwMTkuMTA4MzI3IiwiVXJpU3RyaW5nIjoiaHR0cHM6Ly9kb2kub3JnLzEwLjEwMTYvai5iaW9jb24uMjAxOS4xMDgzMj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ontgomery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7431c15-9faa-4b6c-8565-e5f551d9cc6c"/>
                <w:id w:val="-129482903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hZjRjNDVjLWNkZWUtNDNiZS1iZjA2LWM0MWI5MTIxZTRhYyIsIkVudHJpZXMiOlt7IiRpZCI6IjIiLCIkdHlwZSI6IlN3aXNzQWNhZGVtaWMuQ2l0YXZpLkNpdGF0aW9ucy5Xb3JkUGxhY2Vob2xkZXJFbnRyeSwgU3dpc3NBY2FkZW1pYy5DaXRhdmkiLCJJZCI6ImVlZDRkMDI0LWZjYzAtNDdmYS1hMDA5LTViMWU5NjFkMmYzYyIsIlJhbmdlTGVuZ3RoIjo2LCJSZWZlcmVuY2VJZCI6IjNkZDBkOThjLThhZWItNGY0Ni05N2Q5LWQ2NDAxNmQwMTE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mJpb2Nvbi4yMDE5LjEwODMyNyIsIlVyaVN0cmluZyI6Imh0dHBzOi8vZG9pLm9yZy8xMC4xMDE2L2ouYmlvY29uLjIwMTkuMTA4MzI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wKSJ9XX0sIlRhZyI6IkNpdGF2aVBsYWNlaG9sZGVyIzg3NDMxYzE1LTlmYWEtNGI2Yy04NTY1LWU1ZjU1MWQ5Y2M2YyIsIlRleHQiOiIoMjAyM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4D9C5C2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iocon.2019.108327</w:t>
            </w:r>
          </w:p>
        </w:tc>
        <w:tc>
          <w:tcPr>
            <w:tcW w:w="2551" w:type="dxa"/>
            <w:tcBorders>
              <w:top w:val="nil"/>
              <w:left w:val="nil"/>
              <w:bottom w:val="nil"/>
              <w:right w:val="nil"/>
            </w:tcBorders>
            <w:noWrap/>
            <w:tcMar>
              <w:left w:w="0" w:type="dxa"/>
              <w:right w:w="0" w:type="dxa"/>
            </w:tcMar>
            <w:hideMark/>
          </w:tcPr>
          <w:p w14:paraId="02887FB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49985BC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91DDF" w:rsidRPr="0015525A">
              <w:rPr>
                <w:rFonts w:eastAsia="Times New Roman" w:cstheme="minorHAnsi"/>
                <w:color w:val="000000"/>
                <w:sz w:val="18"/>
                <w:szCs w:val="18"/>
                <w:vertAlign w:val="superscript"/>
                <w:lang w:val="en-GB" w:eastAsia="de-DE"/>
              </w:rPr>
              <w:t>1</w:t>
            </w:r>
          </w:p>
        </w:tc>
      </w:tr>
      <w:tr w:rsidR="00920C82" w:rsidRPr="001369E9" w14:paraId="1F9A334F" w14:textId="77777777" w:rsidTr="0015525A">
        <w:trPr>
          <w:trHeight w:val="255"/>
        </w:trPr>
        <w:tc>
          <w:tcPr>
            <w:tcW w:w="2694" w:type="dxa"/>
            <w:tcBorders>
              <w:top w:val="nil"/>
              <w:left w:val="nil"/>
              <w:bottom w:val="nil"/>
              <w:right w:val="nil"/>
            </w:tcBorders>
            <w:noWrap/>
            <w:tcMar>
              <w:left w:w="0" w:type="dxa"/>
              <w:right w:w="0" w:type="dxa"/>
            </w:tcMar>
            <w:hideMark/>
          </w:tcPr>
          <w:p w14:paraId="7E1EEFB2" w14:textId="7126D241"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07bec97-3406-4129-9f48-4eba81a4929a"/>
                <w:id w:val="-159739900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jY2JmNzg0LTYyYTMtNDYxYi1iZjA2LWJkMTMxMGY0NWFmYSIsIkVudHJpZXMiOlt7IiRpZCI6IjIiLCIkdHlwZSI6IlN3aXNzQWNhZGVtaWMuQ2l0YXZpLkNpdGF0aW9ucy5Xb3JkUGxhY2Vob2xkZXJFbnRyeSwgU3dpc3NBY2FkZW1pYy5DaXRhdmkiLCJJZCI6ImFjZjlmYzE3LTQzNjktNDhlOS05ZTBiLTY2YzIwNTlkOWJmYSIsIlJhbmdlTGVuZ3RoIjoxMywiUmVmZXJlbmNlSWQiOiJhZTVmZGZmOS01ZmI4LTQ1MzYtYTEwZS00MDM0ZDVkN2UwOD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k9WIiwiRG9pIjoiMTAuMTAwNy9zMTA1MzEtMDA4LTk0MDktMSIsIkVkaXRvcnMiOltdLCJFdmFsdWF0aW9uQ29tcGxleGl0eSI6MCwiRXZhbHVhdGlvblNvdXJjZVRleHRGb3JtYXQiOjAsIkdyb3VwcyI6W3siJGlkIjoiMTU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wNTMxLTAwOC05NDA5LTEiLCJVcmlTdHJpbmciOiJodHRwczovL2RvaS5vcmcvMTAuMTAwNy9zMTA1MzEtMDA4LTk0MDkt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üll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ccbf784-62a3-461b-bf06-bd1310f45afa"/>
                <w:id w:val="-21867469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wN2JlYzk3LTM0MDYtNDEyOS05ZjQ4LTRlYmE4MWE0OTI5YSIsIkVudHJpZXMiOlt7IiRpZCI6IjIiLCIkdHlwZSI6IlN3aXNzQWNhZGVtaWMuQ2l0YXZpLkNpdGF0aW9ucy5Xb3JkUGxhY2Vob2xkZXJFbnRyeSwgU3dpc3NBY2FkZW1pYy5DaXRhdmkiLCJJZCI6IjNiMGI0MTY2LTk2NWQtNDZiNS05OGE5LTEyNjc0OTA2YTUyMyIsIlJhbmdlTGVuZ3RoIjo2LCJSZWZlcmVuY2VJZCI6ImFlNWZkZmY5LTVmYjgtNDUzNi1hMTBlLTQwMzRkNWQ3ZTA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5PViIsIkRvaSI6IjEwLjEwMDcvczEwNTMxLTAwOC05NDA5LTEiLCJFZGl0b3JzIjpbXSwiRXZhbHVhdGlvbkNvbXBsZXhpdHkiOjAsIkV2YWx1YXRpb25Tb3VyY2VUZXh0Rm9ybWF0IjowLCJHcm91cHMiOlt7IiRpZCI6IjE1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3MxMDUzMS0wMDgtOTQwOS0xIiwiVXJpU3RyaW5nIjoiaHR0cHM6Ly9kb2kub3JnLzEwLjEwMDcvczEwNTMxLTAwOC05NDA5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DgpIn1dfSwiVGFnIjoiQ2l0YXZpUGxhY2Vob2xkZXIjMGNjYmY3ODQtNjJhMy00NjFiLWJmMDYtYmQxMzEwZjQ1YWZhIiwiVGV4dCI6IigyMDA4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03DE69E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531-008-9409-1</w:t>
            </w:r>
          </w:p>
        </w:tc>
        <w:tc>
          <w:tcPr>
            <w:tcW w:w="2551" w:type="dxa"/>
            <w:tcBorders>
              <w:top w:val="nil"/>
              <w:left w:val="nil"/>
              <w:bottom w:val="nil"/>
              <w:right w:val="nil"/>
            </w:tcBorders>
            <w:noWrap/>
            <w:tcMar>
              <w:left w:w="0" w:type="dxa"/>
              <w:right w:w="0" w:type="dxa"/>
            </w:tcMar>
            <w:hideMark/>
          </w:tcPr>
          <w:p w14:paraId="0691FF5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29FE65F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111D4005"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9AF263A" w14:textId="04719CEF" w:rsidR="00920C82" w:rsidRPr="00E019A8"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883e829d-712c-43cd-acd3-b39306f19d49"/>
                <w:id w:val="-1681653165"/>
                <w:placeholder>
                  <w:docPart w:val="C4A03E923A3445C2A8C71B1F7502CD6B"/>
                </w:placeholder>
              </w:sdtPr>
              <w:sdtContent>
                <w:r w:rsidR="00920C82" w:rsidRPr="00E019A8">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NhNWI0YjRhLWNmZjAtNDNhYi04NGI2LTY2YTljODVlMmI4MyIsIkVudHJpZXMiOlt7IiRpZCI6IjIiLCIkdHlwZSI6IlN3aXNzQWNhZGVtaWMuQ2l0YXZpLkNpdGF0aW9ucy5Xb3JkUGxhY2Vob2xkZXJFbnRyeSwgU3dpc3NBY2FkZW1pYy5DaXRhdmkiLCJJZCI6IjU1OTY0ODY5LTM0NGMtNGJjYy04YmQ0LTRiYmM0YWY4NTc4ZiIsIlJhbmdlTGVuZ3RoIjoxMiwiUmVmZXJlbmNlSWQiOiI2NjI4OGIzZC1jZjkwLTQ5NWQtODY2ZS04ZjRmOGExZDhmZT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nRydW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hZmUuMTI0NDciLCJVcmlTdHJpbmciOiJodHRwczovL2RvaS5vcmcvMTAuMTExMS9hZmUuMTI0N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}</w:instrText>
                </w:r>
                <w:r w:rsidR="00920C82" w:rsidRPr="00E019A8">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Muñoz et al.</w:t>
                </w:r>
                <w:r w:rsidR="00920C82" w:rsidRPr="00E019A8">
                  <w:rPr>
                    <w:rFonts w:eastAsia="Times New Roman" w:cstheme="minorHAnsi"/>
                    <w:color w:val="000000"/>
                    <w:sz w:val="18"/>
                    <w:szCs w:val="18"/>
                    <w:lang w:val="en-GB" w:eastAsia="de-DE"/>
                  </w:rPr>
                  <w:fldChar w:fldCharType="end"/>
                </w:r>
              </w:sdtContent>
            </w:sdt>
            <w:r w:rsidR="00920C82" w:rsidRPr="00E019A8">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a5b4b4a-cff0-43ab-84b6-66a9c85e2b83"/>
                <w:id w:val="-553620700"/>
                <w:placeholder>
                  <w:docPart w:val="C4A03E923A3445C2A8C71B1F7502CD6B"/>
                </w:placeholder>
              </w:sdtPr>
              <w:sdtContent>
                <w:r w:rsidR="00920C82" w:rsidRPr="00E019A8">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4M2U4MjlkLTcxMmMtNDNjZC1hY2QzLWIzOTMwNmYxOWQ0OSIsIkVudHJpZXMiOlt7IiRpZCI6IjIiLCIkdHlwZSI6IlN3aXNzQWNhZGVtaWMuQ2l0YXZpLkNpdGF0aW9ucy5Xb3JkUGxhY2Vob2xkZXJFbnRyeSwgU3dpc3NBY2FkZW1pYy5DaXRhdmkiLCJJZCI6IjQyMjc0ZGFiLWFhZDUtNDZiNy1hODNkLTFjM2U4NTc2NDMzNSIsIlJhbmdlTGVuZ3RoIjo2LCJSZWZlcmVuY2VJZCI6IjY2Mjg4YjNkLWNmOTAtNDk1ZC04NjZlLThmNGY4YTFkOGZ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0cnV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YWZlLjEyNDQ3IiwiVXJpU3RyaW5nIjoiaHR0cHM6Ly9kb2kub3JnLzEwLjExMTEvYWZlLjEyNDQ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SkifV19LCJUYWciOiJDaXRhdmlQbGFjZWhvbGRlciMzYTViNGI0YS1jZmYwLTQzYWItODRiNi02NmE5Yzg1ZTJiODMiLCJUZXh0IjoiKDIwMjEpIiwiV0FJVmVyc2lvbiI6IjYuMTguMC4wIn0=}</w:instrText>
                </w:r>
                <w:r w:rsidR="00920C82" w:rsidRPr="00E019A8">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1)</w:t>
                </w:r>
                <w:r w:rsidR="00920C82" w:rsidRPr="00E019A8">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4F5A78AE" w14:textId="77777777"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10.1111/afe.12447</w:t>
            </w:r>
          </w:p>
        </w:tc>
        <w:tc>
          <w:tcPr>
            <w:tcW w:w="2551" w:type="dxa"/>
            <w:tcBorders>
              <w:top w:val="nil"/>
              <w:left w:val="nil"/>
              <w:bottom w:val="nil"/>
              <w:right w:val="nil"/>
            </w:tcBorders>
            <w:noWrap/>
            <w:tcMar>
              <w:left w:w="0" w:type="dxa"/>
              <w:right w:w="0" w:type="dxa"/>
            </w:tcMar>
            <w:vAlign w:val="center"/>
            <w:hideMark/>
          </w:tcPr>
          <w:p w14:paraId="5CD47D8E" w14:textId="77777777"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5EE1A253" w14:textId="43069A31" w:rsidR="00920C82" w:rsidRPr="00E019A8" w:rsidRDefault="00E019A8" w:rsidP="00E77E6D">
            <w:pPr>
              <w:spacing w:after="0" w:line="240" w:lineRule="auto"/>
              <w:rPr>
                <w:rFonts w:eastAsia="Times New Roman" w:cstheme="minorHAnsi"/>
                <w:color w:val="000000"/>
                <w:sz w:val="18"/>
                <w:szCs w:val="18"/>
                <w:lang w:val="en-GB" w:eastAsia="de-DE"/>
              </w:rPr>
            </w:pPr>
            <w:r w:rsidRPr="0015525A">
              <w:rPr>
                <w:rFonts w:eastAsia="Times New Roman" w:cstheme="minorHAnsi"/>
                <w:color w:val="000000"/>
                <w:sz w:val="18"/>
                <w:szCs w:val="18"/>
                <w:lang w:val="en-GB" w:eastAsia="de-DE"/>
              </w:rPr>
              <w:t>relevant</w:t>
            </w:r>
          </w:p>
        </w:tc>
      </w:tr>
      <w:tr w:rsidR="00920C82" w:rsidRPr="001369E9" w14:paraId="55CE8E29" w14:textId="77777777" w:rsidTr="0015525A">
        <w:trPr>
          <w:trHeight w:val="255"/>
        </w:trPr>
        <w:tc>
          <w:tcPr>
            <w:tcW w:w="2694" w:type="dxa"/>
            <w:tcBorders>
              <w:top w:val="nil"/>
              <w:left w:val="nil"/>
              <w:bottom w:val="nil"/>
              <w:right w:val="nil"/>
            </w:tcBorders>
            <w:noWrap/>
            <w:tcMar>
              <w:left w:w="0" w:type="dxa"/>
              <w:right w:w="0" w:type="dxa"/>
            </w:tcMar>
            <w:hideMark/>
          </w:tcPr>
          <w:p w14:paraId="2A2DA894" w14:textId="47E79821"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67efe0f-3899-4f93-9ed4-7ddcdb8e2566"/>
                <w:id w:val="184697863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mYTM2ZGM0LTI0ZDUtNDkzZi05ZTU1LTVhZDliOWI3YzI4YSIsIkVudHJpZXMiOlt7IiRpZCI6IjIiLCIkdHlwZSI6IlN3aXNzQWNhZGVtaWMuQ2l0YXZpLkNpdGF0aW9ucy5Xb3JkUGxhY2Vob2xkZXJFbnRyeSwgU3dpc3NBY2FkZW1pYy5DaXRhdmkiLCJJZCI6IjljYmY1NjBkLTVhMTctNDUyMC1hYmNhLTM4YmY5ZTZlYjdjMCIsIlJhbmdlTGVuZ3RoIjoxNiwiUmVmZXJlbmNlSWQiOiI3YWZjMjQwNy0wNGUwLTQ5YjktYjNjYi0xMWMxMjNiYzYx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ExMjg0LTAwNi0wMDI5LTUiLCJVcmlTdHJpbmciOiJodHRwczovL2RvaS5vcmcvMTAuMTAwNy9zMTEyODQtMDA2LTAwMjkt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Nagamitsu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5fa36dc4-24d5-493f-9e55-5ad9b9b7c28a"/>
                <w:id w:val="40118159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I2N2VmZTBmLTM4OTktNGY5My05ZWQ0LTdkZGNkYjhlMjU2NiIsIkVudHJpZXMiOlt7IiRpZCI6IjIiLCIkdHlwZSI6IlN3aXNzQWNhZGVtaWMuQ2l0YXZpLkNpdGF0aW9ucy5Xb3JkUGxhY2Vob2xkZXJFbnRyeSwgU3dpc3NBY2FkZW1pYy5DaXRhdmkiLCJJZCI6ImU1NWUyOWUyLWI2MGMtNGY2Ny1iODU1LTc5ZDhlYTNmYTQzZSIsIlJhbmdlTGVuZ3RoIjo2LCJSZWZlcmVuY2VJZCI6IjdhZmMyNDA3LTA0ZTAtNDliOS1iM2NiLTExYzEyM2JjNjE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xMTI4NC0wMDYtMDAyOS01IiwiVXJpU3RyaW5nIjoiaHR0cHM6Ly9kb2kub3JnLzEwLjEwMDcvczExMjg0LTAwNi0wMDI5L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cpIn1dfSwiVGFnIjoiQ2l0YXZpUGxhY2Vob2xkZXIjNWZhMzZkYzQtMjRkNS00OTNmLTllNTUtNWFkOWI5YjdjMjhhIiwiVGV4dCI6IigyMDA3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34A9086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1284-006-0029-5</w:t>
            </w:r>
          </w:p>
        </w:tc>
        <w:tc>
          <w:tcPr>
            <w:tcW w:w="2551" w:type="dxa"/>
            <w:tcBorders>
              <w:top w:val="nil"/>
              <w:left w:val="nil"/>
              <w:bottom w:val="nil"/>
              <w:right w:val="nil"/>
            </w:tcBorders>
            <w:noWrap/>
            <w:tcMar>
              <w:left w:w="0" w:type="dxa"/>
              <w:right w:w="0" w:type="dxa"/>
            </w:tcMar>
            <w:hideMark/>
          </w:tcPr>
          <w:p w14:paraId="53B48B6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5054871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1D220419"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030A5D1" w14:textId="3D7FA1C3" w:rsidR="00920C82" w:rsidRPr="001369E9" w:rsidRDefault="00000000" w:rsidP="00CB7F5B">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61271bd2-706f-45c2-be98-bc2eaed5d2e6"/>
                <w:id w:val="36719878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FhMzZjNDI3LTM3ZmEtNDNkOC1hYjRiLWUxMDMwYTgxNDE4YSIsIkVudHJpZXMiOlt7IiRpZCI6IjIiLCIkdHlwZSI6IlN3aXNzQWNhZGVtaWMuQ2l0YXZpLkNpdGF0aW9ucy5Xb3JkUGxhY2Vob2xkZXJFbnRyeSwgU3dpc3NBY2FkZW1pYy5DaXRhdmkiLCJJZCI6IjViYzNlOTQ1LTE3ZTgtNDJlNi04MDYyLWE0NTQxODY4MjA5YyIsIlJhbmdlTGVuZ3RoIjoxNiwiUmVmZXJlbmNlSWQiOiI3YjI5Mjg4OC1mMjBjLTQwNWMtYWMxMi1kNWRhZmM4NmUxNT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BTiIsIkRvaSI6IjEwLjEwMDcvczEwMTQ0LTAwOS0wMTUxLTciLCJFZGl0b3JzIjpbXSwiRXZhbHVhdGlvbkNvbXBsZXhpdHkiOjAsIkV2YWx1YXRpb25Tb3VyY2VUZXh0Rm9ybWF0IjowLCJHcm91cHMiOlt7IiRpZCI6IjE1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3MxMDE0NC0wMDktMDE1MS03IiwiVXJpU3RyaW5nIjoiaHR0cHM6Ly9kb2kub3JnLzEwLjEwMDcvczEwMTQ0LTAwOS0wMTUxLT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Nagamitsu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a36c427-37fa-43d8-ab4b-e1030a81418a"/>
                <w:id w:val="95105965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xMjcxYmQyLTcwNmYtNDVjMi1iZTk4LWJjMmVhZWQ1ZDJlNiIsIkVudHJpZXMiOlt7IiRpZCI6IjIiLCIkdHlwZSI6IlN3aXNzQWNhZGVtaWMuQ2l0YXZpLkNpdGF0aW9ucy5Xb3JkUGxhY2Vob2xkZXJFbnRyeSwgU3dpc3NBY2FkZW1pYy5DaXRhdmkiLCJJZCI6IjhhNzhlYmRkLTg1ZDYtNDg0NC1iNzg1LWE2NDVlNDI3Zjg1MSIsIlJhbmdlTGVuZ3RoIjo2LCJSZWZlcmVuY2VJZCI6IjdiMjkyODg4LWYyMGMtNDA1Yy1hYzEyLWQ1ZGFmYzg2ZT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QU4iLCJEb2kiOiIxMC4xMDA3L3MxMDE0NC0wMDktMDE1MS03IiwiRWRpdG9ycyI6W10sIkV2YWx1YXRpb25Db21wbGV4aXR5IjowLCJFdmFsdWF0aW9uU291cmNlVGV4dEZvcm1hdCI6MCwiR3JvdXBzIjpbeyIkaWQiOiIxN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2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TAxNDQtMDA5LTAxNTEtNyIsIlVyaVN0cmluZyI6Imh0dHBzOi8vZG9pLm9yZy8xMC4xMDA3L3MxMDE0NC0wMDktMDE1MS0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xMCkifV19LCJUYWciOiJDaXRhdmlQbGFjZWhvbGRlciNhYTM2YzQyNy0zN2ZhLTQzZDgtYWI0Yi1lMTAzMGE4MTQxOGEiLCJUZXh0IjoiKDIwMTA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1556247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144-009-0151-7</w:t>
            </w:r>
          </w:p>
        </w:tc>
        <w:tc>
          <w:tcPr>
            <w:tcW w:w="2551" w:type="dxa"/>
            <w:tcBorders>
              <w:top w:val="nil"/>
              <w:left w:val="nil"/>
              <w:bottom w:val="nil"/>
              <w:right w:val="nil"/>
            </w:tcBorders>
            <w:noWrap/>
            <w:tcMar>
              <w:left w:w="0" w:type="dxa"/>
              <w:right w:w="0" w:type="dxa"/>
            </w:tcMar>
            <w:vAlign w:val="center"/>
            <w:hideMark/>
          </w:tcPr>
          <w:p w14:paraId="24C26FB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244313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211C0ACA" w14:textId="77777777" w:rsidTr="0015525A">
        <w:trPr>
          <w:trHeight w:val="255"/>
        </w:trPr>
        <w:tc>
          <w:tcPr>
            <w:tcW w:w="2694" w:type="dxa"/>
            <w:tcBorders>
              <w:top w:val="nil"/>
              <w:left w:val="nil"/>
              <w:bottom w:val="nil"/>
              <w:right w:val="nil"/>
            </w:tcBorders>
            <w:noWrap/>
            <w:tcMar>
              <w:left w:w="0" w:type="dxa"/>
              <w:right w:w="0" w:type="dxa"/>
            </w:tcMar>
            <w:hideMark/>
          </w:tcPr>
          <w:p w14:paraId="3D03EE20" w14:textId="23CD53E1"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302a0a84-ce83-4720-97bb-79a63320912f"/>
                <w:id w:val="116258868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zMDlkOWY0LTZkMjAtNDQ2ZS04Zjk1LWI1N2EyMTU4YTkxNyIsIkVudHJpZXMiOlt7IiRpZCI6IjIiLCIkdHlwZSI6IlN3aXNzQWNhZGVtaWMuQ2l0YXZpLkNpdGF0aW9ucy5Xb3JkUGxhY2Vob2xkZXJFbnRyeSwgU3dpc3NBY2FkZW1pYy5DaXRhdmkiLCJJZCI6ImZmMjNkYTMzLWNmNTMtNDljOC05YmEzLWFkN2RjYzc1ZjhjMyIsIlJhbmdlTGVuZ3RoIjoxMSwiUmVmZXJlbmNlSWQiOiJjMTdjODE5Zi1iNWZmLTQxMmUtODEwMy01MTY5YmQzM2Y5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j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AyL2VjbS4xNTcxIiwiVXJpU3RyaW5nIjoiaHR0cHM6Ly9kb2kub3JnLzEwLjEwMDIvZWNtLjE1Nz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Neff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5309d9f4-6d20-446e-8f95-b57a2158a917"/>
                <w:id w:val="110091226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wMmEwYTg0LWNlODMtNDcyMC05N2JiLTc5YTYzMzIwOTEyZiIsIkVudHJpZXMiOlt7IiRpZCI6IjIiLCIkdHlwZSI6IlN3aXNzQWNhZGVtaWMuQ2l0YXZpLkNpdGF0aW9ucy5Xb3JkUGxhY2Vob2xkZXJFbnRyeSwgU3dpc3NBY2FkZW1pYy5DaXRhdmkiLCJJZCI6Ijk4NTEzZDI0LTVkMDYtNDQzNi05ZjMxLWExOTY4MjJmNTk4YSIsIlJhbmdlTGVuZ3RoIjo2LCJSZWZlcmVuY2VJZCI6ImMxN2M4MTlmLWI1ZmYtNDEyZS04MTAzLTUxNjliZDMzZjl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I2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Mi9lY20uMTU3MSIsIlVyaVN0cmluZyI6Imh0dHBzOi8vZG9pLm9yZy8xMC4xMDAyL2VjbS4xNTc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AD3208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2/ecm.1571</w:t>
            </w:r>
          </w:p>
        </w:tc>
        <w:tc>
          <w:tcPr>
            <w:tcW w:w="2551" w:type="dxa"/>
            <w:tcBorders>
              <w:top w:val="nil"/>
              <w:left w:val="nil"/>
              <w:bottom w:val="nil"/>
              <w:right w:val="nil"/>
            </w:tcBorders>
            <w:noWrap/>
            <w:tcMar>
              <w:left w:w="0" w:type="dxa"/>
              <w:right w:w="0" w:type="dxa"/>
            </w:tcMar>
            <w:hideMark/>
          </w:tcPr>
          <w:p w14:paraId="7094ED1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1C5918E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13906" w:rsidRPr="0015525A">
              <w:rPr>
                <w:rFonts w:eastAsia="Times New Roman" w:cstheme="minorHAnsi"/>
                <w:color w:val="000000"/>
                <w:sz w:val="18"/>
                <w:szCs w:val="18"/>
                <w:vertAlign w:val="superscript"/>
                <w:lang w:val="en-GB" w:eastAsia="de-DE"/>
              </w:rPr>
              <w:t>1</w:t>
            </w:r>
          </w:p>
        </w:tc>
      </w:tr>
      <w:tr w:rsidR="00920C82" w:rsidRPr="001369E9" w14:paraId="626DBF6C"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BD6B0D0" w14:textId="7F8636DA"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6d1b44e7-88f2-4c7d-97f7-a6e5c7fb3961"/>
                <w:id w:val="-11514925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NiYTA0ZjVlLTA0NmEtNDhmOS1hZWEwLWFlYTU1Yzk3YWZkYSIsIkVudHJpZXMiOlt7IiRpZCI6IjIiLCIkdHlwZSI6IlN3aXNzQWNhZGVtaWMuQ2l0YXZpLkNpdGF0aW9ucy5Xb3JkUGxhY2Vob2xkZXJFbnRyeSwgU3dpc3NBY2FkZW1pYy5DaXRhdmkiLCJJZCI6ImUyODMyY2NmLTVjYmEtNGJhMi1iYmZkLWRiNTE1MGIwMGFiYSIsIlJhbmdlTGVuZ3RoIjo5LCJSZWZlcmVuY2VJZCI6IjRlZTY4Mjk0LWEyMTctNDk0OC1hNjM2LWMxMDhiYjFlNmIyO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Y2llLjIwMTcuMDUuMDA0IiwiVXJpU3RyaW5nIjoiaHR0cHM6Ly9kb2kub3JnLzEwLjEwMTYvai5jaWUuMjAxNy4wNS4wM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Ng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ba04f5e-046a-48f9-aea0-aea55c97afda"/>
                <w:id w:val="193932534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ZkMWI0NGU3LTg4ZjItNGM3ZC05N2Y3LWE2ZTVjN2ZiMzk2MSIsIkVudHJpZXMiOlt7IiRpZCI6IjIiLCIkdHlwZSI6IlN3aXNzQWNhZGVtaWMuQ2l0YXZpLkNpdGF0aW9ucy5Xb3JkUGxhY2Vob2xkZXJFbnRyeSwgU3dpc3NBY2FkZW1pYy5DaXRhdmkiLCJJZCI6IjcyYTk4YTJlLTJjNmYtNGRhNi1hMTRlLTBiNWM3N2JiZDY3NCIsIlJhbmdlTGVuZ3RoIjo2LCJSZWZlcmVuY2VJZCI6IjRlZTY4Mjk0LWEyMTctNDk0OC1hNjM2LWMxMDhiYjFlNmI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jaWUuMjAxNy4wNS4wMDQiLCJVcmlTdHJpbmciOiJodHRwczovL2RvaS5vcmcvMTAuMTAxNi9qLmNpZS4yMDE3LjA1LjAw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M2JhMDRmNWUtMDQ2YS00OGY5LWFlYTAtYWVhNTVjOTdhZmRhIiwiVGV4dCI6IigyMDE3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649F5B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cie.2017.05.004</w:t>
            </w:r>
          </w:p>
        </w:tc>
        <w:tc>
          <w:tcPr>
            <w:tcW w:w="2551" w:type="dxa"/>
            <w:tcBorders>
              <w:top w:val="nil"/>
              <w:left w:val="nil"/>
              <w:bottom w:val="nil"/>
              <w:right w:val="nil"/>
            </w:tcBorders>
            <w:noWrap/>
            <w:tcMar>
              <w:left w:w="0" w:type="dxa"/>
              <w:right w:w="0" w:type="dxa"/>
            </w:tcMar>
            <w:vAlign w:val="center"/>
            <w:hideMark/>
          </w:tcPr>
          <w:p w14:paraId="5E63C19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3405ED4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13906" w:rsidRPr="0015525A">
              <w:rPr>
                <w:rFonts w:eastAsia="Times New Roman" w:cstheme="minorHAnsi"/>
                <w:color w:val="000000"/>
                <w:sz w:val="18"/>
                <w:szCs w:val="18"/>
                <w:vertAlign w:val="superscript"/>
                <w:lang w:val="en-GB" w:eastAsia="de-DE"/>
              </w:rPr>
              <w:t>1</w:t>
            </w:r>
          </w:p>
        </w:tc>
      </w:tr>
      <w:tr w:rsidR="00920C82" w:rsidRPr="001369E9" w14:paraId="74DF9964" w14:textId="77777777" w:rsidTr="0015525A">
        <w:trPr>
          <w:trHeight w:val="255"/>
        </w:trPr>
        <w:tc>
          <w:tcPr>
            <w:tcW w:w="2694" w:type="dxa"/>
            <w:tcBorders>
              <w:top w:val="nil"/>
              <w:left w:val="nil"/>
              <w:bottom w:val="nil"/>
              <w:right w:val="nil"/>
            </w:tcBorders>
            <w:noWrap/>
            <w:tcMar>
              <w:left w:w="0" w:type="dxa"/>
              <w:right w:w="0" w:type="dxa"/>
            </w:tcMar>
            <w:hideMark/>
          </w:tcPr>
          <w:p w14:paraId="27557644" w14:textId="10D88E23"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4319d741-d806-44dc-a9d1-4da4063e9948"/>
                <w:id w:val="41498705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I0NTUyMDQwLTdlNjUtNDc4Ny1hOTA5LTJlMzNhYWM4NWNkMSIsIkVudHJpZXMiOlt7IiRpZCI6IjIiLCIkdHlwZSI6IlN3aXNzQWNhZGVtaWMuQ2l0YXZpLkNpdGF0aW9ucy5Xb3JkUGxhY2Vob2xkZXJFbnRyeSwgU3dpc3NBY2FkZW1pYy5DaXRhdmkiLCJJZCI6IjQ2YTIzMDNkLTZmOWYtNDliMy04NTkxLTZmZWJhZDAyNTk0MyIsIlJhbmdlTGVuZ3RoIjoxNSwiUmVmZXJlbmNlSWQiOiIyNTkwMWZkNi1hYmExLTQ2OTctOWVhNi03OTJhYmFiNTlmNm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U0VQIiwiRG9pIjoiMTAuMTAwNy9zMDAwNDAtMDA4LTEwMDItOSIsIkVkaXRvcnMiOltdLCJFdmFsdWF0aW9uQ29tcGxleGl0eSI6MCwiRXZhbHVhdGlvblNvdXJjZVRleHRGb3JtYXQiOjAsIkdyb3VwcyI6W3siJGlkIjoiMTY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czAwMDQwLTAwOC0xMDAyLTkiLCJVcmlTdHJpbmciOiJodHRwczovL2RvaS5vcmcvMTAuMTAwNy9zMDAwNDAtMDA4LTEwMDIt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Noordijk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4552040-7e65-4787-a909-2e33aac85cd1"/>
                <w:id w:val="16714458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QzMTlkNzQxLWQ4MDYtNDRkYy1hOWQxLTRkYTQwNjNlOTk0OCIsIkVudHJpZXMiOlt7IiRpZCI6IjIiLCIkdHlwZSI6IlN3aXNzQWNhZGVtaWMuQ2l0YXZpLkNpdGF0aW9ucy5Xb3JkUGxhY2Vob2xkZXJFbnRyeSwgU3dpc3NBY2FkZW1pYy5DaXRhdmkiLCJJZCI6ImFkMzhmMmNmLWVmYjItNGNkNS1iYTE1LTExYTkzZWI5ZGNjOCIsIlJhbmdlTGVuZ3RoIjo2LCJSZWZlcmVuY2VJZCI6IjI1OTAxZmQ2LWFiYTEtNDY5Ny05ZWE2LTc5MmFiYWI1OWY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lNFUCIsIkRvaSI6IjEwLjEwMDcvczAwMDQwLTAwOC0xMDAyLTkiLCJFZGl0b3JzIjpbXSwiRXZhbHVhdGlvbkNvbXBsZXhpdHkiOjAsIkV2YWx1YXRpb25Tb3VyY2VUZXh0Rm9ybWF0IjowLCJHcm91cHMiOlt7IiRpZCI6IjE2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c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wMDA0MC0wMDgtMTAwMi05IiwiVXJpU3RyaW5nIjoiaHR0cHM6Ly9kb2kub3JnLzEwLjEwMDcvczAwMDQwLTAwOC0xMDAyLT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4KSJ9XX0sIlRhZyI6IkNpdGF2aVBsYWNlaG9sZGVyIzI0NTUyMDQwLTdlNjUtNDc4Ny1hOTA5LTJlMzNhYWM4NWNkMSIsIlRleHQiOiIoMjAwO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4A6D4F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00040-008-1002-9</w:t>
            </w:r>
          </w:p>
        </w:tc>
        <w:tc>
          <w:tcPr>
            <w:tcW w:w="2551" w:type="dxa"/>
            <w:tcBorders>
              <w:top w:val="nil"/>
              <w:left w:val="nil"/>
              <w:bottom w:val="nil"/>
              <w:right w:val="nil"/>
            </w:tcBorders>
            <w:noWrap/>
            <w:tcMar>
              <w:left w:w="0" w:type="dxa"/>
              <w:right w:w="0" w:type="dxa"/>
            </w:tcMar>
            <w:hideMark/>
          </w:tcPr>
          <w:p w14:paraId="5F45AFE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0F7ACB8D" w14:textId="77777777" w:rsidR="00920C82" w:rsidRPr="001369E9" w:rsidRDefault="00920C82" w:rsidP="005E4182">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13906" w:rsidRPr="0015525A">
              <w:rPr>
                <w:rFonts w:eastAsia="Times New Roman" w:cstheme="minorHAnsi"/>
                <w:color w:val="000000"/>
                <w:sz w:val="18"/>
                <w:szCs w:val="18"/>
                <w:vertAlign w:val="superscript"/>
                <w:lang w:val="en-GB" w:eastAsia="de-DE"/>
              </w:rPr>
              <w:t>1</w:t>
            </w:r>
          </w:p>
        </w:tc>
      </w:tr>
      <w:tr w:rsidR="00920C82" w:rsidRPr="001369E9" w14:paraId="1C6DA304"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10C81DF" w14:textId="076FC0F9"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119d293f-9fd6-4393-8c61-8c8f59d8f032"/>
                <w:id w:val="-87261335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QyNTcxOTQ1LTk1MWMtNGNjOS05OGVmLTU2MGM2ZjUzNzc2OSIsIkVudHJpZXMiOlt7IiRpZCI6IjIiLCIkdHlwZSI6IlN3aXNzQWNhZGVtaWMuQ2l0YXZpLkNpdGF0aW9ucy5Xb3JkUGxhY2Vob2xkZXJFbnRyeSwgU3dpc3NBY2FkZW1pYy5DaXRhdmkiLCJJZCI6IjA2ZWU3Mjk5LTAwMDAtNDZkMC05Yzg2LTg5MzU3ZGU0NGFhNCIsIlJhbmdlTGVuZ3RoIjoxNCwiUmVmZXJlbmNlSWQiOiI1MzJkYWYxYS0yZGUxLTQ0NTUtODU4Mi0zYTRhYjNiOGJlN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yN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iYWFlLjIwMTcuMDkuMDA2IiwiVXJpU3RyaW5nIjoiaHR0cHM6Ly9kb2kub3JnLzEwLjEwMTYvai5iYWFlLjIwMTcuMDkuMDA2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Norieg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42571945-951c-4cc9-98ef-560c6f537769"/>
                <w:id w:val="-106148957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xOWQyOTNmLTlmZDYtNDM5My04YzYxLThjOGY1OWQ4ZjAzMiIsIkVudHJpZXMiOlt7IiRpZCI6IjIiLCIkdHlwZSI6IlN3aXNzQWNhZGVtaWMuQ2l0YXZpLkNpdGF0aW9ucy5Xb3JkUGxhY2Vob2xkZXJFbnRyeSwgU3dpc3NBY2FkZW1pYy5DaXRhdmkiLCJJZCI6IjNkZGZjMzg0LWU3YjQtNGEzZi1iZjVjLWRlMDNmYWJiOWE1ZSIsIlJhbmdlTGVuZ3RoIjo2LCJSZWZlcmVuY2VJZCI6IjUzMmRhZjFhLTJkZTEtNDQ1NS04NTgyLTNhNGFiM2I4YmU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jc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YmFhZS4yMDE3LjA5LjAwNiIsIlVyaVN0cmluZyI6Imh0dHBzOi8vZG9pLm9yZy8xMC4xMDE2L2ouYmFhZS4yMDE3LjA5LjAwN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17DF1B4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aae.2017.09.006</w:t>
            </w:r>
          </w:p>
        </w:tc>
        <w:tc>
          <w:tcPr>
            <w:tcW w:w="2551" w:type="dxa"/>
            <w:tcBorders>
              <w:top w:val="nil"/>
              <w:left w:val="nil"/>
              <w:bottom w:val="nil"/>
              <w:right w:val="nil"/>
            </w:tcBorders>
            <w:noWrap/>
            <w:tcMar>
              <w:left w:w="0" w:type="dxa"/>
              <w:right w:w="0" w:type="dxa"/>
            </w:tcMar>
            <w:vAlign w:val="center"/>
            <w:hideMark/>
          </w:tcPr>
          <w:p w14:paraId="6525853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6B75ACA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13906" w:rsidRPr="0015525A">
              <w:rPr>
                <w:rFonts w:eastAsia="Times New Roman" w:cstheme="minorHAnsi"/>
                <w:color w:val="000000"/>
                <w:sz w:val="18"/>
                <w:szCs w:val="18"/>
                <w:vertAlign w:val="superscript"/>
                <w:lang w:val="en-GB" w:eastAsia="de-DE"/>
              </w:rPr>
              <w:t>4</w:t>
            </w:r>
          </w:p>
        </w:tc>
      </w:tr>
      <w:tr w:rsidR="00920C82" w:rsidRPr="001369E9" w14:paraId="00CA0052" w14:textId="77777777" w:rsidTr="0015525A">
        <w:trPr>
          <w:trHeight w:val="255"/>
        </w:trPr>
        <w:tc>
          <w:tcPr>
            <w:tcW w:w="2694" w:type="dxa"/>
            <w:tcBorders>
              <w:top w:val="nil"/>
              <w:left w:val="nil"/>
              <w:bottom w:val="nil"/>
              <w:right w:val="nil"/>
            </w:tcBorders>
            <w:noWrap/>
            <w:tcMar>
              <w:left w:w="0" w:type="dxa"/>
              <w:right w:w="0" w:type="dxa"/>
            </w:tcMar>
            <w:hideMark/>
          </w:tcPr>
          <w:p w14:paraId="35139F34" w14:textId="09EA0D72"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d7106310-46b8-4751-8571-b77378134abe"/>
                <w:id w:val="39694515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1YTQ3MmJkLWQzNTQtNGEwZi04M2Q1LWY5MjVkMzAxMDg4ZiIsIkVudHJpZXMiOlt7IiRpZCI6IjIiLCIkdHlwZSI6IlN3aXNzQWNhZGVtaWMuQ2l0YXZpLkNpdGF0aW9ucy5Xb3JkUGxhY2Vob2xkZXJFbnRyeSwgU3dpc3NBY2FkZW1pYy5DaXRhdmkiLCJJZCI6IjdjYzcxY2Y5LTM0NzgtNGI0ZS04ZDM5LTkzMGI1MGFjMjg1MiIsIlJhbmdlTGVuZ3RoIjo1LCJSZWZlcmVuY2VJZCI6IjI0NWE1YWM4LTRjZjgtNGFkNi05ZDcyLTAwMjRjZWZhNjY5O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w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I5Mzg5MDA3NzAxODEiLCJVcmlTdHJpbmciOiJodHRwczovL2RvaS5vcmcvMTAuMTA4MC8wMDIyMjkzODkwMDc3MDE4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Noyes</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e5a472bd-d354-4a0f-83d5-f925d301088f"/>
                <w:id w:val="-168343141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Q3MTA2MzEwLTQ2YjgtNDc1MS04NTcxLWI3NzM3ODEzNGFiZSIsIkVudHJpZXMiOlt7IiRpZCI6IjIiLCIkdHlwZSI6IlN3aXNzQWNhZGVtaWMuQ2l0YXZpLkNpdGF0aW9ucy5Xb3JkUGxhY2Vob2xkZXJFbnRyeSwgU3dpc3NBY2FkZW1pYy5DaXRhdmkiLCJJZCI6IjlkZWQ5Njg3LWEwZmMtNGU4MS1hMzJjLWNjNmM0ZTNkZThlMyIsIlJhbmdlTGVuZ3RoIjo2LCJSZWZlcmVuY2VJZCI6IjI0NWE1YWM4LTRjZjgtNGFkNi05ZDcyLTAwMjRjZWZhNjY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A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DIyMjkzODkwMDc3MDE4MSIsIlVyaVN0cmluZyI6Imh0dHBzOi8vZG9pLm9yZy8xMC4xMDgwLzAwMjIyOTM4OTAwNzcwMTg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xOTg5KSJ9XX0sIlRhZyI6IkNpdGF2aVBsYWNlaG9sZGVyI2U1YTQ3MmJkLWQzNTQtNGEwZi04M2Q1LWY5MjVkMzAxMDg4ZiIsIlRleHQiOiIoMTk4O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8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4CCF640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80/00222938900770181</w:t>
            </w:r>
          </w:p>
        </w:tc>
        <w:tc>
          <w:tcPr>
            <w:tcW w:w="2551" w:type="dxa"/>
            <w:tcBorders>
              <w:top w:val="nil"/>
              <w:left w:val="nil"/>
              <w:bottom w:val="nil"/>
              <w:right w:val="nil"/>
            </w:tcBorders>
            <w:noWrap/>
            <w:tcMar>
              <w:left w:w="0" w:type="dxa"/>
              <w:right w:w="0" w:type="dxa"/>
            </w:tcMar>
            <w:hideMark/>
          </w:tcPr>
          <w:p w14:paraId="4B3E68F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344CC90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E4182" w:rsidRPr="0015525A">
              <w:rPr>
                <w:rFonts w:eastAsia="Times New Roman" w:cstheme="minorHAnsi"/>
                <w:color w:val="000000"/>
                <w:sz w:val="18"/>
                <w:szCs w:val="18"/>
                <w:vertAlign w:val="superscript"/>
                <w:lang w:val="en-GB" w:eastAsia="de-DE"/>
              </w:rPr>
              <w:t>4</w:t>
            </w:r>
          </w:p>
        </w:tc>
      </w:tr>
      <w:tr w:rsidR="00920C82" w:rsidRPr="001369E9" w14:paraId="2F511635"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607B0249" w14:textId="1BEBE99A"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d4e70c4-9c07-4be0-b1b5-57c2f97419a1"/>
                <w:id w:val="166296547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5NTk3NTFiLTI4NDktNDQ2MS05MzYzLTcxZjdiMmM4NDg1NyIsIkVudHJpZXMiOlt7IiRpZCI6IjIiLCIkdHlwZSI6IlN3aXNzQWNhZGVtaWMuQ2l0YXZpLkNpdGF0aW9ucy5Xb3JkUGxhY2Vob2xkZXJFbnRyeSwgU3dpc3NBY2FkZW1pYy5DaXRhdmkiLCJJZCI6IjNkOWNkYzgwLTg1ODMtNDc1Ny1hODI3LTA5MzEzODA1YjY1MSIsIlJhbmdlTGVuZ3RoIjo2LCJSZWZlcmVuY2VJZCI6IjkzYmYwZDMzLWE3ZDctNDVmMC05YmVkLWY3OTAwNWM2NWE3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Mi85NzgwNDcwNzUwNTEzLmNoNCIsIlVyaVN0cmluZyI6Imh0dHBzOi8vZG9pLm9yZy8xMC4xMDAyLzk3ODA0NzA3NTA1MTMuY2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MjcyNTI0NjMtNDBiZi00M2I0LTkwNmYtMmQwOGI2ZWM1NzUxIiwiTW9kaWZpZWRPbiI6IjIwMjUtMDItMDdUMTc6MzU6MDciLCJQcm9qZWN0Ijp7IiRyZWYiOiI4In19XSwiT3JnYW5pemF0aW9ucyI6W10sIk90aGVyc0ludm9sdmVkIjpbXSwiUGFnZUNvdW50IjoiNTgiLCJQYWdlUmFuZ2UiOiI8c3A+XHJcbiAgPG4+NTg8L24+XHJcbiAgPGluPnRydWU8L2luPlxyXG4gIDxvcz41ODwvb3M+XHJcbiAgPHBzPjU4PC9wcz5cclxuPC9zcD5cclxuPGVwPlxyXG4gIDxuPjc2PC9uPlxyXG4gIDxpbj50cnVlPC9pbj5cclxuICA8b3M+NzY8L29zPlxyXG4gIDxwcz43NjwvcHM+XHJcbjwvZXA+XHJcbjxvcz41OC03Nj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Db3ZlclBhdGgiOnsiJGlkIjoiMTYiLCIkdHlwZSI6IlN3aXNzQWNhZGVtaWMuQ2l0YXZpLkxpbmtlZFJlc291cmNlLCBTd2lzc0FjYWRlbWljLkNpdGF2aSIsIkxpbmtlZFJlc291cmNlVHlwZSI6MSwiVXJpU3RyaW5nIjoiTGVhdGhlciAoSGcpIDIwMDUgLSBJbnNlY3Qgc2FtcGxpbmcgaW4gZm9yZXN0IGVjb3N5c3RlbXM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d3d3LmUtc3RyZWFtcy5jb20vZXMwODA4L2VzMDgwOF80MjI3Lmh0bWwiLCJVcmlTdHJpbmciOiJodHRwOi8vd3d3LmUtc3RyZWFtcy5jb20vZXMwODA4L2VzMDgwOF80MjI3Lmh0bWw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yYWhuZXIiLCJDcmVhdGVkT24iOiIyMDI1LTAyLTEwVDEwOjM4OjE4IiwiTW9kaWZpZWRCeSI6Il9LcmFobmVyIiwiSWQiOiJlOTlkMWVjNC00OTQ3LTQ5M2EtYjEyZS1mNGJhNmExZDNlMzQiLCJNb2RpZmllZE9uIjoiMjAyNS0wMi0xMFQxMDozODox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NpbW9uIiwiVXJpU3RyaW5nIjoiaHR0cHM6Ly9kb2kub3JnL1NpbW9u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Ozanne</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959751b-2849-4461-9363-71f7b2c84857"/>
                <w:id w:val="-14143999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lkNGU3MGM0LTljMDctNGJlMC1iMWI1LTU3YzJmOTc0MTlhMSIsIkVudHJpZXMiOlt7IiRpZCI6IjIiLCIkdHlwZSI6IlN3aXNzQWNhZGVtaWMuQ2l0YXZpLkNpdGF0aW9ucy5Xb3JkUGxhY2Vob2xkZXJFbnRyeSwgU3dpc3NBY2FkZW1pYy5DaXRhdmkiLCJJZCI6ImQzNTkyZTkxLWVjZTQtNGZhOC1iYzgxLWU0Y2I0OWViZGJkNCIsIlJhbmdlTGVuZ3RoIjo2LCJSZWZlcmVuY2VJZCI6IjkzYmYwZDMzLWE3ZDctNDVmMC05YmVkLWY3OTAwNWM2NW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yLzk3ODA0NzA3NTA1MTMuY2g0IiwiVXJpU3RyaW5nIjoiaHR0cHM6Ly9kb2kub3JnLzEwLjEwMDIvOTc4MDQ3MDc1MDUxMy5ja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IyNzI1MjQ2My00MGJmLTQzYjQtOTA2Zi0yZDA4YjZlYzU3NTEiLCJNb2RpZmllZE9uIjoiMjAyNS0wMi0wN1QxNzozNTowNyIsIlByb2plY3QiOnsiJHJlZiI6IjgifX1dLCJPcmdhbml6YXRpb25zIjpbXSwiT3RoZXJzSW52b2x2ZWQiOltdLCJQYWdlQ291bnQiOiI1OCIsIlBhZ2VSYW5nZSI6IjxzcD5cclxuICA8bj41ODwvbj5cclxuICA8aW4+dHJ1ZTwvaW4+XHJcbiAgPG9zPjU4PC9vcz5cclxuICA8cHM+NTg8L3BzPlxyXG48L3NwPlxyXG48ZXA+XHJcbiAgPG4+NzY8L24+XHJcbiAgPGluPnRydWU8L2luPlxyXG4gIDxvcz43Njwvb3M+XHJcbiAgPHBzPjc2PC9wcz5cclxuPC9lcD5cclxuPG9zPjU4LTc2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NvdmVyUGF0aCI6eyIkaWQiOiIxNiIsIiR0eXBlIjoiU3dpc3NBY2FkZW1pYy5DaXRhdmkuTGlua2VkUmVzb3VyY2UsIFN3aXNzQWNhZGVtaWMuQ2l0YXZpIiwiTGlua2VkUmVzb3VyY2VUeXBlIjoxLCJVcmlTdHJpbmciOiJMZWF0aGVyIChIZykgMjAwNSAtIEluc2VjdCBzYW1wbGluZyBpbiBmb3Jlc3QgZWNvc3lzdGVtcy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ZS1zdHJlYW1zLmNvbS9lczA4MDgvZXMwODA4XzQyMjcuaHRtbCIsIlVyaVN0cmluZyI6Imh0dHA6Ly93d3cuZS1zdHJlYW1zLmNvbS9lczA4MDgvZXMwODA4XzQyMjcuaHRtb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3JhaG5lciIsIkNyZWF0ZWRPbiI6IjIwMjUtMDItMTBUMTA6Mzg6MTgiLCJNb2RpZmllZEJ5IjoiX0tyYWhuZXIiLCJJZCI6ImU5OWQxZWM0LTQ5NDctNDkzYS1iMTJlLWY0YmE2YTFkM2UzNCIsIk1vZGlmaWVkT24iOiIyMDI1LTAyLTEwVDEwOjM4OjE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2ltb24iLCJVcmlTdHJpbmciOiJodHRwczovL2RvaS5vcmcvU2ltb24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5)</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A1382B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2/9780470750513.ch4</w:t>
            </w:r>
          </w:p>
        </w:tc>
        <w:tc>
          <w:tcPr>
            <w:tcW w:w="2551" w:type="dxa"/>
            <w:tcBorders>
              <w:top w:val="nil"/>
              <w:left w:val="nil"/>
              <w:bottom w:val="nil"/>
              <w:right w:val="nil"/>
            </w:tcBorders>
            <w:noWrap/>
            <w:tcMar>
              <w:left w:w="0" w:type="dxa"/>
              <w:right w:w="0" w:type="dxa"/>
            </w:tcMar>
            <w:vAlign w:val="center"/>
            <w:hideMark/>
          </w:tcPr>
          <w:p w14:paraId="098A5D6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1C2E17B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E4182" w:rsidRPr="0015525A">
              <w:rPr>
                <w:rFonts w:eastAsia="Times New Roman" w:cstheme="minorHAnsi"/>
                <w:color w:val="000000"/>
                <w:sz w:val="18"/>
                <w:szCs w:val="18"/>
                <w:vertAlign w:val="superscript"/>
                <w:lang w:val="en-GB" w:eastAsia="de-DE"/>
              </w:rPr>
              <w:t>3</w:t>
            </w:r>
            <w:r w:rsidR="00C017B2" w:rsidRPr="0015525A">
              <w:rPr>
                <w:rFonts w:eastAsia="Times New Roman" w:cstheme="minorHAnsi"/>
                <w:color w:val="000000"/>
                <w:sz w:val="18"/>
                <w:szCs w:val="18"/>
                <w:lang w:val="en-GB" w:eastAsia="de-DE"/>
              </w:rPr>
              <w:t>*</w:t>
            </w:r>
          </w:p>
        </w:tc>
      </w:tr>
      <w:tr w:rsidR="00920C82" w:rsidRPr="001369E9" w14:paraId="085D3BF8" w14:textId="77777777" w:rsidTr="0015525A">
        <w:trPr>
          <w:trHeight w:val="255"/>
        </w:trPr>
        <w:tc>
          <w:tcPr>
            <w:tcW w:w="2694" w:type="dxa"/>
            <w:tcBorders>
              <w:top w:val="nil"/>
              <w:left w:val="nil"/>
              <w:bottom w:val="nil"/>
              <w:right w:val="nil"/>
            </w:tcBorders>
            <w:noWrap/>
            <w:tcMar>
              <w:left w:w="0" w:type="dxa"/>
              <w:right w:w="0" w:type="dxa"/>
            </w:tcMar>
            <w:hideMark/>
          </w:tcPr>
          <w:p w14:paraId="54CDCEB6" w14:textId="37E84671"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6fd5d02b-8459-4cac-88a3-c562631a6c53"/>
                <w:id w:val="56754385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xMmYxYzkwLTkyMWYtNGE3NS1hNDc2LTVmZTk0NWYwYmI2NSIsIkVudHJpZXMiOlt7IiRpZCI6IjIiLCIkdHlwZSI6IlN3aXNzQWNhZGVtaWMuQ2l0YXZpLkNpdGF0aW9ucy5Xb3JkUGxhY2Vob2xkZXJFbnRyeSwgU3dpc3NBY2FkZW1pYy5DaXRhdmkiLCJJZCI6IjAxZjdhYWI4LWI0NTMtNDk0Yy1iZjdjLWE5MWM2YTJkMzY3NSIsIlJhbmdlTGVuZ3RoIjoxNSwiUmVmZXJlbmNlSWQiOiIzNGUwYTc0Zi01NDBmLTQwZjEtYTRlYS0yOWY0YjZjMjRk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Q2L2ouMTQ0Mi05OTkzLjIwMDIuMDExNjUueCIsIlVyaVN0cmluZyI6Imh0dHBzOi8vZG9pLm9yZy8xMC4xMDQ2L2ouMTQ0Mi05OTkzLjIwMDIuMDExNjUue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Pinheiro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e12f1c90-921f-4a75-a476-5fe945f0bb65"/>
                <w:id w:val="-73208015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ZmZDVkMDJiLTg0NTktNGNhYy04OGEzLWM1NjI2MzFhNmM1MyIsIkVudHJpZXMiOlt7IiRpZCI6IjIiLCIkdHlwZSI6IlN3aXNzQWNhZGVtaWMuQ2l0YXZpLkNpdGF0aW9ucy5Xb3JkUGxhY2Vob2xkZXJFbnRyeSwgU3dpc3NBY2FkZW1pYy5DaXRhdmkiLCJJZCI6Ijg3NDdjMTEyLTAwOWQtNDczMS04M2IwLWM1NTU1YTkxMmVlNiIsIlJhbmdlTGVuZ3RoIjo2LCJSZWZlcmVuY2VJZCI6IjM0ZTBhNzRmLTU0MGYtNDBmMS1hNGVhLTI5ZjRiNmMyNGR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i9qLjE0NDItOTk5My4yMDAyLjAxMTY1LngiLCJVcmlTdHJpbmciOiJodHRwczovL2RvaS5vcmcvMTAuMTA0Ni9qLjE0NDItOTk5My4yMDAyLjAxMTY1Ln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MikifV19LCJUYWciOiJDaXRhdmlQbGFjZWhvbGRlciNlMTJmMWM5MC05MjFmLTRhNzUtYTQ3Ni01ZmU5NDVmMGJiNjUiLCJUZXh0IjoiKDIwMDI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68005B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46/j.1442-9993.</w:t>
            </w:r>
            <w:proofErr w:type="gramStart"/>
            <w:r w:rsidRPr="001369E9">
              <w:rPr>
                <w:rFonts w:eastAsia="Times New Roman" w:cstheme="minorHAnsi"/>
                <w:color w:val="000000"/>
                <w:sz w:val="18"/>
                <w:szCs w:val="18"/>
                <w:lang w:val="en-GB" w:eastAsia="de-DE"/>
              </w:rPr>
              <w:t>2002.01165.x</w:t>
            </w:r>
            <w:proofErr w:type="gramEnd"/>
          </w:p>
        </w:tc>
        <w:tc>
          <w:tcPr>
            <w:tcW w:w="2551" w:type="dxa"/>
            <w:tcBorders>
              <w:top w:val="nil"/>
              <w:left w:val="nil"/>
              <w:bottom w:val="nil"/>
              <w:right w:val="nil"/>
            </w:tcBorders>
            <w:noWrap/>
            <w:tcMar>
              <w:left w:w="0" w:type="dxa"/>
              <w:right w:w="0" w:type="dxa"/>
            </w:tcMar>
            <w:hideMark/>
          </w:tcPr>
          <w:p w14:paraId="28672E8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1970684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E4182" w:rsidRPr="0015525A">
              <w:rPr>
                <w:rFonts w:eastAsia="Times New Roman" w:cstheme="minorHAnsi"/>
                <w:color w:val="000000"/>
                <w:sz w:val="18"/>
                <w:szCs w:val="18"/>
                <w:vertAlign w:val="superscript"/>
                <w:lang w:val="en-GB" w:eastAsia="de-DE"/>
              </w:rPr>
              <w:t>1</w:t>
            </w:r>
          </w:p>
        </w:tc>
      </w:tr>
      <w:tr w:rsidR="00920C82" w:rsidRPr="001369E9" w14:paraId="156CAD0E"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BD25A34" w14:textId="5C3C3189"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8dddce31-4d2d-4fe6-8f3a-e1ba39dad562"/>
                <w:id w:val="-9675171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xMTY3YWY5LTE1NTQtNGJkZS04YzczLWZjZGIwOWJmZGRlNSIsIkVudHJpZXMiOlt7IiRpZCI6IjIiLCIkdHlwZSI6IlN3aXNzQWNhZGVtaWMuQ2l0YXZpLkNpdGF0aW9ucy5Xb3JkUGxhY2Vob2xkZXJFbnRyeSwgU3dpc3NBY2FkZW1pYy5DaXRhdmkiLCJJZCI6IjE1MTczYzA1LTY5MmUtNDExYS05MDYzLWI0OWY2NmFiOWZkZSIsIlJhbmdlTGVuZ3RoIjoxMiwiUmVmZXJlbmNlSWQiOiIxMmE2ODZmNC04NjgwLTRhYzQtYWM3My1iZmNhMjkzZGVm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N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VlLjIwMTAuMDEuMDA3IiwiVXJpU3RyaW5nIjoiaHR0cHM6Ly9kb2kub3JnLzEwLjEwMTYvai50cmVlLjIwMTAuMDEuMD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Potts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1167af9-1554-4bde-8c73-fcdb09bfdde5"/>
                <w:id w:val="75100618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hkZGRjZTMxLTRkMmQtNGZlNi04ZjNhLWUxYmEzOWRhZDU2MiIsIkVudHJpZXMiOlt7IiRpZCI6IjIiLCIkdHlwZSI6IlN3aXNzQWNhZGVtaWMuQ2l0YXZpLkNpdGF0aW9ucy5Xb3JkUGxhY2Vob2xkZXJFbnRyeSwgU3dpc3NBY2FkZW1pYy5DaXRhdmkiLCJJZCI6Ijc3ZDM5OGFkLWEyN2QtNDEwZS05ZGVmLTc4NTViMjQ1NzIwMCIsIlJhbmdlTGVuZ3RoIjo2LCJSZWZlcmVuY2VJZCI6IjEyYTY4NmY0LTg2ODAtNGFjNC1hYzczLWJmY2EyOTNkZWY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U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HJlZS4yMDEwLjAxLjAwNyIsIlVyaVN0cmluZyI6Imh0dHBzOi8vZG9pLm9yZy8xMC4xMDE2L2oudHJlZS4yMDEwLjAxLjA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TApIn1dfSwiVGFnIjoiQ2l0YXZpUGxhY2Vob2xkZXIjODExNjdhZjktMTU1NC00YmRlLThjNzMtZmNkYjA5YmZkZGU1IiwiVGV4dCI6IigyMDEw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4FDB772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tree.2010.01.007</w:t>
            </w:r>
          </w:p>
        </w:tc>
        <w:tc>
          <w:tcPr>
            <w:tcW w:w="2551" w:type="dxa"/>
            <w:tcBorders>
              <w:top w:val="nil"/>
              <w:left w:val="nil"/>
              <w:bottom w:val="nil"/>
              <w:right w:val="nil"/>
            </w:tcBorders>
            <w:noWrap/>
            <w:tcMar>
              <w:left w:w="0" w:type="dxa"/>
              <w:right w:w="0" w:type="dxa"/>
            </w:tcMar>
            <w:vAlign w:val="center"/>
            <w:hideMark/>
          </w:tcPr>
          <w:p w14:paraId="3177BD9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59B1CF5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E4182" w:rsidRPr="0015525A">
              <w:rPr>
                <w:rFonts w:eastAsia="Times New Roman" w:cstheme="minorHAnsi"/>
                <w:color w:val="000000"/>
                <w:sz w:val="18"/>
                <w:szCs w:val="18"/>
                <w:vertAlign w:val="superscript"/>
                <w:lang w:val="en-GB" w:eastAsia="de-DE"/>
              </w:rPr>
              <w:t>4</w:t>
            </w:r>
          </w:p>
        </w:tc>
      </w:tr>
      <w:tr w:rsidR="00920C82" w:rsidRPr="001369E9" w14:paraId="394DC691" w14:textId="77777777" w:rsidTr="0015525A">
        <w:trPr>
          <w:trHeight w:val="255"/>
        </w:trPr>
        <w:tc>
          <w:tcPr>
            <w:tcW w:w="2694" w:type="dxa"/>
            <w:tcBorders>
              <w:top w:val="nil"/>
              <w:left w:val="nil"/>
              <w:bottom w:val="nil"/>
              <w:right w:val="nil"/>
            </w:tcBorders>
            <w:noWrap/>
            <w:tcMar>
              <w:left w:w="0" w:type="dxa"/>
              <w:right w:w="0" w:type="dxa"/>
            </w:tcMar>
            <w:hideMark/>
          </w:tcPr>
          <w:p w14:paraId="0537A125" w14:textId="55539AEF" w:rsidR="00920C82" w:rsidRPr="001369E9" w:rsidRDefault="00000000" w:rsidP="006112E2">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95c9d67-4e66-4b4e-af99-f76ad3a9dbc6"/>
                <w:id w:val="140178744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1ZmVmODU1LTZiNmQtNGFjNS1hMzQzLTQ2MTYzM2JjNWY5YSIsIkVudHJpZXMiOlt7IiRpZCI6IjIiLCIkdHlwZSI6IlN3aXNzQWNhZGVtaWMuQ2l0YXZpLkNpdGF0aW9ucy5Xb3JkUGxhY2Vob2xkZXJFbnRyeSwgU3dpc3NBY2FkZW1pYy5DaXRhdmkiLCJJZCI6IjZiYzI1M2ZjLWU4ZjktNDE4Mi1hZmYyLTVjNjhlMjkzMjEzYiIsIlJhbmdlTGVuZ3RoIjoxMywiUmVmZXJlbmNlSWQiOiIwMjRiMGEwNS04ZWU3LTQ2ZTgtYjE5MS05M2VkYjc3ZTYx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U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ExL2ljYWQuMTI3NzAiLCJVcmlTdHJpbmciOiJodHRwczovL2RvaS5vcmcvMTAuMTExMS9pY2FkLjEy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Powell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15fef855-6b6d-4ac5-a343-461633bc5f9a"/>
                <w:id w:val="47241831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5NWM5ZDY3LTRlNjYtNGI0ZS1hZjk5LWY3NmFkM2E5ZGJjNiIsIkVudHJpZXMiOlt7IiRpZCI6IjIiLCIkdHlwZSI6IlN3aXNzQWNhZGVtaWMuQ2l0YXZpLkNpdGF0aW9ucy5Xb3JkUGxhY2Vob2xkZXJFbnRyeSwgU3dpc3NBY2FkZW1pYy5DaXRhdmkiLCJJZCI6IjQzZjdhYTlhLTY2OTEtNDQwNC1iMTI0LTg1NjU2NjZlNjhmZiIsIlJhbmdlTGVuZ3RoIjo2LCJSZWZlcmVuY2VJZCI6IjAyNGIwYTA1LThlZTctNDZlOC1iMTkxLTkzZWRiNzdlNjE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1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xMS9pY2FkLjEyNzcwIiwiVXJpU3RyaW5nIjoiaHR0cHM6Ly9kb2kub3JnLzEwLjExMTEvaWNhZC4xMj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QpIn1dfSwiVGFnIjoiQ2l0YXZpUGxhY2Vob2xkZXIjMTVmZWY4NTUtNmI2ZC00YWM1LWEzNDMtNDYxNjMzYmM1ZjlhIiwiVGV4dCI6IigyMDI0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422DBE9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icad.12770</w:t>
            </w:r>
          </w:p>
        </w:tc>
        <w:tc>
          <w:tcPr>
            <w:tcW w:w="2551" w:type="dxa"/>
            <w:tcBorders>
              <w:top w:val="nil"/>
              <w:left w:val="nil"/>
              <w:bottom w:val="nil"/>
              <w:right w:val="nil"/>
            </w:tcBorders>
            <w:noWrap/>
            <w:tcMar>
              <w:left w:w="0" w:type="dxa"/>
              <w:right w:w="0" w:type="dxa"/>
            </w:tcMar>
            <w:hideMark/>
          </w:tcPr>
          <w:p w14:paraId="6FF6736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5CB57B7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EB2D49" w:rsidRPr="0015525A">
              <w:rPr>
                <w:rFonts w:eastAsia="Times New Roman" w:cstheme="minorHAnsi"/>
                <w:color w:val="000000"/>
                <w:sz w:val="18"/>
                <w:szCs w:val="18"/>
                <w:vertAlign w:val="superscript"/>
                <w:lang w:val="en-GB" w:eastAsia="de-DE"/>
              </w:rPr>
              <w:t>1</w:t>
            </w:r>
            <w:r w:rsidR="00C017B2" w:rsidRPr="0015525A">
              <w:rPr>
                <w:rFonts w:eastAsia="Times New Roman" w:cstheme="minorHAnsi"/>
                <w:color w:val="000000"/>
                <w:sz w:val="18"/>
                <w:szCs w:val="18"/>
                <w:lang w:val="en-GB" w:eastAsia="de-DE"/>
              </w:rPr>
              <w:t>*</w:t>
            </w:r>
          </w:p>
        </w:tc>
      </w:tr>
      <w:tr w:rsidR="00920C82" w:rsidRPr="001369E9" w14:paraId="10CC38BE"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7C76FB4" w14:textId="03574434" w:rsidR="00920C82" w:rsidRPr="001369E9" w:rsidRDefault="00000000" w:rsidP="00F13C9C">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dfefc56-2fed-4edb-b2d2-d4dadbd070be"/>
                <w:id w:val="-26330808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mNmY0MzE5LWMzMTgtNGZmOC05ZjcxLTMzODg5ZTNiMDc3NyIsIkVudHJpZXMiOlt7IiRpZCI6IjIiLCIkdHlwZSI6IlN3aXNzQWNhZGVtaWMuQ2l0YXZpLkNpdGF0aW9ucy5Xb3JkUGxhY2Vob2xkZXJFbnRyeSwgU3dpc3NBY2FkZW1pYy5DaXRhdmkiLCJJZCI6ImM4Y2EwNTA2LWZkYWEtNGFlOS05Y2I3LTJiYTkwZGU3NTY4NSIsIlJhbmdlTGVuZ3RoIjoxMiwiUmVmZXJlbmNlSWQiOiJhOTEzZWFmNi01N2NhLTQ3ZmYtYjIyOC0zYzc5ZjEzODg0Nz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lY3MuMjAyMi4xMDAwNTYiLCJVcmlTdHJpbmciOiJodHRwczovL2RvaS5vcmcvMTAuMTAxNi9qLmZlY3MuMjAyMi4xMDAw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Rapp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f6f4319-c318-4ff8-9f71-33889e3b0777"/>
                <w:id w:val="-99611302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dkZmVmYzU2LTJmZWQtNGVkYi1iMmQyLWQ0ZGFkYmQwNzBiZSIsIkVudHJpZXMiOlt7IiRpZCI6IjIiLCIkdHlwZSI6IlN3aXNzQWNhZGVtaWMuQ2l0YXZpLkNpdGF0aW9ucy5Xb3JkUGxhY2Vob2xkZXJFbnRyeSwgU3dpc3NBY2FkZW1pYy5DaXRhdmkiLCJJZCI6IjdkNGQ4ZjFkLTAwMWItNDdkNS1iYzk3LWQyYWVhZWYzOGZiMCIsIlJhbmdlTGVuZ3RoIjo2LCJSZWZlcmVuY2VJZCI6ImE5MTNlYWY2LTU3Y2EtNDdmZi1iMjI4LTNjNzlmMTM4ODQ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mZWNzLjIwMjIuMTAwMDU2IiwiVXJpU3RyaW5nIjoiaHR0cHM6Ly9kb2kub3JnLzEwLjEwMTYvai5mZWNzLjIwMjIuMTAwMDU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IyKSJ9XX0sIlRhZyI6IkNpdGF2aVBsYWNlaG9sZGVyIzJmNmY0MzE5LWMzMTgtNGZmOC05ZjcxLTMzODg5ZTNiMDc3NyIsIlRleHQiOiIoMjAyMi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3915541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fecs.2022.100056</w:t>
            </w:r>
          </w:p>
        </w:tc>
        <w:tc>
          <w:tcPr>
            <w:tcW w:w="2551" w:type="dxa"/>
            <w:tcBorders>
              <w:top w:val="nil"/>
              <w:left w:val="nil"/>
              <w:bottom w:val="nil"/>
              <w:right w:val="nil"/>
            </w:tcBorders>
            <w:noWrap/>
            <w:tcMar>
              <w:left w:w="0" w:type="dxa"/>
              <w:right w:w="0" w:type="dxa"/>
            </w:tcMar>
            <w:vAlign w:val="center"/>
            <w:hideMark/>
          </w:tcPr>
          <w:p w14:paraId="0247A80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1206252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EB2D49" w:rsidRPr="0015525A">
              <w:rPr>
                <w:rFonts w:eastAsia="Times New Roman" w:cstheme="minorHAnsi"/>
                <w:color w:val="000000"/>
                <w:sz w:val="18"/>
                <w:szCs w:val="18"/>
                <w:vertAlign w:val="superscript"/>
                <w:lang w:val="en-GB" w:eastAsia="de-DE"/>
              </w:rPr>
              <w:t>1</w:t>
            </w:r>
          </w:p>
        </w:tc>
      </w:tr>
      <w:tr w:rsidR="00920C82" w:rsidRPr="001369E9" w14:paraId="1823E702" w14:textId="77777777" w:rsidTr="0015525A">
        <w:trPr>
          <w:trHeight w:val="255"/>
        </w:trPr>
        <w:tc>
          <w:tcPr>
            <w:tcW w:w="2694" w:type="dxa"/>
            <w:tcBorders>
              <w:top w:val="nil"/>
              <w:left w:val="nil"/>
              <w:bottom w:val="nil"/>
              <w:right w:val="nil"/>
            </w:tcBorders>
            <w:noWrap/>
            <w:tcMar>
              <w:left w:w="0" w:type="dxa"/>
              <w:right w:w="0" w:type="dxa"/>
            </w:tcMar>
            <w:hideMark/>
          </w:tcPr>
          <w:p w14:paraId="05A986E7" w14:textId="011E0307" w:rsidR="00920C82" w:rsidRPr="001369E9" w:rsidRDefault="00000000" w:rsidP="00F13C9C">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cb0e116-fcf2-42fd-ba14-81156d02297c"/>
                <w:id w:val="59806031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5NTlkY2YzLTA5ODYtNGE0ZS05MWVlLWUyNjUxMTQwMTA5OSIsIkVudHJpZXMiOlt7IiRpZCI6IjIiLCIkdHlwZSI6IlN3aXNzQWNhZGVtaWMuQ2l0YXZpLkNpdGF0aW9ucy5Xb3JkUGxhY2Vob2xkZXJFbnRyeSwgU3dpc3NBY2FkZW1pYy5DaXRhdmkiLCJJZCI6IjVhYjYwYjE4LWUxMjItNDVlNy1iNjIzLTBmNTBjYmJkZjdjOSIsIlJhbmdlTGVuZ3RoIjoxNCwiUmVmZXJlbmNlSWQiOiJlMjM2NGI0NS1mOTA0LTQ5OGYtYmY1OC00YTBmMjRmYzUyY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3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YwMy9NRTEyMTEyIiwiVXJpU3RyaW5nIjoiaHR0cHM6Ly9kb2kub3JnLzEwLjE2MDMvTUUxMjEx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Ritchie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959dcf3-0986-4a4e-91ee-e26511401099"/>
                <w:id w:val="79232442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djYjBlMTE2LWZjZjItNDJmZC1iYTE0LTgxMTU2ZDAyMjk3YyIsIkVudHJpZXMiOlt7IiRpZCI6IjIiLCIkdHlwZSI6IlN3aXNzQWNhZGVtaWMuQ2l0YXZpLkNpdGF0aW9ucy5Xb3JkUGxhY2Vob2xkZXJFbnRyeSwgU3dpc3NBY2FkZW1pYy5DaXRhdmkiLCJJZCI6Ijc0YTNhMWFjLTZkOGItNGI1Ni04NDkxLTYyMTYxMmJjNzUxNCIsIlJhbmdlTGVuZ3RoIjo2LCJSZWZlcmVuY2VJZCI6ImUyMzY0YjQ1LWY5MDQtNDk4Zi1iZjU4LTRhMGYyNGZjNT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2MDMvTUUxMjExMiIsIlVyaVN0cmluZyI6Imh0dHBzOi8vZG9pLm9yZy8xMC4xNjAzL01FMTIxM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MpIn1dfSwiVGFnIjoiQ2l0YXZpUGxhY2Vob2xkZXIjMzk1OWRjZjMtMDk4Ni00YTRlLTkxZWUtZTI2NTExNDAxMDk5IiwiVGV4dCI6IigyMDEz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3A8F00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603/ME12112</w:t>
            </w:r>
          </w:p>
        </w:tc>
        <w:tc>
          <w:tcPr>
            <w:tcW w:w="2551" w:type="dxa"/>
            <w:tcBorders>
              <w:top w:val="nil"/>
              <w:left w:val="nil"/>
              <w:bottom w:val="nil"/>
              <w:right w:val="nil"/>
            </w:tcBorders>
            <w:noWrap/>
            <w:tcMar>
              <w:left w:w="0" w:type="dxa"/>
              <w:right w:w="0" w:type="dxa"/>
            </w:tcMar>
            <w:hideMark/>
          </w:tcPr>
          <w:p w14:paraId="130D51E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010AD89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EB2D49" w:rsidRPr="0015525A">
              <w:rPr>
                <w:rFonts w:eastAsia="Times New Roman" w:cstheme="minorHAnsi"/>
                <w:color w:val="000000"/>
                <w:sz w:val="18"/>
                <w:szCs w:val="18"/>
                <w:vertAlign w:val="superscript"/>
                <w:lang w:val="en-GB" w:eastAsia="de-DE"/>
              </w:rPr>
              <w:t>1</w:t>
            </w:r>
          </w:p>
        </w:tc>
      </w:tr>
      <w:tr w:rsidR="00920C82" w:rsidRPr="001369E9" w14:paraId="5FCBAD8D"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3461FC83" w14:textId="47DAAE50" w:rsidR="00920C82" w:rsidRPr="001369E9" w:rsidRDefault="00000000" w:rsidP="00DB2869">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4e52117-3228-4050-95d0-48997ae5980d"/>
                <w:id w:val="44512936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xM2QzNTlkLWI5YTgtNDcyZi1hZTQzLTJlOWEzMjNjMTg0ZSIsIkVudHJpZXMiOlt7IiRpZCI6IjIiLCIkdHlwZSI6IlN3aXNzQWNhZGVtaWMuQ2l0YXZpLkNpdGF0aW9ucy5Xb3JkUGxhY2Vob2xkZXJFbnRyeSwgU3dpc3NBY2FkZW1pYy5DaXRhdmkiLCJJZCI6ImMzNTk4YzE0LTBkYWItNDhmZi05M2JiLWVjZTdmMjMxZTMzNCIsIlJhbmdlTGVuZ3RoIjoxMywiUmVmZXJlbmNlSWQiOiI3MzhlYTgyNy1jNzE1LTQxNDgtYWNmZC05YWE3ZjA3N2U0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N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zkvZ2VuLTIwMTgtMDA5NiIsIlVyaVN0cmluZyI6Imh0dHBzOi8vZG9pLm9yZy8xMC4xMTM5L2dlbi0yMDE4LTAwO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Ritt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13d359d-b9a8-472f-ae43-2e9a323c184e"/>
                <w:id w:val="-48585982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0ZTUyMTE3LTMyMjgtNDA1MC05NWQwLTQ4OTk3YWU1OTgwZCIsIkVudHJpZXMiOlt7IiRpZCI6IjIiLCIkdHlwZSI6IlN3aXNzQWNhZGVtaWMuQ2l0YXZpLkNpdGF0aW9ucy5Xb3JkUGxhY2Vob2xkZXJFbnRyeSwgU3dpc3NBY2FkZW1pYy5DaXRhdmkiLCJJZCI6ImZlOGY5NGNmLTkxMjEtNDdlYS05ZjE5LWRjYWQ4Y2JmMDQzOCIsIlJhbmdlTGVuZ3RoIjo2LCJSZWZlcmVuY2VJZCI6IjczOGVhODI3LWM3MTUtNDE0OC1hY2ZkLTlhYTdmMDc3ZTR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M5L2dlbi0yMDE4LTAwOTYiLCJVcmlTdHJpbmciOiJodHRwczovL2RvaS5vcmcvMTAuMTEzOS9nZW4tMjAxOC0wMD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E5KSJ9XX0sIlRhZyI6IkNpdGF2aVBsYWNlaG9sZGVyI2ExM2QzNTlkLWI5YTgtNDcyZi1hZTQzLTJlOWEzMjNjMTg0ZSIsIlRleHQiOiIoMjAxO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E21093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39/gen-2018-0096</w:t>
            </w:r>
          </w:p>
        </w:tc>
        <w:tc>
          <w:tcPr>
            <w:tcW w:w="2551" w:type="dxa"/>
            <w:tcBorders>
              <w:top w:val="nil"/>
              <w:left w:val="nil"/>
              <w:bottom w:val="nil"/>
              <w:right w:val="nil"/>
            </w:tcBorders>
            <w:noWrap/>
            <w:tcMar>
              <w:left w:w="0" w:type="dxa"/>
              <w:right w:w="0" w:type="dxa"/>
            </w:tcMar>
            <w:vAlign w:val="center"/>
            <w:hideMark/>
          </w:tcPr>
          <w:p w14:paraId="446A659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40C850A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EB2D49" w:rsidRPr="0015525A">
              <w:rPr>
                <w:rFonts w:eastAsia="Times New Roman" w:cstheme="minorHAnsi"/>
                <w:color w:val="000000"/>
                <w:sz w:val="18"/>
                <w:szCs w:val="18"/>
                <w:vertAlign w:val="superscript"/>
                <w:lang w:val="en-GB" w:eastAsia="de-DE"/>
              </w:rPr>
              <w:t>4</w:t>
            </w:r>
          </w:p>
        </w:tc>
      </w:tr>
      <w:tr w:rsidR="00920C82" w:rsidRPr="001369E9" w14:paraId="170D7A4F" w14:textId="77777777" w:rsidTr="0015525A">
        <w:trPr>
          <w:trHeight w:val="255"/>
        </w:trPr>
        <w:tc>
          <w:tcPr>
            <w:tcW w:w="2694" w:type="dxa"/>
            <w:tcBorders>
              <w:top w:val="nil"/>
              <w:left w:val="nil"/>
              <w:bottom w:val="nil"/>
              <w:right w:val="nil"/>
            </w:tcBorders>
            <w:noWrap/>
            <w:tcMar>
              <w:left w:w="0" w:type="dxa"/>
              <w:right w:w="0" w:type="dxa"/>
            </w:tcMar>
            <w:hideMark/>
          </w:tcPr>
          <w:p w14:paraId="23CDD69C" w14:textId="6C8706E4" w:rsidR="00920C82" w:rsidRPr="001369E9" w:rsidRDefault="00000000" w:rsidP="00A554F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2838f51-7b3e-4599-a508-73dedde9fceb"/>
                <w:id w:val="164608616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NiMTdiZTZiLTRiZWQtNGYyNi1hODQ1LTkzYjgyZTM0NWZiOCIsIkVudHJpZXMiOlt7IiRpZCI6IjIiLCIkdHlwZSI6IlN3aXNzQWNhZGVtaWMuQ2l0YXZpLkNpdGF0aW9ucy5Xb3JkUGxhY2Vob2xkZXJFbnRyeSwgU3dpc3NBY2FkZW1pYy5DaXRhdmkiLCJJZCI6ImI2NmZkYzNiLThhMTUtNGEzZS1hNmUyLTMxYzFkYTM2NjliZCIsIlJhbmdlTGVuZ3RoIjoxMywiUmVmZXJlbmNlSWQiOiJiYmZiNzFhZi0xMmI4LTRhNWYtYTE2OC1mOWFhYzM1MTc5Y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3OTEvNjMxNTYiLCJVcmlTdHJpbmciOiJodHRwczovL2RvaS5vcmcvMTAuMzc5MS82MzE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Robert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b17be6b-4bed-4f26-a845-93b82e345fb8"/>
                <w:id w:val="4919553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IyODM4ZjUxLTdiM2UtNDU5OS1hNTA4LTczZGVkZGU5ZmNlYiIsIkVudHJpZXMiOlt7IiRpZCI6IjIiLCIkdHlwZSI6IlN3aXNzQWNhZGVtaWMuQ2l0YXZpLkNpdGF0aW9ucy5Xb3JkUGxhY2Vob2xkZXJFbnRyeSwgU3dpc3NBY2FkZW1pYy5DaXRhdmkiLCJJZCI6ImIxODc5YTcwLTIwNTQtNGU5NS04ZmIwLWMyYjA2NTc0YTMyMiIsIlJhbmdlTGVuZ3RoIjo2LCJSZWZlcmVuY2VJZCI6ImJiZmI3MWFmLTEyYjgtNGE1Zi1hMTY4LWY5YWFjMzUxNzlh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NzkxLzYzMTU2IiwiVXJpU3RyaW5nIjoiaHR0cHM6Ly9kb2kub3JnLzEwLjM3OTEvNjMxN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EpIn1dfSwiVGFnIjoiQ2l0YXZpUGxhY2Vob2xkZXIjM2IxN2JlNmItNGJlZC00ZjI2LWE4NDUtOTNiODJlMzQ1ZmI4IiwiVGV4dCI6IigyMDIx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2AAEF71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3791/63156</w:t>
            </w:r>
          </w:p>
        </w:tc>
        <w:tc>
          <w:tcPr>
            <w:tcW w:w="2551" w:type="dxa"/>
            <w:tcBorders>
              <w:top w:val="nil"/>
              <w:left w:val="nil"/>
              <w:bottom w:val="nil"/>
              <w:right w:val="nil"/>
            </w:tcBorders>
            <w:noWrap/>
            <w:tcMar>
              <w:left w:w="0" w:type="dxa"/>
              <w:right w:w="0" w:type="dxa"/>
            </w:tcMar>
            <w:hideMark/>
          </w:tcPr>
          <w:p w14:paraId="1549EDB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503186C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EB2D49" w:rsidRPr="0015525A">
              <w:rPr>
                <w:rFonts w:eastAsia="Times New Roman" w:cstheme="minorHAnsi"/>
                <w:color w:val="000000"/>
                <w:sz w:val="18"/>
                <w:szCs w:val="18"/>
                <w:vertAlign w:val="superscript"/>
                <w:lang w:val="en-GB" w:eastAsia="de-DE"/>
              </w:rPr>
              <w:t>1</w:t>
            </w:r>
          </w:p>
        </w:tc>
      </w:tr>
      <w:tr w:rsidR="00920C82" w:rsidRPr="001369E9" w14:paraId="49AFF28B"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B19EAA2" w14:textId="5610168C" w:rsidR="00920C82" w:rsidRPr="001369E9" w:rsidRDefault="00000000" w:rsidP="00A554F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7b82a9d-2b11-4b86-bb3c-edcf6269a1f0"/>
                <w:id w:val="6090883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yYWQzM2Y1LTQyODUtNGJmOC1iMjU5LWRiNjQ1ZjYxNzI2NSIsIkVudHJpZXMiOlt7IiRpZCI6IjIiLCIkdHlwZSI6IlN3aXNzQWNhZGVtaWMuQ2l0YXZpLkNpdGF0aW9ucy5Xb3JkUGxhY2Vob2xkZXJFbnRyeSwgU3dpc3NBY2FkZW1pYy5DaXRhdmkiLCJJZCI6ImU4OTJhYmMwLTVhNWQtNDg4Mi05NWEyLTVlNTExMWUzOTdhMSIsIlJhbmdlTGVuZ3RoIjoxMywiUmVmZXJlbmNlSWQiOiIwYmMzMjEzMC0yYTVhLTQzOTktOGUzNy02YjMyMjQ4MWYzN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UaW1lcyIsIlVyaVN0cmluZyI6Imh0dHBzOi8vZG9pLm9yZy8xMC4xNjUzLzAwMTUtNDA0MC05MS40LjY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Rohrig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2ad33f5-4285-4bf8-b259-db645f617265"/>
                <w:id w:val="53122486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3YjgyYTlkLTJiMTEtNGI4Ni1iYjNjLWVkY2Y2MjY5YTFmMCIsIkVudHJpZXMiOlt7IiRpZCI6IjIiLCIkdHlwZSI6IlN3aXNzQWNhZGVtaWMuQ2l0YXZpLkNpdGF0aW9ucy5Xb3JkUGxhY2Vob2xkZXJFbnRyeSwgU3dpc3NBY2FkZW1pYy5DaXRhdmkiLCJJZCI6ImI2ZWE0ZjE1LTQ4NDEtNDkzOC1hZDFiLTdjYzNmMjMyYzIzYyIsIlJhbmdlTGVuZ3RoIjo2LCJSZWZlcmVuY2VJZCI6IjBiYzMyMTMwLTJhNWEtNDM5OS04ZTM3LTZiMzIyNDgxZ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VGltZXMiLCJVcmlTdHJpbmciOiJodHRwczovL2RvaS5vcmcvMTAuMTY1My8wMDE1LTQwNDAtOTEuNC42M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DgpIn1dfSwiVGFnIjoiQ2l0YXZpUGxhY2Vob2xkZXIjMzJhZDMzZjUtNDI4NS00YmY4LWIyNTktZGI2NDVmNjE3MjY1IiwiVGV4dCI6IigyMDA4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C4B431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653/0015-4040-91.4.621</w:t>
            </w:r>
          </w:p>
        </w:tc>
        <w:tc>
          <w:tcPr>
            <w:tcW w:w="2551" w:type="dxa"/>
            <w:tcBorders>
              <w:top w:val="nil"/>
              <w:left w:val="nil"/>
              <w:bottom w:val="nil"/>
              <w:right w:val="nil"/>
            </w:tcBorders>
            <w:noWrap/>
            <w:tcMar>
              <w:left w:w="0" w:type="dxa"/>
              <w:right w:w="0" w:type="dxa"/>
            </w:tcMar>
            <w:vAlign w:val="center"/>
            <w:hideMark/>
          </w:tcPr>
          <w:p w14:paraId="5E587A2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0354077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EB2D49" w:rsidRPr="0015525A">
              <w:rPr>
                <w:rFonts w:eastAsia="Times New Roman" w:cstheme="minorHAnsi"/>
                <w:color w:val="000000"/>
                <w:sz w:val="18"/>
                <w:szCs w:val="18"/>
                <w:vertAlign w:val="superscript"/>
                <w:lang w:val="en-GB" w:eastAsia="de-DE"/>
              </w:rPr>
              <w:t>1</w:t>
            </w:r>
          </w:p>
        </w:tc>
      </w:tr>
      <w:tr w:rsidR="00920C82" w:rsidRPr="001369E9" w14:paraId="65FE655B" w14:textId="77777777" w:rsidTr="0015525A">
        <w:trPr>
          <w:trHeight w:val="255"/>
        </w:trPr>
        <w:tc>
          <w:tcPr>
            <w:tcW w:w="2694" w:type="dxa"/>
            <w:tcBorders>
              <w:top w:val="nil"/>
              <w:left w:val="nil"/>
              <w:bottom w:val="nil"/>
              <w:right w:val="nil"/>
            </w:tcBorders>
            <w:noWrap/>
            <w:tcMar>
              <w:left w:w="0" w:type="dxa"/>
              <w:right w:w="0" w:type="dxa"/>
            </w:tcMar>
            <w:hideMark/>
          </w:tcPr>
          <w:p w14:paraId="7DF897CF" w14:textId="362C6FB0" w:rsidR="00920C82" w:rsidRPr="001369E9" w:rsidRDefault="00000000" w:rsidP="00A554F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7c870ce-8e7c-4acb-adca-a8a3e38be582"/>
                <w:id w:val="155250075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QwOWIyY2JiLTM4ZGQtNDZlZS05MzhhLWUwYTNiMzJjZjgwOCIsIkVudHJpZXMiOlt7IiRpZCI6IjIiLCIkdHlwZSI6IlN3aXNzQWNhZGVtaWMuQ2l0YXZpLkNpdGF0aW9ucy5Xb3JkUGxhY2Vob2xkZXJFbnRyeSwgU3dpc3NBY2FkZW1pYy5DaXRhdmkiLCJJZCI6IjAwNzA4NWE5LTAyMmUtNDMwNS04YWRhLTIyYWJiY2Y5NGY3OCIsIlJhbmdlTGVuZ3RoIjoxMywiUmVmZXJlbmNlSWQiOiIyNTliMzk4Mi1iZTA2LTRlZTQtYmEyMy0zZGJkNTJjNmVmND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UnViZW5lIiwiUHJvdGVjdGVkIjpmYWxzZSwiU2V4IjowLCJDcmVhdGVkQnkiOiJfS3JhaG5lciIsIkNyZWF0ZWRPbiI6IjIwMjQtMTItMTFUMDk6NDU6NTAiLCJNb2RpZmllZEJ5IjoiX0tyYWhuZXIiLCJJZCI6IjI2YmJjMTdhLTNjMTEtNGQ0OC04ZDI3LWJhZTZjNjQ2ZDcxMy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Sx7IiRpZCI6IjEzIiwiJHR5cGUiOiJTd2lzc0FjYWRlbWljLkNpdGF2aS5Hcm91cCwgU3dpc3NBY2FkZW1pYy5DaXRhdmkiLCJEaXNwbGF5VHlwZSI6MSwiTmFtZSI6IldpbmRvdyB0cmFwIHZzLiBwYW4gdHJhcCIsIkNyZWF0ZWRCeSI6Il9LcmFobmVyIiwiQ3JlYXRlZE9uIjoiMjAyNS0wMi0wNVQxMDo0NDo1MSIsIk1vZGlmaWVkQnkiOiJfS3JhaG5lciIsIklkIjoiMGQyYjM0OTctZTBmOS00OGUzLWFhMzAtNjEyM2QyNjJkOGNkIiwiTW9kaWZpZWRPbiI6IjIwMjUtMDItMDVUMTA6NDU6MTI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ljYWQuMTIxMDUiLCJVcmlTdHJpbmciOiJodHRwczovL2RvaS5vcmcvMTAuMTExMS9pY2FkLjEyMTA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Rubene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d09b2cbb-38dd-46ee-938a-e0a3b32cf808"/>
                <w:id w:val="191473789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3Yzg3MGNlLThlN2MtNGFjYi1hZGNhLWE4YTNlMzhiZTU4MiIsIkVudHJpZXMiOlt7IiRpZCI6IjIiLCIkdHlwZSI6IlN3aXNzQWNhZGVtaWMuQ2l0YXZpLkNpdGF0aW9ucy5Xb3JkUGxhY2Vob2xkZXJFbnRyeSwgU3dpc3NBY2FkZW1pYy5DaXRhdmkiLCJJZCI6ImFlZTAzYWY3LWM3OGYtNDljNi05YjgwLTgxNzM0M2E1ZDE1YiIsIlJhbmdlTGVuZ3RoIjo2LCJSZWZlcmVuY2VJZCI6IjI1OWIzOTgyLWJlMDYtNGVlNC1iYTIzLTNkYmQ1MmM2ZWY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0seyIkaWQiOiIxMyIsIiR0eXBlIjoiU3dpc3NBY2FkZW1pYy5DaXRhdmkuR3JvdXAsIFN3aXNzQWNhZGVtaWMuQ2l0YXZpIiwiRGlzcGxheVR5cGUiOjEsIk5hbWUiOiJXaW5kb3cgdHJhcCB2cy4gcGFuIHRyYXAiLCJDcmVhdGVkQnkiOiJfS3JhaG5lciIsIkNyZWF0ZWRPbiI6IjIwMjUtMDItMDVUMTA6NDQ6NTEiLCJNb2RpZmllZEJ5IjoiX0tyYWhuZXIiLCJJZCI6IjBkMmIzNDk3LWUwZjktNDhlMy1hYTMwLTYxMjNkMjYyZDhjZCIsIk1vZGlmaWVkT24iOiIyMDI1LTAyLTA1VDEwOjQ1OjEy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pY2FkLjEyMTA1IiwiVXJpU3RyaW5nIjoiaHR0cHM6Ly9kb2kub3JnLzEwLjExMTEvaWNhZC4xMjEw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E1KSJ9XX0sIlRhZyI6IkNpdGF2aVBsYWNlaG9sZGVyI2QwOWIyY2JiLTM4ZGQtNDZlZS05MzhhLWUwYTNiMzJjZjgwOCIsIlRleHQiOiIoMjAxN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5)</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44E4E4D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icad.12105</w:t>
            </w:r>
          </w:p>
        </w:tc>
        <w:tc>
          <w:tcPr>
            <w:tcW w:w="2551" w:type="dxa"/>
            <w:tcBorders>
              <w:top w:val="nil"/>
              <w:left w:val="nil"/>
              <w:bottom w:val="nil"/>
              <w:right w:val="nil"/>
            </w:tcBorders>
            <w:noWrap/>
            <w:tcMar>
              <w:left w:w="0" w:type="dxa"/>
              <w:right w:w="0" w:type="dxa"/>
            </w:tcMar>
            <w:hideMark/>
          </w:tcPr>
          <w:p w14:paraId="1C2B399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414DF00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7DF08728"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6B8336F6" w14:textId="156FD1F4" w:rsidR="00920C82" w:rsidRPr="001369E9" w:rsidRDefault="00000000" w:rsidP="00A554F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b323c2a-776f-4922-b150-22b3d23fc5ae"/>
                <w:id w:val="164487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lNmM4ZjA2LWExNGItNDhkNy04MzE4LTRkYTNlN2Q4MmE2OSIsIkVudHJpZXMiOlt7IiRpZCI6IjIiLCIkdHlwZSI6IlN3aXNzQWNhZGVtaWMuQ2l0YXZpLkNpdGF0aW9ucy5Xb3JkUGxhY2Vob2xkZXJFbnRyeSwgU3dpc3NBY2FkZW1pYy5DaXRhdmkiLCJJZCI6IjVhZTM0YzA0LWEwYWMtNDJjNS05MDJhLWU4MWM2MTJlZjdhZCIsIlJhbmdlTGVuZ3RoIjoxNCwiUmVmZXJlbmNlSWQiOiJiZjc4YWZiOS1mNmJlLTQ3NGUtOGRmNC0wODU3ZGVmZDE5M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VlYS4xMzI2NiIsIlVyaVN0cmluZyI6Imh0dHBzOi8vZG9pLm9yZy8xMC4xMTExL2VlYS4xMzI2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Ruppert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e6c8f06-a14b-48d7-8318-4da3e7d82a69"/>
                <w:id w:val="185684978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liMzIzYzJhLTc3NmYtNDkyMi1iMTUwLTIyYjNkMjNmYzVhZSIsIkVudHJpZXMiOlt7IiRpZCI6IjIiLCIkdHlwZSI6IlN3aXNzQWNhZGVtaWMuQ2l0YXZpLkNpdGF0aW9ucy5Xb3JkUGxhY2Vob2xkZXJFbnRyeSwgU3dpc3NBY2FkZW1pYy5DaXRhdmkiLCJJZCI6IjJjMDEwYWI1LTA5MzAtNDU4My04ZjVmLWRmNTBlYTQ3ZTA3ZCIsIlJhbmdlTGVuZ3RoIjo2LCJSZWZlcmVuY2VJZCI6ImJmNzhhZmI5LWY2YmUtNDc0ZS04ZGY0LTA4NTdkZWZkMTk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lZWEuMTMyNjYiLCJVcmlTdHJpbmciOiJodHRwczovL2RvaS5vcmcvMTAuMTExMS9lZWEuMTMyNj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MpIn1dfSwiVGFnIjoiQ2l0YXZpUGxhY2Vob2xkZXIjMGU2YzhmMDYtYTE0Yi00OGQ3LTgzMTgtNGRhM2U3ZDgyYTY5IiwiVGV4dCI6IigyMDIz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3E0729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eea.13266</w:t>
            </w:r>
          </w:p>
        </w:tc>
        <w:tc>
          <w:tcPr>
            <w:tcW w:w="2551" w:type="dxa"/>
            <w:tcBorders>
              <w:top w:val="nil"/>
              <w:left w:val="nil"/>
              <w:bottom w:val="nil"/>
              <w:right w:val="nil"/>
            </w:tcBorders>
            <w:noWrap/>
            <w:tcMar>
              <w:left w:w="0" w:type="dxa"/>
              <w:right w:w="0" w:type="dxa"/>
            </w:tcMar>
            <w:vAlign w:val="center"/>
            <w:hideMark/>
          </w:tcPr>
          <w:p w14:paraId="7498714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173F998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D6FFA" w:rsidRPr="0015525A">
              <w:rPr>
                <w:rFonts w:eastAsia="Times New Roman" w:cstheme="minorHAnsi"/>
                <w:color w:val="000000"/>
                <w:sz w:val="18"/>
                <w:szCs w:val="18"/>
                <w:vertAlign w:val="superscript"/>
                <w:lang w:val="en-GB" w:eastAsia="de-DE"/>
              </w:rPr>
              <w:t>1</w:t>
            </w:r>
          </w:p>
        </w:tc>
      </w:tr>
      <w:tr w:rsidR="00920C82" w:rsidRPr="001369E9" w14:paraId="012C8664" w14:textId="77777777" w:rsidTr="0015525A">
        <w:trPr>
          <w:trHeight w:val="255"/>
        </w:trPr>
        <w:tc>
          <w:tcPr>
            <w:tcW w:w="2694" w:type="dxa"/>
            <w:tcBorders>
              <w:top w:val="nil"/>
              <w:left w:val="nil"/>
              <w:bottom w:val="nil"/>
              <w:right w:val="nil"/>
            </w:tcBorders>
            <w:noWrap/>
            <w:tcMar>
              <w:left w:w="0" w:type="dxa"/>
              <w:right w:w="0" w:type="dxa"/>
            </w:tcMar>
            <w:hideMark/>
          </w:tcPr>
          <w:p w14:paraId="0F7E0A90" w14:textId="09D7025C" w:rsidR="00920C82" w:rsidRPr="001369E9" w:rsidRDefault="00000000" w:rsidP="00A554F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3485be1-cbce-44d1-a278-2443f04cbf94"/>
                <w:id w:val="-37484910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iZWU2YzI1LTliYzMtNDY5NS1iNDJkLWMzOWU3YmQ1NjljNSIsIkVudHJpZXMiOlt7IiRpZCI6IjIiLCIkdHlwZSI6IlN3aXNzQWNhZGVtaWMuQ2l0YXZpLkNpdGF0aW9ucy5Xb3JkUGxhY2Vob2xkZXJFbnRyeSwgU3dpc3NBY2FkZW1pYy5DaXRhdmkiLCJJZCI6ImU1MWZmNzE0LWYxMDMtNGNjMC05ODYzLTVhOTA0MzI3NWZjYiIsIlJhbmdlTGVuZ3RoIjoxMiwiUmVmZXJlbmNlSWQiOiIyYjRmOTg3Ny1jNzk3LTQ0YTMtYTQyNS1lMjBmZjliYjgw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uMDYuMjAxMSIsIkRvaSI6IjEwLjEzNzEvam91cm5hbC5wb25lLjAwMjEwNzkiLCJFZGl0b3JzIjpbXSwiRXZhbHVhdGlvbkNvbXBsZXhpdHkiOjAsIkV2YWx1YXRpb25Tb3VyY2VUZXh0Rm9ybWF0IjowLCJHcm91cHMiOlt7IiRpZCI6IjE0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N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M3MS9qb3VybmFsLnBvbmUuMDAyMTA3OSIsIlVyaVN0cmluZyI6Imh0dHBzOi8vZG9pLm9yZy8xMC4xMzcxL2pvdXJuYWwucG9uZS4wMDIxMDc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lQxMzowMjowNiIsIk1vZGlmaWVkQnkiOiJfS3JhaG5lciIsIklkIjoiMjVlZjMxODItZGI0Zi00NDE2LWJkYTYtNTc0NjBiNGEwNTk3IiwiTW9kaWZpZWRPbiI6IjIwMjUtMDItMDZUMTM6MDI6MDY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zMTE2ODc1IiwiVXJpU3RyaW5nIjoiaHR0cHM6Ly93d3cubmNiaS5ubG0ubmloLmdvdi9wbWMvYXJ0aWNsZXMvUE1DMzExNjg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3JhaG5lciIsIkNyZWF0ZWRPbiI6IjIwMjUtMDItMDZUMTM6MDI6MDYiLCJNb2RpZmllZEJ5IjoiX0tyYWhuZXIiLCJJZCI6IjA0MDlmYzg5LTdhZjctNDc3MS05NzZjLWY2NGNkOTY2OGFhMiIsIk1vZGlmaWVkT24iOiIyMDI1LTAyLTA2VDEzOjAyOjA2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jE2OTgxNjAiLCJVcmlTdHJpbmciOiJodHRwOi8vd3d3Lm5jYmkubmxtLm5paC5nb3YvcHVibWVkLzIxNjk4MTY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Russo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bee6c25-9bc3-4695-b42d-c39e7bd569c5"/>
                <w:id w:val="-136375048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IzNDg1YmUxLWNiY2UtNDRkMS1hMjc4LTI0NDNmMDRjYmY5NCIsIkVudHJpZXMiOlt7IiRpZCI6IjIiLCIkdHlwZSI6IlN3aXNzQWNhZGVtaWMuQ2l0YXZpLkNpdGF0aW9ucy5Xb3JkUGxhY2Vob2xkZXJFbnRyeSwgU3dpc3NBY2FkZW1pYy5DaXRhdmkiLCJJZCI6ImU5Mzk4NDllLWY5ZjItNDFjYi04MGYzLWU3M2U3ZWU3Mjc2YSIsIlJhbmdlTGVuZ3RoIjo2LCJSZWZlcmVuY2VJZCI6IjJiNGY5ODc3LWM3OTctNDRhMy1hNDI1LWUyMGZmOWJiODA1Yi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jA2LjIwMTEiLCJEb2kiOiIxMC4xMzcxL2pvdXJuYWwucG9uZS4wMDIxMDc5IiwiRWRpdG9ycyI6W10sIkV2YWx1YXRpb25Db21wbGV4aXR5IjowLCJFdmFsdWF0aW9uU291cmNlVGV4dEZvcm1hdCI6MCwiR3JvdXBzIjpbeyIkaWQiOiIxNC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U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zNzEvam91cm5hbC5wb25lLjAwMjEwNzkiLCJVcmlTdHJpbmciOiJodHRwczovL2RvaS5vcmcvMTAuMTM3MS9qb3VybmFsLnBvbmUuMDAyMTA3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ZUMTM6MDI6MDYiLCJNb2RpZmllZEJ5IjoiX0tyYWhuZXIiLCJJZCI6IjI1ZWYzMTgyLWRiNGYtNDQxNi1iZGE2LTU3NDYwYjRhMDU5NyIsIk1vZGlmaWVkT24iOiIyMDI1LTAyLTA2VDEzOjAyOjA2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zExNjg3NSIsIlVyaVN0cmluZyI6Imh0dHBzOi8vd3d3Lm5jYmkubmxtLm5paC5nb3YvcG1jL2FydGljbGVzL1BNQzMxMTY4Nz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tyYWhuZXIiLCJDcmVhdGVkT24iOiIyMDI1LTAyLTA2VDEzOjAyOjA2IiwiTW9kaWZpZWRCeSI6Il9LcmFobmVyIiwiSWQiOiIwNDA5ZmM4OS03YWY3LTQ3NzEtOTc2Yy1mNjRjZDk2NjhhYTIiLCJNb2RpZmllZE9uIjoiMjAyNS0wMi0wNlQxMzowMjowNi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IxNjk4MTYwIiwiVXJpU3RyaW5nIjoiaHR0cDovL3d3dy5uY2JpLm5sbS5uaWguZ292L3B1Ym1lZC8yMTY5ODE2M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TEpIn1dfSwiVGFnIjoiQ2l0YXZpUGxhY2Vob2xkZXIjMmJlZTZjMjUtOWJjMy00Njk1LWI0MmQtYzM5ZTdiZDU2OWM1IiwiVGV4dCI6IigyMDEx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167E1B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71/journal.pone.0021079</w:t>
            </w:r>
          </w:p>
        </w:tc>
        <w:tc>
          <w:tcPr>
            <w:tcW w:w="2551" w:type="dxa"/>
            <w:tcBorders>
              <w:top w:val="nil"/>
              <w:left w:val="nil"/>
              <w:bottom w:val="nil"/>
              <w:right w:val="nil"/>
            </w:tcBorders>
            <w:noWrap/>
            <w:tcMar>
              <w:left w:w="0" w:type="dxa"/>
              <w:right w:w="0" w:type="dxa"/>
            </w:tcMar>
            <w:hideMark/>
          </w:tcPr>
          <w:p w14:paraId="394A4A0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7206926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D6FFA" w:rsidRPr="0015525A">
              <w:rPr>
                <w:rFonts w:eastAsia="Times New Roman" w:cstheme="minorHAnsi"/>
                <w:color w:val="000000"/>
                <w:sz w:val="18"/>
                <w:szCs w:val="18"/>
                <w:vertAlign w:val="superscript"/>
                <w:lang w:val="en-GB" w:eastAsia="de-DE"/>
              </w:rPr>
              <w:t>4</w:t>
            </w:r>
          </w:p>
        </w:tc>
      </w:tr>
      <w:tr w:rsidR="00920C82" w:rsidRPr="001369E9" w14:paraId="06556780"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42C6AB2" w14:textId="0C2450AA" w:rsidR="00920C82" w:rsidRPr="001369E9" w:rsidRDefault="00000000" w:rsidP="00A554F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694c1872-a29d-41df-a8ad-4f77a603d4da"/>
                <w:id w:val="68094397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kZGUwOGVkLWRhYjktNGQwMS05ODM4LTJmZGU4MjBlMTNmMCIsIkVudHJpZXMiOlt7IiRpZCI6IjIiLCIkdHlwZSI6IlN3aXNzQWNhZGVtaWMuQ2l0YXZpLkNpdGF0aW9ucy5Xb3JkUGxhY2Vob2xkZXJFbnRyeSwgU3dpc3NBY2FkZW1pYy5DaXRhdmkiLCJJZCI6IjQ3NzE3NGRlLWFkMzYtNDY2ZC1iYTZlLTFmZjAzZjhkOTQ4YyIsIlJhbmdlTGVuZ3RoIjoyMCwiUmVmZXJlbmNlSWQiOiJkMzM0ODU2Zi0yNTRlLTQ3OTUtYjMzZS0xOWZlMjZiNmE3ZT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nRydWUsIktleXdvcmRzIjpbXSwiTGFuZ3VhZ2UiOiJSdXNzaWFuIiwiTGFuZ3VhZ2VDb2RlIjoicnU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VGltZXMiLCJVcmlTdHJpbmciOiJodHRwczovL2RvaS5vcmcvVGltZX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amkov &amp; Tshernyshev</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dde08ed-dab9-4d01-9838-2fde820e13f0"/>
                <w:id w:val="213228362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5NGMxODcyLWEyOWQtNDFkZi1hOGFkLTRmNzdhNjAzZDRkYSIsIkVudHJpZXMiOlt7IiRpZCI6IjIiLCIkdHlwZSI6IlN3aXNzQWNhZGVtaWMuQ2l0YXZpLkNpdGF0aW9ucy5Xb3JkUGxhY2Vob2xkZXJFbnRyeSwgU3dpc3NBY2FkZW1pYy5DaXRhdmkiLCJJZCI6ImJjNWZlMjYwLTkxYmEtNDA3Yi1hOWI0LWU3MTYwYTVmZWUzNyIsIlJhbmdlTGVuZ3RoIjo2LCJSZWZlcmVuY2VJZCI6ImQzMzQ4NTZmLTI1NGUtNDc5NS1iMzNlLTE5ZmUyNmI2YTd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E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0cnVlLCJLZXl3b3JkcyI6W10sIkxhbmd1YWdlIjoiUnVzc2lhbiIsIkxhbmd1YWdlQ29kZSI6InJ1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RpbWVzIiwiVXJpU3RyaW5nIjoiaHR0cHM6Ly9kb2kub3JnL1RpbWV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xOTgzKSJ9XX0sIlRhZyI6IkNpdGF2aVBsYWNlaG9sZGVyIzJkZGUwOGVkLWRhYjktNGQwMS05ODM4LTJmZGU4MjBlMTNmMCIsIlRleHQiOiIoMTk4My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8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5705E34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vAlign w:val="center"/>
            <w:hideMark/>
          </w:tcPr>
          <w:p w14:paraId="17EC7A5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661D1FA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06F263CF" w14:textId="77777777" w:rsidTr="0015525A">
        <w:trPr>
          <w:trHeight w:val="255"/>
        </w:trPr>
        <w:tc>
          <w:tcPr>
            <w:tcW w:w="2694" w:type="dxa"/>
            <w:tcBorders>
              <w:top w:val="nil"/>
              <w:left w:val="nil"/>
              <w:bottom w:val="nil"/>
              <w:right w:val="nil"/>
            </w:tcBorders>
            <w:noWrap/>
            <w:tcMar>
              <w:left w:w="0" w:type="dxa"/>
              <w:right w:w="0" w:type="dxa"/>
            </w:tcMar>
            <w:hideMark/>
          </w:tcPr>
          <w:p w14:paraId="157054B2" w14:textId="317DB28D" w:rsidR="00920C82" w:rsidRPr="001369E9" w:rsidRDefault="00000000" w:rsidP="00A554F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8c7d21e-d16c-41aa-ac96-0e24a1460f05"/>
                <w:id w:val="55874515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zYmNkMzU4LTg5M2MtNGVkMi04OTM4LTRlNDJjMTFkMDNiMiIsIkVudHJpZXMiOlt7IiRpZCI6IjIiLCIkdHlwZSI6IlN3aXNzQWNhZGVtaWMuQ2l0YXZpLkNpdGF0aW9ucy5Xb3JkUGxhY2Vob2xkZXJFbnRyeSwgU3dpc3NBY2FkZW1pYy5DaXRhdmkiLCJJZCI6Ijc4OTFkYmEwLTU5NjktNDg5YS04YTg4LTEzYWUzNTFlNWZmMyIsIlJhbmdlTGVuZ3RoIjoxNSwiUmVmZXJlbmNlSWQiOiJjMzgyYzVmMC1mNWU4LTRkZDktOWVhYi03YWQ4OTA3MGE2MG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VUwiLCJEb2kiOiIxMC4xMDIzL0E6MTAxMDM3NzUyODY4MyIsIkVkaXRvcnMiOltdLCJFdmFsdWF0aW9uQ29tcGxleGl0eSI6MCwiRXZhbHVhdGlvblNvdXJjZVRleHRGb3JtYXQiOjAsIkdyb3VwcyI6W3siJGlkIjoiMTc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O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jMvQToxMDEwMzc3NTI4NjgzIiwiVXJpU3RyaW5nIjoiaHR0cHM6Ly9kb2kub3JnLzEwLjEwMjMvQToxMDEwMzc3NTI4Njg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chlyt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3bcd358-893c-4ed2-8938-4e42c11d03b2"/>
                <w:id w:val="153869569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4YzdkMjFlLWQxNmMtNDFhYS1hYzk2LTBlMjRhMTQ2MGYwNSIsIkVudHJpZXMiOlt7IiRpZCI6IjIiLCIkdHlwZSI6IlN3aXNzQWNhZGVtaWMuQ2l0YXZpLkNpdGF0aW9ucy5Xb3JkUGxhY2Vob2xkZXJFbnRyeSwgU3dpc3NBY2FkZW1pYy5DaXRhdmkiLCJJZCI6IjA2MGMxY2EwLWY1NzQtNDQxMS1hNmVhLTkzNWE4ODE5ZmNjMCIsIlJhbmdlTGVuZ3RoIjo2LCJSZWZlcmVuY2VJZCI6ImMzODJjNWYwLWY1ZTgtNGRkOS05ZWFiLTdhZDg5MDcwYTY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jaGx5dGVyIiwiUHJvdGVjdGVkIjpmYWxzZSwiU2V4IjowLCJDcmVhdGVkQnkiOiJfS3JhaG5lciIsIkNyZWF0ZWRPbiI6IjIwMjQtMTItMTFUMDk6NDU6NTAiLCJNb2RpZmllZEJ5IjoiX0tyYWhuZXIiLCJJZCI6IjAyNzcxZjljLTY5NDMtNGYyYy04YmJiLTgxMWIyNGU1MTNlOC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lVMIiwiRG9pIjoiMTAuMTAyMy9BOjEwMTAzNzc1Mjg2ODMiLCJFZGl0b3JzIjpbXSwiRXZhbHVhdGlvbkNvbXBsZXhpdHkiOjAsIkV2YWx1YXRpb25Tb3VyY2VUZXh0Rm9ybWF0IjowLCJHcm91cHMiOlt7IiRpZCI6IjE3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g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IzL0E6MTAxMDM3NzUyODY4MyIsIlVyaVN0cmluZyI6Imh0dHBzOi8vZG9pLm9yZy8xMC4xMDIzL0E6MTAxMDM3NzUyODY4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AxKSJ9XX0sIlRhZyI6IkNpdGF2aVBsYWNlaG9sZGVyI2EzYmNkMzU4LTg5M2MtNGVkMi04OTM4LTRlNDJjMTFkMDNiMiIsIlRleHQiOiIoMjAwM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16DF72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23/A:1010377528683</w:t>
            </w:r>
          </w:p>
        </w:tc>
        <w:tc>
          <w:tcPr>
            <w:tcW w:w="2551" w:type="dxa"/>
            <w:tcBorders>
              <w:top w:val="nil"/>
              <w:left w:val="nil"/>
              <w:bottom w:val="nil"/>
              <w:right w:val="nil"/>
            </w:tcBorders>
            <w:noWrap/>
            <w:tcMar>
              <w:left w:w="0" w:type="dxa"/>
              <w:right w:w="0" w:type="dxa"/>
            </w:tcMar>
            <w:hideMark/>
          </w:tcPr>
          <w:p w14:paraId="42B029E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7B44515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D6FFA" w:rsidRPr="0015525A">
              <w:rPr>
                <w:rFonts w:eastAsia="Times New Roman" w:cstheme="minorHAnsi"/>
                <w:color w:val="000000"/>
                <w:sz w:val="18"/>
                <w:szCs w:val="18"/>
                <w:vertAlign w:val="superscript"/>
                <w:lang w:val="en-GB" w:eastAsia="de-DE"/>
              </w:rPr>
              <w:t>1</w:t>
            </w:r>
          </w:p>
        </w:tc>
      </w:tr>
      <w:tr w:rsidR="00920C82" w:rsidRPr="001369E9" w14:paraId="02974E75"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1BEBBBF7" w14:textId="5942D450" w:rsidR="00920C82" w:rsidRPr="001369E9" w:rsidRDefault="00000000" w:rsidP="00A554F3">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3698b4eb-d838-43e0-8583-9204f67bb65e"/>
                <w:id w:val="-85765582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lM2ZmODRhLWRiNmYtNDdkNC1hYzY5LWM5YWEzNTdlMzA2OCIsIkVudHJpZXMiOlt7IiRpZCI6IjIiLCIkdHlwZSI6IlN3aXNzQWNhZGVtaWMuQ2l0YXZpLkNpdGF0aW9ucy5Xb3JkUGxhY2Vob2xkZXJFbnRyeSwgU3dpc3NBY2FkZW1pYy5DaXRhdmkiLCJJZCI6ImQ5OWNjYjNlLTRhY2ItNGNjMC1iMDkwLTY2MGM1YTcyMTQ2OSIsIlJhbmdlTGVuZ3RoIjoxMywiUmVmZXJlbmNlSWQiOiJiYjIyYTU2Zi00MWE4LTRmNDItYmQ4My1mZGNmNWYxZDZjZm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lNFUCAyNCIsIkRvaSI6IjEwLjEzNzEvam91cm5hbC5wb25lLjAyMzg2MzYiLCJFZGl0b3JzIjpbXSwiRXZhbHVhdGlvbkNvbXBsZXhpdHkiOjAsIkV2YWx1YXRpb25Tb3VyY2VUZXh0Rm9ybWF0IjowLCJHcm91cHMiOlt7IiRpZCI6IjEz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zNzEvam91cm5hbC5wb25lLjAyMzg2MzYiLCJVcmlTdHJpbmciOiJodHRwczovL2RvaS5vcmcvMTAuMTM3MS9qb3VybmFsLnBvbmUuMDIzODYz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gwOTZjM2M5LWJmNGEtNDBlNy05MzY1LTA0NTU2NWE4MjE5NiIsIk1vZGlmaWVkT24iOiIyMDI0LTEyLTExVDA5OjQ3OjQ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5NzA2OTYiLCJVcmlTdHJpbmciOiJodHRwOi8vd3d3Lm5jYmkubmxtLm5paC5nb3YvcHVibWVkLzMyOTcwNjk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wOTo1MTo1NyIsIk1vZGlmaWVkQnkiOiJfQW5kcmUgS3JhaG5lciIsIklkIjoiMTcxMjAxMjItNTc4MS00MjRkLTgzNTktNDc5OGFmY2Q3NmQzIiwiTW9kaWZpZWRPbiI6IjIwMjQtMTItMTFUMDk6NTE6NTc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NTE0MDA0IiwiVXJpU3RyaW5nIjoiaHR0cHM6Ly93d3cubmNiaS5ubG0ubmloLmdvdi9wbWMvYXJ0aWNsZXMvUE1DNzUxNDAw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chori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e3ff84a-db6f-47d4-ac69-c9aa357e3068"/>
                <w:id w:val="-129790614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2OThiNGViLWQ4MzgtNDNlMC04NTgzLTkyMDRmNjdiYjY1ZSIsIkVudHJpZXMiOlt7IiRpZCI6IjIiLCIkdHlwZSI6IlN3aXNzQWNhZGVtaWMuQ2l0YXZpLkNpdGF0aW9ucy5Xb3JkUGxhY2Vob2xkZXJFbnRyeSwgU3dpc3NBY2FkZW1pYy5DaXRhdmkiLCJJZCI6IjUxMTQyNTQ2LTc3YTEtNDM1Ny1iYTAwLTA2ZDY4YzgwZTY5MiIsIlJhbmdlTGVuZ3RoIjo2LCJSZWZlcmVuY2VJZCI6ImJiMjJhNTZmLTQxYTgtNGY0Mi1iZDgzLWZkY2Y1ZjFkNmNmYi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TRVAgMjQiLCJEb2kiOiIxMC4xMzcxL2pvdXJuYWwucG9uZS4wMjM4NjM2IiwiRWRpdG9ycyI6W10sIkV2YWx1YXRpb25Db21wbGV4aXR5IjowLCJFdmFsdWF0aW9uU291cmNlVGV4dEZvcm1hdCI6MCwiR3JvdXBzIjpbeyIkaWQiOiIxMy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cxL2pvdXJuYWwucG9uZS4wMjM4NjM2IiwiVXJpU3RyaW5nIjoiaHR0cHM6Ly9kb2kub3JnLzEwLjEzNzEvam91cm5hbC5wb25lLjAyMzg2Mz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4MDk2YzNjOS1iZjRhLTQwZTctOTM2NS0wNDU1NjVhODIxOTYiLCJNb2RpZmllZE9uIjoiMjAyNC0xMi0xMVQwOTo0Nzo0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OTcwNjk2IiwiVXJpU3RyaW5nIjoiaHR0cDovL3d3dy5uY2JpLm5sbS5uaWguZ292L3B1Ym1lZC8zMjk3MDY5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Dk6NTE6NTciLCJNb2RpZmllZEJ5IjoiX0FuZHJlIEtyYWhuZXIiLCJJZCI6IjE3MTIwMTIyLTU3ODEtNDI0ZC04MzU5LTQ3OThhZmNkNzZkMyIsIk1vZGlmaWVkT24iOiIyMDI0LTEyLTExVDA5OjUxOjU3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UxNDAwNCIsIlVyaVN0cmluZyI6Imh0dHBzOi8vd3d3Lm5jYmkubmxtLm5paC5nb3YvcG1jL2FydGljbGVzL1BNQzc1MTQwMD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IoMjAyMCkifV19LCJUYWciOiJDaXRhdmlQbGFjZWhvbGRlciMwZTNmZjg0YS1kYjZmLTQ3ZDQtYWM2OS1jOWFhMzU3ZTMwNjgiLCJUZXh0IjoiKDIwMjA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3D96BC4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71/journal.pone.0238636</w:t>
            </w:r>
          </w:p>
        </w:tc>
        <w:tc>
          <w:tcPr>
            <w:tcW w:w="2551" w:type="dxa"/>
            <w:tcBorders>
              <w:top w:val="nil"/>
              <w:left w:val="nil"/>
              <w:bottom w:val="nil"/>
              <w:right w:val="nil"/>
            </w:tcBorders>
            <w:noWrap/>
            <w:tcMar>
              <w:left w:w="0" w:type="dxa"/>
              <w:right w:w="0" w:type="dxa"/>
            </w:tcMar>
            <w:vAlign w:val="center"/>
            <w:hideMark/>
          </w:tcPr>
          <w:p w14:paraId="5AC30AC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0781333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D6FFA" w:rsidRPr="0015525A">
              <w:rPr>
                <w:rFonts w:eastAsia="Times New Roman" w:cstheme="minorHAnsi"/>
                <w:color w:val="000000"/>
                <w:sz w:val="18"/>
                <w:szCs w:val="18"/>
                <w:vertAlign w:val="superscript"/>
                <w:lang w:val="en-GB" w:eastAsia="de-DE"/>
              </w:rPr>
              <w:t>1</w:t>
            </w:r>
          </w:p>
        </w:tc>
      </w:tr>
      <w:tr w:rsidR="00920C82" w:rsidRPr="001369E9" w14:paraId="425411BE" w14:textId="77777777" w:rsidTr="0015525A">
        <w:trPr>
          <w:trHeight w:val="255"/>
        </w:trPr>
        <w:tc>
          <w:tcPr>
            <w:tcW w:w="2694" w:type="dxa"/>
            <w:tcBorders>
              <w:top w:val="nil"/>
              <w:left w:val="nil"/>
              <w:bottom w:val="nil"/>
              <w:right w:val="nil"/>
            </w:tcBorders>
            <w:noWrap/>
            <w:tcMar>
              <w:left w:w="0" w:type="dxa"/>
              <w:right w:w="0" w:type="dxa"/>
            </w:tcMar>
            <w:hideMark/>
          </w:tcPr>
          <w:p w14:paraId="01A980D3" w14:textId="67D86FA6"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f88c9eb3-7e3a-47fa-986f-57f0d85c98ae"/>
                <w:id w:val="97887883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2ZDA5YzgxLWEzNDEtNDYzOS1hNDliLTk1Y2ExOWYxYmE0NiIsIkVudHJpZXMiOlt7IiRpZCI6IjIiLCIkdHlwZSI6IlN3aXNzQWNhZGVtaWMuQ2l0YXZpLkNpdGF0aW9ucy5Xb3JkUGxhY2Vob2xkZXJFbnRyeSwgU3dpc3NBY2FkZW1pYy5DaXRhdmkiLCJJZCI6Ijk5M2JjMjAxLTI2YTQtNDRmYS04OWRkLWFjNGI5MzRmMGM3NiIsIlJhbmdlTGVuZ3RoIjoxNywiUmVmZXJlbmNlSWQiOiIxNGE0ZmY0OC03ZmNjLTQxNDEtYTAyMS02MTE5YWQzZWI3MG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YWFlLjIwMTcuMDkuMDExIiwiVXJpU3RyaW5nIjoiaHR0cHM6Ly9kb2kub3JnLzEwLjEwMTYvai5iYWFlLjIwMTcuMDkuMDE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YzZhODU4NGUtMDNhNy00NDliLTlhYzEtNThjOTJhNWNjNGY1IiwiTW9kaWZpZWRPbiI6IjIwMjUtMDItMDdUMTc6MzU6MDc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chowalt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6d09c81-a341-4639-a49b-95ca19f1ba46"/>
                <w:id w:val="-118004077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4OGM5ZWIzLTdlM2EtNDdmYS05ODZmLTU3ZjBkODVjOThhZSIsIkVudHJpZXMiOlt7IiRpZCI6IjIiLCIkdHlwZSI6IlN3aXNzQWNhZGVtaWMuQ2l0YXZpLkNpdGF0aW9ucy5Xb3JkUGxhY2Vob2xkZXJFbnRyeSwgU3dpc3NBY2FkZW1pYy5DaXRhdmkiLCJJZCI6Ijk2OTNmNjE4LTBjN2EtNDg5OC1iNDE0LWY3MTBmMTdhZjRhZCIsIlJhbmdlTGVuZ3RoIjo2LCJSZWZlcmVuY2VJZCI6IjE0YTRmZjQ4LTdmY2MtNDE0MS1hMDIxLTYxMTlhZDNlYjc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FhZS4yMDE3LjA5LjAxMSIsIlVyaVN0cmluZyI6Imh0dHBzOi8vZG9pLm9yZy8xMC4xMDE2L2ouYmFhZS4yMDE3LjA5LjA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mM2YTg1ODRlLTAzYTctNDQ5Yi05YWMxLTU4YzkyYTVjYzRmNSIsIk1vZGlmaWVkT24iOiIyMDI1LTAyLTA3VDE3OjM1OjA3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M4NmQwOWM4MS1hMzQxLTQ2MzktYTQ5Yi05NWNhMTlmMWJhNDYiLCJUZXh0IjoiKDIwMTg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EBFD97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aae.2017.09.011</w:t>
            </w:r>
          </w:p>
        </w:tc>
        <w:tc>
          <w:tcPr>
            <w:tcW w:w="2551" w:type="dxa"/>
            <w:tcBorders>
              <w:top w:val="nil"/>
              <w:left w:val="nil"/>
              <w:bottom w:val="nil"/>
              <w:right w:val="nil"/>
            </w:tcBorders>
            <w:noWrap/>
            <w:tcMar>
              <w:left w:w="0" w:type="dxa"/>
              <w:right w:w="0" w:type="dxa"/>
            </w:tcMar>
            <w:hideMark/>
          </w:tcPr>
          <w:p w14:paraId="0106D7F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7E98ADE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1D6FFA" w:rsidRPr="0015525A">
              <w:rPr>
                <w:rFonts w:eastAsia="Times New Roman" w:cstheme="minorHAnsi"/>
                <w:color w:val="000000"/>
                <w:sz w:val="18"/>
                <w:szCs w:val="18"/>
                <w:vertAlign w:val="superscript"/>
                <w:lang w:val="en-GB" w:eastAsia="de-DE"/>
              </w:rPr>
              <w:t>4</w:t>
            </w:r>
          </w:p>
        </w:tc>
      </w:tr>
      <w:tr w:rsidR="00920C82" w:rsidRPr="00837315" w14:paraId="7B67D2FB"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E398C74" w14:textId="2F5F368D"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bc8073a-f880-4e1d-b3dc-2d75ad519f16"/>
                <w:id w:val="137542427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0MTQxNzljLTU5ZWQtNDExYi1iZTRiLWMxMDRiNzgyNWNjZCIsIkVudHJpZXMiOlt7IiRpZCI6IjIiLCIkdHlwZSI6IlN3aXNzQWNhZGVtaWMuQ2l0YXZpLkNpdGF0aW9ucy5Xb3JkUGxhY2Vob2xkZXJFbnRyeSwgU3dpc3NBY2FkZW1pYy5DaXRhdmkiLCJJZCI6ImU3ZTYwMWQ0LTRmM2QtNGEyYi1iYWQ1LWZmZjE5ZDUyYzRiMCIsIlJhbmdlTGVuZ3RoIjoxMCwiUmVmZXJlbmNlSWQiOiI3Yjg5YjYzOC1lNDA4LTQzNDMtOTJmYy0xZWI1NjAyYjkwMW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9DVCIsIkRvaSI6IjEwLjEwMTcvUzAwMDc0ODUzMjIwMDAxMDQiLCJFZGl0b3JzIjpbXSwiRXZhbHVhdGlvbkNvbXBsZXhpdHkiOjAsIkV2YWx1YXRpb25Tb3VyY2VUZXh0Rm9ybWF0IjowLCJHcm91cHMiOlt7IiRpZCI6IjE2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c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cvUzAwMDc0ODUzMjIwMDAxMDQiLCJVcmlTdHJpbmciOiJodHRwczovL2RvaS5vcmcvMTAuMTAxNy9TMDAwNzQ4NTMyMjAwMDE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hi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414179c-59ed-411b-be4b-c104b7825ccd"/>
                <w:id w:val="196830587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liYzgwNzNhLWY4ODAtNGUxZC1iM2RjLTJkNzVhZDUxOWYxNiIsIkVudHJpZXMiOlt7IiRpZCI6IjIiLCIkdHlwZSI6IlN3aXNzQWNhZGVtaWMuQ2l0YXZpLkNpdGF0aW9ucy5Xb3JkUGxhY2Vob2xkZXJFbnRyeSwgU3dpc3NBY2FkZW1pYy5DaXRhdmkiLCJJZCI6IjNlM2Q3ZjMxLWY5NmEtNGJhMC1iMzY4LTgwOWQzYzA3MjE5YiIsIlJhbmdlTGVuZ3RoIjo2LCJSZWZlcmVuY2VJZCI6IjdiODliNjM4LWU0MDgtNDM0My05MmZjLTFlYjU2MDJiOTA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PQ1QiLCJEb2kiOiIxMC4xMDE3L1MwMDA3NDg1MzIyMDAwMTA0IiwiRWRpdG9ycyI6W10sIkV2YWx1YXRpb25Db21wbGV4aXR5IjowLCJFdmFsdWF0aW9uU291cmNlVGV4dEZvcm1hdCI6MCwiR3JvdXBzIjpbeyIkaWQiOiIxN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3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3L1MwMDA3NDg1MzIyMDAwMTA0IiwiVXJpU3RyaW5nIjoiaHR0cHM6Ly9kb2kub3JnLzEwLjEwMTcvUzAwMDc0ODUzMjIwMDAxM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IpIn1dfSwiVGFnIjoiQ2l0YXZpUGxhY2Vob2xkZXIjYTQxNDE3OWMtNTllZC00MTFiLWJlNGItYzEwNGI3ODI1Y2NkIiwiVGV4dCI6IigyMDIy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0CDFD3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7/S0007485322000104</w:t>
            </w:r>
          </w:p>
        </w:tc>
        <w:tc>
          <w:tcPr>
            <w:tcW w:w="2551" w:type="dxa"/>
            <w:tcBorders>
              <w:top w:val="nil"/>
              <w:left w:val="nil"/>
              <w:bottom w:val="nil"/>
              <w:right w:val="nil"/>
            </w:tcBorders>
            <w:noWrap/>
            <w:tcMar>
              <w:left w:w="0" w:type="dxa"/>
              <w:right w:w="0" w:type="dxa"/>
            </w:tcMar>
            <w:vAlign w:val="center"/>
            <w:hideMark/>
          </w:tcPr>
          <w:p w14:paraId="2978980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126D050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837315" w:rsidRPr="00D37399" w14:paraId="4C1B6CA6" w14:textId="77777777" w:rsidTr="007E066A">
        <w:trPr>
          <w:trHeight w:val="255"/>
        </w:trPr>
        <w:tc>
          <w:tcPr>
            <w:tcW w:w="2694" w:type="dxa"/>
            <w:tcBorders>
              <w:top w:val="nil"/>
              <w:left w:val="nil"/>
              <w:bottom w:val="nil"/>
              <w:right w:val="nil"/>
            </w:tcBorders>
            <w:noWrap/>
            <w:tcMar>
              <w:left w:w="0" w:type="dxa"/>
              <w:right w:w="0" w:type="dxa"/>
            </w:tcMar>
            <w:hideMark/>
          </w:tcPr>
          <w:p w14:paraId="63AD68DB" w14:textId="767FC9DE" w:rsidR="00837315" w:rsidRPr="001369E9" w:rsidRDefault="00000000" w:rsidP="007E066A">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437163c-4b7a-45e1-9ce6-9cff38a9311f"/>
                <w:id w:val="-817645506"/>
                <w:placeholder>
                  <w:docPart w:val="BC89AA971FF14C8A8EC5CF8889F8D842"/>
                </w:placeholder>
              </w:sdtPr>
              <w:sdtContent>
                <w:r w:rsidR="00837315"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RiMDg4NzVkLWNiMGYtNDY3MS1hNGE4LTA2MmRlZmFiY2U5YyIsIkVudHJpZXMiOlt7IiRpZCI6IjIiLCIkdHlwZSI6IlN3aXNzQWNhZGVtaWMuQ2l0YXZpLkNpdGF0aW9ucy5Xb3JkUGxhY2Vob2xkZXJFbnRyeSwgU3dpc3NBY2FkZW1pYy5DaXRhdmkiLCJJZCI6ImM5YWQ1ZmFkLTk4YjItNGE4Yy05MjU0LTQyYjhlMDc0ODVkYyIsIlJhbmdlTGVuZ3RoIjoxMCwiUmVmZXJlbmNlSWQiOiI0NzRlOWEwMC04NmI0LTQyNTItODIyMi03ZTU4YjQwYTRiZ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YLiIsIkxhc3ROYW1lIjoiU2hpIiwiTWlkZGxlTmFtZSI6IlkuIiwiUHJvdGVjdGVkIjpmYWxzZSwiU2V4IjowLCJDcmVhdGVkQnkiOiJfS3JhaG5lciIsIkNyZWF0ZWRPbiI6IjIwMjQtMTItMTFUMDk6NDU6NTAiLCJNb2RpZmllZEJ5IjoiX0tyYWhuZXIiLCJJZCI6IjhjNzY2YjM2LTkxNjAtNDg0Zi1iMTY2LWJkNTRmMTFlM2FmMy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QVIgMjgiLCJEb2kiOiIxMC4zMzg5L2ZzdWZzLjIwMjMuMTE1NTQ1OCIsIkVkaXRvcnMiOltdLCJFdmFsdWF0aW9uQ29tcGxleGl0eSI6MCwiRXZhbHVhdGlvblNvdXJjZVRleHRGb3JtYXQiOjAsIkdyb3VwcyI6W3siJGlkIjoiMjA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I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j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MzODkvZnN1ZnMuMjAyMy4xMTU1NDU4IiwiVXJpU3RyaW5nIjoiaHR0cHM6Ly9kb2kub3JnLzEwLjMzODkvZnN1ZnMuMjAyMy4xMTU1NDU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}</w:instrText>
                </w:r>
                <w:r w:rsidR="00837315"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hi et al.</w:t>
                </w:r>
                <w:r w:rsidR="00837315" w:rsidRPr="001369E9">
                  <w:rPr>
                    <w:rFonts w:eastAsia="Times New Roman" w:cstheme="minorHAnsi"/>
                    <w:color w:val="000000"/>
                    <w:sz w:val="18"/>
                    <w:szCs w:val="18"/>
                    <w:lang w:val="en-GB" w:eastAsia="de-DE"/>
                  </w:rPr>
                  <w:fldChar w:fldCharType="end"/>
                </w:r>
              </w:sdtContent>
            </w:sdt>
            <w:r w:rsidR="00837315"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db08875d-cb0f-4671-a4a8-062defabce9c"/>
                <w:id w:val="-2039266139"/>
                <w:placeholder>
                  <w:docPart w:val="BC89AA971FF14C8A8EC5CF8889F8D842"/>
                </w:placeholder>
              </w:sdtPr>
              <w:sdtContent>
                <w:r w:rsidR="00837315"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0MzcxNjNjLTRiN2EtNDVlMS05Y2U2LTljZmYzOGE5MzExZiIsIkVudHJpZXMiOlt7IiRpZCI6IjIiLCIkdHlwZSI6IlN3aXNzQWNhZGVtaWMuQ2l0YXZpLkNpdGF0aW9ucy5Xb3JkUGxhY2Vob2xkZXJFbnRyeSwgU3dpc3NBY2FkZW1pYy5DaXRhdmkiLCJJZCI6IjJhNTJlYTNmLWQwNDQtNGM1Yy1iYTRmLWFjYzUzZmY1ZGJmMiIsIlJhbmdlTGVuZ3RoIjo2LCJSZWZlcmVuY2VJZCI6IjQ3NGU5YTAwLTg2YjQtNDI1Mi04MjIyLTdlNThiNDBhNGJ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UFSIDI4IiwiRG9pIjoiMTAuMzM4OS9mc3Vmcy4yMDIzLjExNTU0NTgiLCJFZGl0b3JzIjpbXSwiRXZhbHVhdGlvbkNvbXBsZXhpdHkiOjAsIkV2YWx1YXRpb25Tb3VyY2VUZXh0Rm9ybWF0IjowLCJHcm91cHMiOlt7IiRpZCI6IjIw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yM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I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zMzg5L2ZzdWZzLjIwMjMuMTE1NTQ1OCIsIlVyaVN0cmluZyI6Imh0dHBzOi8vZG9pLm9yZy8xMC4zMzg5L2ZzdWZzLjIwMjMuMTE1NTQ1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}</w:instrText>
                </w:r>
                <w:r w:rsidR="00837315"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837315"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0E9C8529" w14:textId="77777777" w:rsidR="00837315" w:rsidRPr="001369E9" w:rsidRDefault="00837315" w:rsidP="007E066A">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3389/fsufs.2023.1155458</w:t>
            </w:r>
          </w:p>
        </w:tc>
        <w:tc>
          <w:tcPr>
            <w:tcW w:w="2551" w:type="dxa"/>
            <w:tcBorders>
              <w:top w:val="nil"/>
              <w:left w:val="nil"/>
              <w:bottom w:val="nil"/>
              <w:right w:val="nil"/>
            </w:tcBorders>
            <w:noWrap/>
            <w:tcMar>
              <w:left w:w="0" w:type="dxa"/>
              <w:right w:w="0" w:type="dxa"/>
            </w:tcMar>
            <w:hideMark/>
          </w:tcPr>
          <w:p w14:paraId="25AD2314" w14:textId="77777777" w:rsidR="00837315" w:rsidRPr="001369E9" w:rsidRDefault="00837315" w:rsidP="007E066A">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 &amp; systematic search</w:t>
            </w:r>
          </w:p>
        </w:tc>
        <w:tc>
          <w:tcPr>
            <w:tcW w:w="1418" w:type="dxa"/>
            <w:tcBorders>
              <w:top w:val="nil"/>
              <w:left w:val="nil"/>
              <w:bottom w:val="nil"/>
              <w:right w:val="nil"/>
            </w:tcBorders>
            <w:noWrap/>
            <w:tcMar>
              <w:left w:w="0" w:type="dxa"/>
              <w:right w:w="0" w:type="dxa"/>
            </w:tcMar>
            <w:hideMark/>
          </w:tcPr>
          <w:p w14:paraId="7E277E0B" w14:textId="77777777" w:rsidR="00837315" w:rsidRPr="001369E9" w:rsidRDefault="00837315" w:rsidP="007E066A">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D37399" w14:paraId="03FB3BE4" w14:textId="77777777" w:rsidTr="0015525A">
        <w:trPr>
          <w:trHeight w:val="330"/>
        </w:trPr>
        <w:tc>
          <w:tcPr>
            <w:tcW w:w="2694" w:type="dxa"/>
            <w:tcBorders>
              <w:left w:val="nil"/>
              <w:bottom w:val="single" w:sz="4" w:space="0" w:color="auto"/>
              <w:right w:val="nil"/>
            </w:tcBorders>
            <w:noWrap/>
            <w:tcMar>
              <w:left w:w="0" w:type="dxa"/>
              <w:right w:w="0" w:type="dxa"/>
            </w:tcMar>
            <w:vAlign w:val="center"/>
          </w:tcPr>
          <w:p w14:paraId="5915F2C6" w14:textId="77777777" w:rsidR="00920C82" w:rsidRPr="001369E9" w:rsidRDefault="00920C82"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lastRenderedPageBreak/>
              <w:t>Table S1</w:t>
            </w:r>
            <w:r w:rsidRPr="001369E9">
              <w:rPr>
                <w:rFonts w:eastAsia="Times New Roman" w:cstheme="minorHAnsi"/>
                <w:color w:val="000000"/>
                <w:sz w:val="18"/>
                <w:szCs w:val="18"/>
                <w:lang w:val="en-GB" w:eastAsia="de-DE"/>
              </w:rPr>
              <w:t xml:space="preserve"> (continued).</w:t>
            </w:r>
          </w:p>
        </w:tc>
        <w:tc>
          <w:tcPr>
            <w:tcW w:w="3260" w:type="dxa"/>
            <w:tcBorders>
              <w:left w:val="nil"/>
              <w:bottom w:val="single" w:sz="4" w:space="0" w:color="auto"/>
              <w:right w:val="nil"/>
            </w:tcBorders>
            <w:noWrap/>
            <w:tcMar>
              <w:left w:w="0" w:type="dxa"/>
              <w:right w:w="0" w:type="dxa"/>
            </w:tcMar>
            <w:vAlign w:val="center"/>
          </w:tcPr>
          <w:p w14:paraId="3A0F7F0E" w14:textId="77777777" w:rsidR="00920C82" w:rsidRPr="001369E9" w:rsidRDefault="00920C82" w:rsidP="00955943">
            <w:pPr>
              <w:spacing w:after="0" w:line="240" w:lineRule="auto"/>
              <w:rPr>
                <w:rFonts w:eastAsia="Times New Roman" w:cstheme="minorHAnsi"/>
                <w:b/>
                <w:color w:val="000000"/>
                <w:sz w:val="18"/>
                <w:szCs w:val="18"/>
                <w:lang w:val="en-GB" w:eastAsia="de-DE"/>
              </w:rPr>
            </w:pPr>
          </w:p>
        </w:tc>
        <w:tc>
          <w:tcPr>
            <w:tcW w:w="2551" w:type="dxa"/>
            <w:tcBorders>
              <w:left w:val="nil"/>
              <w:bottom w:val="single" w:sz="4" w:space="0" w:color="auto"/>
              <w:right w:val="nil"/>
            </w:tcBorders>
            <w:noWrap/>
            <w:tcMar>
              <w:left w:w="0" w:type="dxa"/>
              <w:right w:w="0" w:type="dxa"/>
            </w:tcMar>
            <w:vAlign w:val="center"/>
          </w:tcPr>
          <w:p w14:paraId="7F8A0FDA" w14:textId="77777777" w:rsidR="00920C82" w:rsidRPr="001369E9" w:rsidRDefault="00920C82" w:rsidP="00955943">
            <w:pPr>
              <w:spacing w:after="0" w:line="240" w:lineRule="auto"/>
              <w:rPr>
                <w:rFonts w:eastAsia="Times New Roman" w:cstheme="minorHAnsi"/>
                <w:b/>
                <w:color w:val="000000"/>
                <w:sz w:val="18"/>
                <w:szCs w:val="18"/>
                <w:lang w:val="en-GB" w:eastAsia="de-DE"/>
              </w:rPr>
            </w:pPr>
          </w:p>
        </w:tc>
        <w:tc>
          <w:tcPr>
            <w:tcW w:w="1418" w:type="dxa"/>
            <w:tcBorders>
              <w:left w:val="nil"/>
              <w:bottom w:val="single" w:sz="4" w:space="0" w:color="auto"/>
              <w:right w:val="nil"/>
            </w:tcBorders>
            <w:noWrap/>
            <w:tcMar>
              <w:left w:w="0" w:type="dxa"/>
              <w:right w:w="0" w:type="dxa"/>
            </w:tcMar>
            <w:vAlign w:val="center"/>
          </w:tcPr>
          <w:p w14:paraId="6E8F213E" w14:textId="77777777" w:rsidR="00920C82" w:rsidRPr="001369E9" w:rsidRDefault="00920C82" w:rsidP="00955943">
            <w:pPr>
              <w:spacing w:after="0" w:line="240" w:lineRule="auto"/>
              <w:rPr>
                <w:rFonts w:eastAsia="Times New Roman" w:cstheme="minorHAnsi"/>
                <w:b/>
                <w:color w:val="000000"/>
                <w:sz w:val="18"/>
                <w:szCs w:val="18"/>
                <w:lang w:val="en-GB" w:eastAsia="de-DE"/>
              </w:rPr>
            </w:pPr>
          </w:p>
        </w:tc>
      </w:tr>
      <w:tr w:rsidR="00920C82" w:rsidRPr="00D37399" w14:paraId="67998080" w14:textId="77777777" w:rsidTr="0015525A">
        <w:trPr>
          <w:trHeight w:val="330"/>
        </w:trPr>
        <w:tc>
          <w:tcPr>
            <w:tcW w:w="2694" w:type="dxa"/>
            <w:tcBorders>
              <w:top w:val="single" w:sz="4" w:space="0" w:color="auto"/>
              <w:left w:val="nil"/>
              <w:bottom w:val="single" w:sz="4" w:space="0" w:color="auto"/>
              <w:right w:val="nil"/>
            </w:tcBorders>
            <w:noWrap/>
            <w:tcMar>
              <w:left w:w="0" w:type="dxa"/>
              <w:right w:w="0" w:type="dxa"/>
            </w:tcMar>
            <w:vAlign w:val="center"/>
            <w:hideMark/>
          </w:tcPr>
          <w:p w14:paraId="583550C0" w14:textId="77777777" w:rsidR="00920C82" w:rsidRPr="001369E9" w:rsidRDefault="00920C82"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t>Reference</w:t>
            </w:r>
          </w:p>
        </w:tc>
        <w:tc>
          <w:tcPr>
            <w:tcW w:w="3260" w:type="dxa"/>
            <w:tcBorders>
              <w:top w:val="single" w:sz="4" w:space="0" w:color="auto"/>
              <w:left w:val="nil"/>
              <w:bottom w:val="single" w:sz="4" w:space="0" w:color="auto"/>
              <w:right w:val="nil"/>
            </w:tcBorders>
            <w:noWrap/>
            <w:tcMar>
              <w:left w:w="0" w:type="dxa"/>
              <w:right w:w="0" w:type="dxa"/>
            </w:tcMar>
            <w:vAlign w:val="center"/>
            <w:hideMark/>
          </w:tcPr>
          <w:p w14:paraId="1067B510" w14:textId="77777777" w:rsidR="00920C82" w:rsidRPr="001369E9" w:rsidRDefault="00920C82"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t>DOI/ ISBN</w:t>
            </w:r>
          </w:p>
        </w:tc>
        <w:tc>
          <w:tcPr>
            <w:tcW w:w="2551" w:type="dxa"/>
            <w:tcBorders>
              <w:top w:val="single" w:sz="4" w:space="0" w:color="auto"/>
              <w:left w:val="nil"/>
              <w:bottom w:val="single" w:sz="4" w:space="0" w:color="auto"/>
              <w:right w:val="nil"/>
            </w:tcBorders>
            <w:noWrap/>
            <w:tcMar>
              <w:left w:w="0" w:type="dxa"/>
              <w:right w:w="0" w:type="dxa"/>
            </w:tcMar>
            <w:vAlign w:val="center"/>
            <w:hideMark/>
          </w:tcPr>
          <w:p w14:paraId="7599DC15" w14:textId="77777777" w:rsidR="00920C82" w:rsidRPr="001369E9" w:rsidRDefault="00920C82"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t>Identification</w:t>
            </w:r>
          </w:p>
        </w:tc>
        <w:tc>
          <w:tcPr>
            <w:tcW w:w="1418" w:type="dxa"/>
            <w:tcBorders>
              <w:top w:val="single" w:sz="4" w:space="0" w:color="auto"/>
              <w:left w:val="nil"/>
              <w:bottom w:val="single" w:sz="4" w:space="0" w:color="auto"/>
              <w:right w:val="nil"/>
            </w:tcBorders>
            <w:noWrap/>
            <w:tcMar>
              <w:left w:w="0" w:type="dxa"/>
              <w:right w:w="0" w:type="dxa"/>
            </w:tcMar>
            <w:vAlign w:val="center"/>
            <w:hideMark/>
          </w:tcPr>
          <w:p w14:paraId="2A9D1774" w14:textId="77777777" w:rsidR="00920C82" w:rsidRPr="001369E9" w:rsidRDefault="00920C82" w:rsidP="00955943">
            <w:pPr>
              <w:spacing w:after="0" w:line="240" w:lineRule="auto"/>
              <w:rPr>
                <w:rFonts w:eastAsia="Times New Roman" w:cstheme="minorHAnsi"/>
                <w:b/>
                <w:color w:val="000000"/>
                <w:sz w:val="18"/>
                <w:szCs w:val="18"/>
                <w:lang w:val="en-GB" w:eastAsia="de-DE"/>
              </w:rPr>
            </w:pPr>
            <w:r w:rsidRPr="001369E9">
              <w:rPr>
                <w:rFonts w:eastAsia="Times New Roman" w:cstheme="minorHAnsi"/>
                <w:b/>
                <w:color w:val="000000"/>
                <w:sz w:val="18"/>
                <w:szCs w:val="18"/>
                <w:lang w:val="en-GB" w:eastAsia="de-DE"/>
              </w:rPr>
              <w:t>Relevance</w:t>
            </w:r>
          </w:p>
        </w:tc>
      </w:tr>
      <w:tr w:rsidR="00920C82" w:rsidRPr="001369E9" w14:paraId="46D10AD1"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C94886B" w14:textId="21BEF486"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a810807-ca1f-4fd4-9a8e-5cf4d9d1b046"/>
                <w:id w:val="168309594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yMTNjMDQ4LTMxYTktNDRiMC1iYWYzLWE2ZDFjZDRhY2M1OSIsIkVudHJpZXMiOlt7IiRpZCI6IjIiLCIkdHlwZSI6IlN3aXNzQWNhZGVtaWMuQ2l0YXZpLkNpdGF0aW9ucy5Xb3JkUGxhY2Vob2xkZXJFbnRyeSwgU3dpc3NBY2FkZW1pYy5DaXRhdmkiLCJJZCI6IjE0MmRjNGM5LTBmOTYtNDQxNS1iZTZmLWFmY2VhMzQ5YjdhNSIsIlJhbmdlTGVuZ3RoIjoxNSwiUmVmZXJlbmNlSWQiOiJmZjdiYWMxOS01NWQzLTQ3MzUtOWJmNC1kMDJkNzNjZmIyN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1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xMS9qLjE3NTItNDU5OC4yMDA5LjAwMDYyLngiLCJVcmlTdHJpbmciOiJodHRwczovL2RvaS5vcmcvMTAuMTExMS9qLjE3NTItNDU5OC4yMDA5LjAwMDYyLn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hortall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213c048-31a9-44b0-baf3-a6d1cd4acc59"/>
                <w:id w:val="-136550733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hODEwODA3LWNhMWYtNGZkNC05YThlLTVjZjRkOWQxYjA0NiIsIkVudHJpZXMiOlt7IiRpZCI6IjIiLCIkdHlwZSI6IlN3aXNzQWNhZGVtaWMuQ2l0YXZpLkNpdGF0aW9ucy5Xb3JkUGxhY2Vob2xkZXJFbnRyeSwgU3dpc3NBY2FkZW1pYy5DaXRhdmkiLCJJZCI6ImY2OTk3NDU1LWYzMWQtNDMzNy1iNzIxLTg5MmQ1ZjQ1NzVjNSIsIlJhbmdlTGVuZ3RoIjo2LCJSZWZlcmVuY2VJZCI6ImZmN2JhYzE5LTU1ZDMtNDczNS05YmY0LWQwMmQ3M2NmYjI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N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TEvai4xNzUyLTQ1OTguMjAwOS4wMDA2Mi54IiwiVXJpU3RyaW5nIjoiaHR0cHM6Ly9kb2kub3JnLzEwLjExMTEvai4xNzUyLTQ1OTguMjAwOS4wMDA2Mi5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wOSkifV19LCJUYWciOiJDaXRhdmlQbGFjZWhvbGRlciMwMjEzYzA0OC0zMWE5LTQ0YjAtYmFmMy1hNmQxY2Q0YWNjNTkiLCJUZXh0IjoiKDIwMDk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942601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j.1752-4598.</w:t>
            </w:r>
            <w:proofErr w:type="gramStart"/>
            <w:r w:rsidRPr="001369E9">
              <w:rPr>
                <w:rFonts w:eastAsia="Times New Roman" w:cstheme="minorHAnsi"/>
                <w:color w:val="000000"/>
                <w:sz w:val="18"/>
                <w:szCs w:val="18"/>
                <w:lang w:val="en-GB" w:eastAsia="de-DE"/>
              </w:rPr>
              <w:t>2009.00062.x</w:t>
            </w:r>
            <w:proofErr w:type="gramEnd"/>
          </w:p>
        </w:tc>
        <w:tc>
          <w:tcPr>
            <w:tcW w:w="2551" w:type="dxa"/>
            <w:tcBorders>
              <w:top w:val="nil"/>
              <w:left w:val="nil"/>
              <w:bottom w:val="nil"/>
              <w:right w:val="nil"/>
            </w:tcBorders>
            <w:noWrap/>
            <w:tcMar>
              <w:left w:w="0" w:type="dxa"/>
              <w:right w:w="0" w:type="dxa"/>
            </w:tcMar>
            <w:vAlign w:val="center"/>
            <w:hideMark/>
          </w:tcPr>
          <w:p w14:paraId="026C34E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0C3776B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953A67" w:rsidRPr="0015525A">
              <w:rPr>
                <w:rFonts w:eastAsia="Times New Roman" w:cstheme="minorHAnsi"/>
                <w:color w:val="000000"/>
                <w:sz w:val="18"/>
                <w:szCs w:val="18"/>
                <w:vertAlign w:val="superscript"/>
                <w:lang w:val="en-GB" w:eastAsia="de-DE"/>
              </w:rPr>
              <w:t>4</w:t>
            </w:r>
          </w:p>
        </w:tc>
      </w:tr>
      <w:tr w:rsidR="00920C82" w:rsidRPr="001369E9" w14:paraId="5E633285" w14:textId="77777777" w:rsidTr="0015525A">
        <w:trPr>
          <w:trHeight w:val="255"/>
        </w:trPr>
        <w:tc>
          <w:tcPr>
            <w:tcW w:w="2694" w:type="dxa"/>
            <w:tcBorders>
              <w:top w:val="nil"/>
              <w:left w:val="nil"/>
              <w:bottom w:val="nil"/>
              <w:right w:val="nil"/>
            </w:tcBorders>
            <w:noWrap/>
            <w:tcMar>
              <w:left w:w="0" w:type="dxa"/>
              <w:right w:w="0" w:type="dxa"/>
            </w:tcMar>
            <w:hideMark/>
          </w:tcPr>
          <w:p w14:paraId="5C98CC55" w14:textId="2A31E9F5"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d60467dc-4c7d-4214-9511-3c7b49c5e41f"/>
                <w:id w:val="-69754194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0MjBmNDA5LTVjNDAtNGQ1My1hM2RkLWNiNzUzZTA3Y2FhYyIsIkVudHJpZXMiOlt7IiRpZCI6IjIiLCIkdHlwZSI6IlN3aXNzQWNhZGVtaWMuQ2l0YXZpLkNpdGF0aW9ucy5Xb3JkUGxhY2Vob2xkZXJFbnRyeSwgU3dpc3NBY2FkZW1pYy5DaXRhdmkiLCJJZCI6IjhmNDhiMmI3LTkzYmYtNGIxOS05NDkyLWQxMTg0YWM0YTM2YSIsIlJhbmdlTGVuZ3RoIjoxNSwiUmVmZXJlbmNlSWQiOiJlMDgzOGM2MS0wMDIwLTRkOTktOTU2ZS02NWM4ZTA5YTlj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ERUMiLCJEb2kiOiIxMC4xMDA3L3MxMzc0NC0wMTctMDUyNC0wIiwiRWRpdG9ycyI6W10sIkV2YWx1YXRpb25Db21wbGV4aXR5IjowLCJFdmFsdWF0aW9uU291cmNlVGV4dEZvcm1hdCI6MCwiR3JvdXBzIjpbeyIkaWQiOiIxM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M3NDQtMDE3LTA1MjQtMCIsIlVyaVN0cmluZyI6Imh0dHBzOi8vZG9pLm9yZy8xMC4xMDA3L3MxMzc0NC0wMTctMDUyNC0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ilva &amp; Feitosa</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420f409-5c40-4d53-a3dd-cb753e07caac"/>
                <w:id w:val="-51021821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Q2MDQ2N2RjLTRjN2QtNDIxNC05NTExLTNjN2I0OWM1ZTQxZiIsIkVudHJpZXMiOlt7IiRpZCI6IjIiLCIkdHlwZSI6IlN3aXNzQWNhZGVtaWMuQ2l0YXZpLkNpdGF0aW9ucy5Xb3JkUGxhY2Vob2xkZXJFbnRyeSwgU3dpc3NBY2FkZW1pYy5DaXRhdmkiLCJJZCI6IjBhZmI3MGMzLWRkYTktNDQzYS1hZDkyLTBlMDNkOWM0MzBiMCIsIlJhbmdlTGVuZ3RoIjo2LCJSZWZlcmVuY2VJZCI6ImUwODM4YzYxLTAwMjAtNGQ5OS05NTZlLTY1YzhlMDlhOWM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REVDIiwiRG9pIjoiMTAuMTAwNy9zMTM3NDQtMDE3LTA1MjQtMC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zNzQ0LTAxNy0wNTI0LTAiLCJVcmlTdHJpbmciOiJodHRwczovL2RvaS5vcmcvMTAuMTAwNy9zMTM3NDQtMDE3LTA1MjQt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kifV19LCJUYWciOiJDaXRhdmlQbGFjZWhvbGRlciMwNDIwZjQwOS01YzQwLTRkNTMtYTNkZC1jYjc1M2UwN2NhYWMiLCJUZXh0IjoiKDIwMTc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6CE3B05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3744-017-0524-0</w:t>
            </w:r>
          </w:p>
        </w:tc>
        <w:tc>
          <w:tcPr>
            <w:tcW w:w="2551" w:type="dxa"/>
            <w:tcBorders>
              <w:top w:val="nil"/>
              <w:left w:val="nil"/>
              <w:bottom w:val="nil"/>
              <w:right w:val="nil"/>
            </w:tcBorders>
            <w:noWrap/>
            <w:tcMar>
              <w:left w:w="0" w:type="dxa"/>
              <w:right w:w="0" w:type="dxa"/>
            </w:tcMar>
            <w:hideMark/>
          </w:tcPr>
          <w:p w14:paraId="75F012A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16087AF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953A67" w:rsidRPr="0015525A">
              <w:rPr>
                <w:rFonts w:eastAsia="Times New Roman" w:cstheme="minorHAnsi"/>
                <w:color w:val="000000"/>
                <w:sz w:val="18"/>
                <w:szCs w:val="18"/>
                <w:vertAlign w:val="superscript"/>
                <w:lang w:val="en-GB" w:eastAsia="de-DE"/>
              </w:rPr>
              <w:t>4</w:t>
            </w:r>
          </w:p>
        </w:tc>
      </w:tr>
      <w:tr w:rsidR="00920C82" w:rsidRPr="001369E9" w14:paraId="24F473E8"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1E9606C3" w14:textId="58196414"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807fced-5103-4df1-964a-9b1732767999"/>
                <w:id w:val="-200634996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yODc2YWU4LWFkNzQtNDE0Zi04NzBkLTZmMjFlZDQyYWQxNiIsIkVudHJpZXMiOlt7IiRpZCI6IjIiLCIkdHlwZSI6IlN3aXNzQWNhZGVtaWMuQ2l0YXZpLkNpdGF0aW9ucy5Xb3JkUGxhY2Vob2xkZXJFbnRyeSwgU3dpc3NBY2FkZW1pYy5DaXRhdmkiLCJJZCI6IjRjNDM2MWY0LTVjOGUtNDAzNy04MWUxLWYxOWM3NzFkNzIxNCIsIlJhbmdlTGVuZ3RoIjoxOCwiUmVmZXJlbmNlSWQiOiIzMDhjNDE2Zi03YjM2LTQyYWUtYjRiMi1iNDRiNDg3NGQ0N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BUFIiLCJEb2kiOiIxMC4xMDIzL0E6MTAxNzUzOTEwMjg5Mi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MvQToxMDE3NTM5MTAyODkyIiwiVXJpU3RyaW5nIjoiaHR0cHM6Ly9kb2kub3JnLzEwLjEwMjMvQToxMDE3NTM5MTAyODk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imon &amp; Linsenmair</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72876ae8-ad74-414f-870d-6f21ed42ad16"/>
                <w:id w:val="131529318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4MDdmY2VkLTUxMDMtNGRmMS05NjRhLTliMTczMjc2Nzk5OSIsIkVudHJpZXMiOlt7IiRpZCI6IjIiLCIkdHlwZSI6IlN3aXNzQWNhZGVtaWMuQ2l0YXZpLkNpdGF0aW9ucy5Xb3JkUGxhY2Vob2xkZXJFbnRyeSwgU3dpc3NBY2FkZW1pYy5DaXRhdmkiLCJJZCI6IjcwMGNhNzMwLTcyMzktNDBlMi05M2NiLTM1Yjg2Nzg4MmE1YiIsIlJhbmdlTGVuZ3RoIjo2LCJSZWZlcmVuY2VJZCI6IjMwOGM0MTZmLTdiMzYtNDJhZS1iNGIyLWI0NGI0ODc0ZD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QVBSIiwiRG9pIjoiMTAuMTAyMy9BOjEwMTc1MzkxMDI4OTI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IzL0E6MTAxNzUzOTEwMjg5MiIsIlVyaVN0cmluZyI6Imh0dHBzOi8vZG9pLm9yZy8xMC4xMDIzL0E6MTAxNzUzOTEwMjg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MSkifV19LCJUYWciOiJDaXRhdmlQbGFjZWhvbGRlciM3Mjg3NmFlOC1hZDc0LTQxNGYtODcwZC02ZjIxZWQ0MmFkMTYiLCJUZXh0IjoiKDIwMDE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C8E36A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23/A:1017539102892</w:t>
            </w:r>
          </w:p>
        </w:tc>
        <w:tc>
          <w:tcPr>
            <w:tcW w:w="2551" w:type="dxa"/>
            <w:tcBorders>
              <w:top w:val="nil"/>
              <w:left w:val="nil"/>
              <w:bottom w:val="nil"/>
              <w:right w:val="nil"/>
            </w:tcBorders>
            <w:noWrap/>
            <w:tcMar>
              <w:left w:w="0" w:type="dxa"/>
              <w:right w:w="0" w:type="dxa"/>
            </w:tcMar>
            <w:vAlign w:val="center"/>
            <w:hideMark/>
          </w:tcPr>
          <w:p w14:paraId="76D2F63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163C5E2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EC2C45" w:rsidRPr="0015525A">
              <w:rPr>
                <w:rFonts w:eastAsia="Times New Roman" w:cstheme="minorHAnsi"/>
                <w:color w:val="000000"/>
                <w:sz w:val="18"/>
                <w:szCs w:val="18"/>
                <w:vertAlign w:val="superscript"/>
                <w:lang w:val="en-GB" w:eastAsia="de-DE"/>
              </w:rPr>
              <w:t>1</w:t>
            </w:r>
          </w:p>
        </w:tc>
      </w:tr>
      <w:tr w:rsidR="00920C82" w:rsidRPr="001369E9" w14:paraId="60583BDA" w14:textId="77777777" w:rsidTr="0015525A">
        <w:trPr>
          <w:trHeight w:val="255"/>
        </w:trPr>
        <w:tc>
          <w:tcPr>
            <w:tcW w:w="2694" w:type="dxa"/>
            <w:tcBorders>
              <w:top w:val="nil"/>
              <w:left w:val="nil"/>
              <w:bottom w:val="nil"/>
              <w:right w:val="nil"/>
            </w:tcBorders>
            <w:noWrap/>
            <w:tcMar>
              <w:left w:w="0" w:type="dxa"/>
              <w:right w:w="0" w:type="dxa"/>
            </w:tcMar>
            <w:hideMark/>
          </w:tcPr>
          <w:p w14:paraId="510F432D" w14:textId="08575F6B"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071217c-e8af-4b9b-8177-948e5f4a3ab8"/>
                <w:id w:val="135769235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dkNDRlYWU0LTIxNTYtNGI2NS1iMWEzLTM4ZjNkNTBlODhkYSIsIkVudHJpZXMiOlt7IiRpZCI6IjIiLCIkdHlwZSI6IlN3aXNzQWNhZGVtaWMuQ2l0YXZpLkNpdGF0aW9ucy5Xb3JkUGxhY2Vob2xkZXJFbnRyeSwgU3dpc3NBY2FkZW1pYy5DaXRhdmkiLCJJZCI6IjNiM2M4MzEyLTM1MTktNDdkNy1hNTgzLTZkMTRlNTkyZjRhMiIsIlJhbmdlTGVuZ3RoIjoxMywiUmVmZXJlbmNlSWQiOiI2NTRjOGM1NC1iZjZmLTRhMmUtYmNhYS0xYjMxODFiMmE4N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g5MC8xNS0wNjE2LjEiLCJVcmlTdHJpbmciOiJodHRwczovL2RvaS5vcmcvMTAuMTg5MC8xNS0wNjE2L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imons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7d44eae4-2156-4b65-b1a3-38f3d50e88da"/>
                <w:id w:val="49839332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cwNzEyMTdjLWU4YWYtNGI5Yi04MTc3LTk0OGU1ZjRhM2FiOCIsIkVudHJpZXMiOlt7IiRpZCI6IjIiLCIkdHlwZSI6IlN3aXNzQWNhZGVtaWMuQ2l0YXZpLkNpdGF0aW9ucy5Xb3JkUGxhY2Vob2xkZXJFbnRyeSwgU3dpc3NBY2FkZW1pYy5DaXRhdmkiLCJJZCI6IjZmMGViYWJmLWM2MmMtNGRiOS04NGFjLWMxZGMwMzY3ODJmNiIsIlJhbmdlTGVuZ3RoIjo2LCJSZWZlcmVuY2VJZCI6IjY1NGM4YzU0LWJmNmYtNGEyZS1iY2FhLTFiMzE4MWIy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OTAvMTUtMDYxNi4xIiwiVXJpU3RyaW5nIjoiaHR0cHM6Ly9kb2kub3JnLzEwLjE4OTAvMTUtMDYxNi4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ikifV19LCJUYWciOiJDaXRhdmlQbGFjZWhvbGRlciM3ZDQ0ZWFlNC0yMTU2LTRiNjUtYjFhMy0zOGYzZDUwZTg4ZGEiLCJUZXh0IjoiKDIwMTY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191028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890/15-0616.1</w:t>
            </w:r>
          </w:p>
        </w:tc>
        <w:tc>
          <w:tcPr>
            <w:tcW w:w="2551" w:type="dxa"/>
            <w:tcBorders>
              <w:top w:val="nil"/>
              <w:left w:val="nil"/>
              <w:bottom w:val="nil"/>
              <w:right w:val="nil"/>
            </w:tcBorders>
            <w:noWrap/>
            <w:tcMar>
              <w:left w:w="0" w:type="dxa"/>
              <w:right w:w="0" w:type="dxa"/>
            </w:tcMar>
            <w:hideMark/>
          </w:tcPr>
          <w:p w14:paraId="431A74B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68FD815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EC2C45" w:rsidRPr="0015525A">
              <w:rPr>
                <w:rFonts w:eastAsia="Times New Roman" w:cstheme="minorHAnsi"/>
                <w:color w:val="000000"/>
                <w:sz w:val="18"/>
                <w:szCs w:val="18"/>
                <w:vertAlign w:val="superscript"/>
                <w:lang w:val="en-GB" w:eastAsia="de-DE"/>
              </w:rPr>
              <w:t>1</w:t>
            </w:r>
          </w:p>
        </w:tc>
      </w:tr>
      <w:tr w:rsidR="00920C82" w:rsidRPr="001369E9" w14:paraId="0951499B"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33FCF216" w14:textId="4B84CC7E"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0a9b379-5f2b-4ac5-9df7-fab73ede91fd"/>
                <w:id w:val="154748870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5YWFhN2EzLTVkYTUtNDMzYy04NTRjLTFlMWQ0ZmUxYjg3MSIsIkVudHJpZXMiOlt7IiRpZCI6IjIiLCIkdHlwZSI6IlN3aXNzQWNhZGVtaWMuQ2l0YXZpLkNpdGF0aW9ucy5Xb3JkUGxhY2Vob2xkZXJFbnRyeSwgU3dpc3NBY2FkZW1pYy5DaXRhdmkiLCJJZCI6ImY1YzdkMTA2LWJlYTUtNDczNi1iZWVhLTYzZTViNTc5MzgyNCIsIlJhbmdlTGVuZ3RoIjo4LCJSZWZlcmVuY2VJZCI6ImVlMWI1M2I0LTllMDAtNGNiMS1hODAzLTdkNWFiNGY2ZTkx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aXZpbnNraSIsIlByb3RlY3RlZCI6ZmFsc2UsIlNleCI6MCwiQ3JlYXRlZEJ5IjoiX0tyYWhuZXIiLCJDcmVhdGVkT24iOiIyMDI0LTEyLTExVDA5OjQ1OjUwIiwiTW9kaWZpZWRCeSI6Il9LcmFobmVyIiwiSWQiOiJhZTYwOTRmMC1hNGU2LTQxZjgtYTE0YS0zZTM5MWNiNDZkMGQiLCJNb2RpZmllZE9uIjoiMjAyNC0xMi0xMVQwOTo0NTo1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aXZpbnNraSAyMDE0IC0gVEhFIEFUVFJBQ1RJT04gT0YgTEVQSURPUFRFUk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RFQyIsIkRvaSI6IjEwLjE2NTMvMDI0LjA5Ny4wNDA2IiwiRWRpdG9ycyI6W10sIkV2YWx1YXRpb25Db21wbGV4aXR5IjowLCJFdmFsdWF0aW9uU291cmNlVGV4dEZvcm1hdCI6MCwiR3JvdXBzIjpbeyIkaWQiOiIxM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Y1My8wMjQuMDk3LjA0MDYiLCJVcmlTdHJpbmciOiJodHRwczovL2RvaS5vcmcvMTAuMTY1My8wMjQuMDk3LjA0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ivinski</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19aaa7a3-5da5-433c-854c-1e1d4fe1b871"/>
                <w:id w:val="134999456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wYTliMzc5LTVmMmItNGFjNS05ZGY3LWZhYjczZWRlOTFmZCIsIkVudHJpZXMiOlt7IiRpZCI6IjIiLCIkdHlwZSI6IlN3aXNzQWNhZGVtaWMuQ2l0YXZpLkNpdGF0aW9ucy5Xb3JkUGxhY2Vob2xkZXJFbnRyeSwgU3dpc3NBY2FkZW1pYy5DaXRhdmkiLCJJZCI6IjE5MDNmZTMzLWVmMjItNDFmZi1iMmI4LWZlMjhmYmEwY2JmNyIsIlJhbmdlTGVuZ3RoIjo2LCJSZWZlcmVuY2VJZCI6ImVlMWI1M2I0LTllMDAtNGNiMS1hODAzLTdkNWFiNGY2ZTk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Npdmluc2tpIiwiUHJvdGVjdGVkIjpmYWxzZSwiU2V4IjowLCJDcmVhdGVkQnkiOiJfS3JhaG5lciIsIkNyZWF0ZWRPbiI6IjIwMjQtMTItMTFUMDk6NDU6NTAiLCJNb2RpZmllZEJ5IjoiX0tyYWhuZXIiLCJJZCI6ImFlNjA5NGYwLWE0ZTYtNDFmOC1hMTRhLTNlMzkxY2I0NmQwZCIsIk1vZGlmaWVkT24iOiIyMDI0LTEyLTExVDA5OjQ1OjU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pdmluc2tpIDIwMTQgLSBUSEUgQVRUUkFDVElPTiBPRiBMRVBJRE9QVEVSQ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REVDIiwiRG9pIjoiMTAuMTY1My8wMjQuMDk3LjA0MDYiLCJFZGl0b3JzIjpbXSwiRXZhbHVhdGlvbkNvbXBsZXhpdHkiOjAsIkV2YWx1YXRpb25Tb3VyY2VUZXh0Rm9ybWF0IjowLCJHcm91cHMiOlt7IiRpZCI6IjE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NjUzLzAyNC4wOTcuMDQwNiIsIlVyaVN0cmluZyI6Imh0dHBzOi8vZG9pLm9yZy8xMC4xNjUzLzAyNC4wOTcuMDQw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NCkifV19LCJUYWciOiJDaXRhdmlQbGFjZWhvbGRlciMxOWFhYTdhMy01ZGE1LTQzM2MtODU0Yy0xZTFkNGZlMWI4NzEiLCJUZXh0IjoiKDIwMTQ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9E0124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653/024.097.0406</w:t>
            </w:r>
          </w:p>
        </w:tc>
        <w:tc>
          <w:tcPr>
            <w:tcW w:w="2551" w:type="dxa"/>
            <w:tcBorders>
              <w:top w:val="nil"/>
              <w:left w:val="nil"/>
              <w:bottom w:val="nil"/>
              <w:right w:val="nil"/>
            </w:tcBorders>
            <w:noWrap/>
            <w:tcMar>
              <w:left w:w="0" w:type="dxa"/>
              <w:right w:w="0" w:type="dxa"/>
            </w:tcMar>
            <w:vAlign w:val="center"/>
            <w:hideMark/>
          </w:tcPr>
          <w:p w14:paraId="742B0BC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326FE28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E3D1A" w:rsidRPr="0015525A">
              <w:rPr>
                <w:rFonts w:eastAsia="Times New Roman" w:cstheme="minorHAnsi"/>
                <w:color w:val="000000"/>
                <w:sz w:val="18"/>
                <w:szCs w:val="18"/>
                <w:vertAlign w:val="superscript"/>
                <w:lang w:val="en-GB" w:eastAsia="de-DE"/>
              </w:rPr>
              <w:t>4</w:t>
            </w:r>
          </w:p>
        </w:tc>
      </w:tr>
      <w:tr w:rsidR="00920C82" w:rsidRPr="001369E9" w14:paraId="32239686" w14:textId="77777777" w:rsidTr="0015525A">
        <w:trPr>
          <w:trHeight w:val="255"/>
        </w:trPr>
        <w:tc>
          <w:tcPr>
            <w:tcW w:w="2694" w:type="dxa"/>
            <w:tcBorders>
              <w:top w:val="nil"/>
              <w:left w:val="nil"/>
              <w:bottom w:val="nil"/>
              <w:right w:val="nil"/>
            </w:tcBorders>
            <w:noWrap/>
            <w:tcMar>
              <w:left w:w="0" w:type="dxa"/>
              <w:right w:w="0" w:type="dxa"/>
            </w:tcMar>
            <w:hideMark/>
          </w:tcPr>
          <w:p w14:paraId="0E817184" w14:textId="41D353CC"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b30f2eb-7587-4143-8e45-0ceff2af3d7c"/>
                <w:id w:val="96901457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NjNGFjNzdmLTlhNGYtNDY1NC05Y2YxLTJhNmU2MmJiZjAyMSIsIkVudHJpZXMiOlt7IiRpZCI6IjIiLCIkdHlwZSI6IlN3aXNzQWNhZGVtaWMuQ2l0YXZpLkNpdGF0aW9ucy5Xb3JkUGxhY2Vob2xkZXJFbnRyeSwgU3dpc3NBY2FkZW1pYy5DaXRhdmkiLCJJZCI6ImU4YTI0ZjY1LTFkZjEtNDA2NS1hNDZmLTQzN2FmMWE5NDYzMSIsIlJhbmdlTGVuZ3RoIjoxNSwiUmVmZXJlbmNlSWQiOiI3Y2M1ZTE3OC02ZWJlLTRkZjEtODhiOC0xYjkxMTVmZTEwN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YmlvY29udHJvbC4yMDExLjA1LjAwMiIsIlVyaVN0cmluZyI6Imh0dHBzOi8vZG9pLm9yZy8xMC4xMDE2L2ouYmlvY29udHJvbC4yMDExLjA1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ivinski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cc4ac77f-9a4f-4654-9cf1-2a6e62bbf021"/>
                <w:id w:val="180952068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diMzBmMmViLTc1ODctNDE0My04ZTQ1LTBjZWZmMmFmM2Q3YyIsIkVudHJpZXMiOlt7IiRpZCI6IjIiLCIkdHlwZSI6IlN3aXNzQWNhZGVtaWMuQ2l0YXZpLkNpdGF0aW9ucy5Xb3JkUGxhY2Vob2xkZXJFbnRyeSwgU3dpc3NBY2FkZW1pYy5DaXRhdmkiLCJJZCI6IjU1ODdlOTQ0LTQxOTAtNDE3OS05MGYzLTk4YzYzOWZiYzA1YyIsIlJhbmdlTGVuZ3RoIjo2LCJSZWZlcmVuY2VJZCI6IjdjYzVlMTc4LTZlYmUtNGRmMS04OGI4LTFiOTExNWZlMTA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2NvbnRyb2wuMjAxMS4wNS4wMDIiLCJVcmlTdHJpbmciOiJodHRwczovL2RvaS5vcmcvMTAuMTAxNi9qLmJpb2NvbnRyb2wuMjAxMS4wNS4wM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MSkifV19LCJUYWciOiJDaXRhdmlQbGFjZWhvbGRlciNjYzRhYzc3Zi05YTRmLTQ2NTQtOWNmMS0yYTZlNjJiYmYwMjEiLCJUZXh0IjoiKDIwMTE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6EC7CE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iocontrol.2011.05.002</w:t>
            </w:r>
          </w:p>
        </w:tc>
        <w:tc>
          <w:tcPr>
            <w:tcW w:w="2551" w:type="dxa"/>
            <w:tcBorders>
              <w:top w:val="nil"/>
              <w:left w:val="nil"/>
              <w:bottom w:val="nil"/>
              <w:right w:val="nil"/>
            </w:tcBorders>
            <w:noWrap/>
            <w:tcMar>
              <w:left w:w="0" w:type="dxa"/>
              <w:right w:w="0" w:type="dxa"/>
            </w:tcMar>
            <w:hideMark/>
          </w:tcPr>
          <w:p w14:paraId="0980098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0FFB2E1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E3D1A" w:rsidRPr="0015525A">
              <w:rPr>
                <w:rFonts w:eastAsia="Times New Roman" w:cstheme="minorHAnsi"/>
                <w:color w:val="000000"/>
                <w:sz w:val="18"/>
                <w:szCs w:val="18"/>
                <w:vertAlign w:val="superscript"/>
                <w:lang w:val="en-GB" w:eastAsia="de-DE"/>
              </w:rPr>
              <w:t>4</w:t>
            </w:r>
          </w:p>
        </w:tc>
      </w:tr>
      <w:tr w:rsidR="00920C82" w:rsidRPr="001369E9" w14:paraId="044524BE"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1A5263AE" w14:textId="53B92C30"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81d7fec4-5f28-40aa-b2cb-579ddcb63641"/>
                <w:id w:val="-103920008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2YWEzNTRiLWZlNTMtNGM1NC1iZmIxLWUyZTlhMmU2ODljNyIsIkVudHJpZXMiOlt7IiRpZCI6IjIiLCIkdHlwZSI6IlN3aXNzQWNhZGVtaWMuQ2l0YXZpLkNpdGF0aW9ucy5Xb3JkUGxhY2Vob2xkZXJFbnRyeSwgU3dpc3NBY2FkZW1pYy5DaXRhdmkiLCJJZCI6IjI2NmIwYmZhLWU2ZGMtNDIyOC04MDM0LTlmNjdkNTlmMWI3NCIsIlJhbmdlTGVuZ3RoIjoxNSwiUmVmZXJlbmNlSWQiOiIwYzYwZTllNC1jMzE4LTQ4MDUtYWNjZC0yMDA0MTlhYjY4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QVIiLCJEb2kiOiIxMC4zMzkwL2FuaTEzMDYxMDI0IiwiRWRpdG9ycyI6W10sIkV2YWx1YXRpb25Db21wbGV4aXR5IjowLCJFdmFsdWF0aW9uU291cmNlVGV4dEZvcm1hdCI6MCwiR3JvdXBzIjpbeyIkaWQiOiIxOC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k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zMzkwL2FuaTEzMDYxMDI0IiwiVXJpU3RyaW5nIjoiaHR0cHM6Ly9kb2kub3JnLzEwLjMzOTAvYW5pMTMwNjEwMj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4YjMwZWYyYS1mYWE2LTQzMDgtODI4NS01ZDdmNDhmOTQ4MTYiLCJNb2RpZmllZE9uIjoiMjAyNC0xMi0xMVQwOTo0Nzo0M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EwMDQ0MzQ0IiwiVXJpU3RyaW5nIjoiaHR0cHM6Ly93d3cubmNiaS5ubG0ubmloLmdvdi9wbWMvYXJ0aWNsZXMvUE1DMTAwNDQzN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A5OjUxOjU5IiwiTW9kaWZpZWRCeSI6Il9BbmRyZSBLcmFobmVyIiwiSWQiOiI5NjhhNGQ2Ni04ODk1LTQ0YmEtYTU1Yi0xZjliZDcyN2U4MjEiLCJNb2RpZmllZE9uIjoiMjAyNC0xMi0xMVQwOTo1MTo1OSIsIlByb2plY3QiOnsiJHJlZiI6Ijg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2OTc4NTY1IiwiVXJpU3RyaW5nIjoiaHR0cDovL3d3dy5uY2JpLm5sbS5uaWguZ292L3B1Ym1lZC8zNjk3ODU2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ladonj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6aa354b-fe53-4c54-bfb1-e2e9a2e689c7"/>
                <w:id w:val="172994934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xZDdmZWM0LTVmMjgtNDBhYS1iMmNiLTU3OWRkY2I2MzY0MSIsIkVudHJpZXMiOlt7IiRpZCI6IjIiLCIkdHlwZSI6IlN3aXNzQWNhZGVtaWMuQ2l0YXZpLkNpdGF0aW9ucy5Xb3JkUGxhY2Vob2xkZXJFbnRyeSwgU3dpc3NBY2FkZW1pYy5DaXRhdmkiLCJJZCI6IjE5MjQxMDE0LTNmOTQtNDFmZi1iZDVmLTRmNzI3NGQ3ODMwYiIsIlJhbmdlTGVuZ3RoIjo2LCJSZWZlcmVuY2VJZCI6IjBjNjBlOWU0LWMzMTgtNDgwNS1hY2NkLTIwMDQxOWFiNjg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UFSIiwiRG9pIjoiMTAuMzM5MC9hbmkxMzA2MTAyNCIsIkVkaXRvcnMiOltdLCJFdmFsdWF0aW9uQ29tcGxleGl0eSI6MCwiRXZhbHVhdGlvblNvdXJjZVRleHRGb3JtYXQiOjAsIkdyb3VwcyI6W3siJGlkIjoiMTg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5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zM5MC9hbmkxMzA2MTAyNCIsIlVyaVN0cmluZyI6Imh0dHBzOi8vZG9pLm9yZy8xMC4zMzkwL2FuaTEzMDYxMDI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OGIzMGVmMmEtZmFhNi00MzA4LTgyODUtNWQ3ZjQ4Zjk0ODE2IiwiTW9kaWZpZWRPbiI6IjIwMjQtMTItMTFUMDk6NDc6ND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QTUMxMDA0NDM0NCIsIlVyaVN0cmluZyI6Imh0dHBzOi8vd3d3Lm5jYmkubmxtLm5paC5nb3YvcG1jL2FydGljbGVzL1BNQzEwMDQ0MzQ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wOTo1MTo1OSIsIk1vZGlmaWVkQnkiOiJfQW5kcmUgS3JhaG5lciIsIklkIjoiOTY4YTRkNjYtODg5NS00NGJhLWE1NWItMWY5YmQ3MjdlODIxIiwiTW9kaWZpZWRPbiI6IjIwMjQtMTItMTFUMDk6NTE6NTk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Njk3ODU2NSIsIlVyaVN0cmluZyI6Imh0dHA6Ly93d3cubmNiaS5ubG0ubmloLmdvdi9wdWJtZWQvMzY5Nzg1Nj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5C6CB3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3390/ani13061024</w:t>
            </w:r>
          </w:p>
        </w:tc>
        <w:tc>
          <w:tcPr>
            <w:tcW w:w="2551" w:type="dxa"/>
            <w:tcBorders>
              <w:top w:val="nil"/>
              <w:left w:val="nil"/>
              <w:bottom w:val="nil"/>
              <w:right w:val="nil"/>
            </w:tcBorders>
            <w:noWrap/>
            <w:tcMar>
              <w:left w:w="0" w:type="dxa"/>
              <w:right w:w="0" w:type="dxa"/>
            </w:tcMar>
            <w:vAlign w:val="center"/>
            <w:hideMark/>
          </w:tcPr>
          <w:p w14:paraId="1670233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67034A4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D24625" w:rsidRPr="0015525A">
              <w:rPr>
                <w:rFonts w:eastAsia="Times New Roman" w:cstheme="minorHAnsi"/>
                <w:color w:val="000000"/>
                <w:sz w:val="18"/>
                <w:szCs w:val="18"/>
                <w:vertAlign w:val="superscript"/>
                <w:lang w:val="en-GB" w:eastAsia="de-DE"/>
              </w:rPr>
              <w:t>4</w:t>
            </w:r>
          </w:p>
        </w:tc>
      </w:tr>
      <w:tr w:rsidR="00920C82" w:rsidRPr="001369E9" w14:paraId="0A39736A" w14:textId="77777777" w:rsidTr="0015525A">
        <w:trPr>
          <w:trHeight w:val="255"/>
        </w:trPr>
        <w:tc>
          <w:tcPr>
            <w:tcW w:w="2694" w:type="dxa"/>
            <w:tcBorders>
              <w:top w:val="nil"/>
              <w:left w:val="nil"/>
              <w:bottom w:val="nil"/>
              <w:right w:val="nil"/>
            </w:tcBorders>
            <w:noWrap/>
            <w:tcMar>
              <w:left w:w="0" w:type="dxa"/>
              <w:right w:w="0" w:type="dxa"/>
            </w:tcMar>
            <w:hideMark/>
          </w:tcPr>
          <w:p w14:paraId="6B9F412C" w14:textId="48EAD2EA"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d76b380-46c2-4521-b6ae-b1ffdd3ec12a"/>
                <w:id w:val="89524053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mMjBjOThiLTg5ZTUtNGYzZC1hNDhjLTI5Y2FlZWQyN2EyNCIsIkVudHJpZXMiOlt7IiRpZCI6IjIiLCIkdHlwZSI6IlN3aXNzQWNhZGVtaWMuQ2l0YXZpLkNpdGF0aW9ucy5Xb3JkUGxhY2Vob2xkZXJFbnRyeSwgU3dpc3NBY2FkZW1pYy5DaXRhdmkiLCJJZCI6IjU0MTczNGYxLWJjYjktNDU3NC1iYWY2LTNmYjI3YWM4NGQzMiIsIlJhbmdlTGVuZ3RoIjoxNiwiUmVmZXJlbmNlSWQiOiI1ODZkYmJkOS05NmZlLTQ1N2YtYjBkNy0xOWY4MDdkZTFl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QVIiLCJEb2kiOiIxMC4xMzEwMi9zb2Npb2Jpb2xvZ3kudjcwaTEuODU0MSIsIkVkaXRvcnMiOltdLCJFdmFsdWF0aW9uQ29tcGxleGl0eSI6MCwiRXZhbHVhdGlvblNvdXJjZVRleHRGb3JtYXQiOjAsIkdyb3VwcyI6W3siJGlkIjoiMTU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zMTAyL3NvY2lvYmlvbG9neS52NzBpMS44NTQxIiwiVXJpU3RyaW5nIjoiaHR0cHM6Ly9kb2kub3JnLzEwLjEzMTAyL3NvY2lvYmlvbG9neS52NzBpMS44NTQ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omavill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f20c98b-89e5-4f3d-a48c-29caeed27a24"/>
                <w:id w:val="36318203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kNzZiMzgwLTQ2YzItNDUyMS1iNmFlLWIxZmZkZDNlYzEyYSIsIkVudHJpZXMiOlt7IiRpZCI6IjIiLCIkdHlwZSI6IlN3aXNzQWNhZGVtaWMuQ2l0YXZpLkNpdGF0aW9ucy5Xb3JkUGxhY2Vob2xkZXJFbnRyeSwgU3dpc3NBY2FkZW1pYy5DaXRhdmkiLCJJZCI6Ijk5YzMyNWVkLWIzYjgtNGNmOC1iYjMyLWE3ZGFkYjI5NTkyNyIsIlJhbmdlTGVuZ3RoIjo2LCJSZWZlcmVuY2VJZCI6IjU4NmRiYmQ5LTk2ZmUtNDU3Zi1iMGQ3LTE5ZjgwN2RlMWU0Ny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UFSIiwiRG9pIjoiMTAuMTMxMDIvc29jaW9iaW9sb2d5LnY3MGkxLjg1NDEiLCJFZGl0b3JzIjpbXSwiRXZhbHVhdGlvbkNvbXBsZXhpdHkiOjAsIkV2YWx1YXRpb25Tb3VyY2VUZXh0Rm9ybWF0IjowLCJHcm91cHMiOlt7IiRpZCI6IjE1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zEwMi9zb2Npb2Jpb2xvZ3kudjcwaTEuODU0MSIsIlVyaVN0cmluZyI6Imh0dHBzOi8vZG9pLm9yZy8xMC4xMzEwMi9zb2Npb2Jpb2xvZ3kudjcwaTEuODU0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ykifV19LCJUYWciOiJDaXRhdmlQbGFjZWhvbGRlciMwZjIwYzk4Yi04OWU1LTRmM2QtYTQ4Yy0yOWNhZWVkMjdhMjQiLCJUZXh0IjoiKDIwMjM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7941F0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102/</w:t>
            </w:r>
            <w:proofErr w:type="gramStart"/>
            <w:r w:rsidRPr="001369E9">
              <w:rPr>
                <w:rFonts w:eastAsia="Times New Roman" w:cstheme="minorHAnsi"/>
                <w:color w:val="000000"/>
                <w:sz w:val="18"/>
                <w:szCs w:val="18"/>
                <w:lang w:val="en-GB" w:eastAsia="de-DE"/>
              </w:rPr>
              <w:t>sociobiology.v</w:t>
            </w:r>
            <w:proofErr w:type="gramEnd"/>
            <w:r w:rsidRPr="001369E9">
              <w:rPr>
                <w:rFonts w:eastAsia="Times New Roman" w:cstheme="minorHAnsi"/>
                <w:color w:val="000000"/>
                <w:sz w:val="18"/>
                <w:szCs w:val="18"/>
                <w:lang w:val="en-GB" w:eastAsia="de-DE"/>
              </w:rPr>
              <w:t>70i1.8541</w:t>
            </w:r>
          </w:p>
        </w:tc>
        <w:tc>
          <w:tcPr>
            <w:tcW w:w="2551" w:type="dxa"/>
            <w:tcBorders>
              <w:top w:val="nil"/>
              <w:left w:val="nil"/>
              <w:bottom w:val="nil"/>
              <w:right w:val="nil"/>
            </w:tcBorders>
            <w:noWrap/>
            <w:tcMar>
              <w:left w:w="0" w:type="dxa"/>
              <w:right w:w="0" w:type="dxa"/>
            </w:tcMar>
            <w:hideMark/>
          </w:tcPr>
          <w:p w14:paraId="68766A7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21DF2FC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D24625" w:rsidRPr="0015525A">
              <w:rPr>
                <w:rFonts w:eastAsia="Times New Roman" w:cstheme="minorHAnsi"/>
                <w:color w:val="000000"/>
                <w:sz w:val="18"/>
                <w:szCs w:val="18"/>
                <w:vertAlign w:val="superscript"/>
                <w:lang w:val="en-GB" w:eastAsia="de-DE"/>
              </w:rPr>
              <w:t>1</w:t>
            </w:r>
          </w:p>
        </w:tc>
      </w:tr>
      <w:tr w:rsidR="00920C82" w:rsidRPr="001369E9" w14:paraId="7C7C7031"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590D55DD" w14:textId="35AB52D8" w:rsidR="00920C82" w:rsidRPr="001369E9" w:rsidRDefault="00000000" w:rsidP="005F51D5">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3fe1e2c-cb36-4c78-a96a-13cbf0f9a6f0"/>
                <w:id w:val="-180122054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ZmMzFjODA2LTc1MTgtNDI3My1iNjIxLTc4MTMzNzM3N2YxYSIsIkVudHJpZXMiOlt7IiRpZCI6IjIiLCIkdHlwZSI6IlN3aXNzQWNhZGVtaWMuQ2l0YXZpLkNpdGF0aW9ucy5Xb3JkUGxhY2Vob2xkZXJFbnRyeSwgU3dpc3NBY2FkZW1pYy5DaXRhdmkiLCJJZCI6ImI0ZWNmMTFhLTcyNDQtNDI2ZS05M2FjLWIzZDZmNmYxMmQ3YSIsIlJhbmdlTGVuZ3RoIjoxNiwiUmVmZXJlbmNlSWQiOiI4YmJkMzZlNS1mZTczLTQ5OTktOWRmOC1iMzcyMWJiMDUyN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1BUiIsIkRvaSI6IjEwLjEzMTAyL3NvY2lvYmlvbG9neS52NjZpMS4zNTY4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MxMDIvc29jaW9iaW9sb2d5LnY2NmkxLjM1NjgiLCJVcmlTdHJpbmciOiJodHRwczovL2RvaS5vcmcvMTAuMTMxMDIvc29jaW9iaW9sb2d5LnY2NmkxLjM1Nj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omavill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ff31c806-7518-4273-b621-781337377f1a"/>
                <w:id w:val="69873817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zZmUxZTJjLWNiMzYtNGM3OC1hOTZhLTEzY2JmMGY5YTZmMCIsIkVudHJpZXMiOlt7IiRpZCI6IjIiLCIkdHlwZSI6IlN3aXNzQWNhZGVtaWMuQ2l0YXZpLkNpdGF0aW9ucy5Xb3JkUGxhY2Vob2xkZXJFbnRyeSwgU3dpc3NBY2FkZW1pYy5DaXRhdmkiLCJJZCI6ImViMWExM2I3LWIzZWQtNDA5MC1hNmI5LWRhZDNmNjA4YzQxYyIsIlJhbmdlTGVuZ3RoIjo2LCJSZWZlcmVuY2VJZCI6IjhiYmQzNmU1LWZlNzMtNDk5OS05ZGY4LWIzNzIxYmIwNTI2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QVIiLCJEb2kiOiIxMC4xMzEwMi9zb2Npb2Jpb2xvZ3kudjY2aTEuMzU2OCIsIkVkaXRvcnMiOltdLCJFdmFsdWF0aW9uQ29tcGxleGl0eSI6MCwiRXZhbHVhdGlvblNvdXJjZVRleHRGb3JtYXQiOjAsIkdyb3VwcyI6W3siJGlkIjoiMTM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zMTAyL3NvY2lvYmlvbG9neS52NjZpMS4zNTY4IiwiVXJpU3RyaW5nIjoiaHR0cHM6Ly9kb2kub3JnLzEwLjEzMTAyL3NvY2lvYmlvbG9neS52NjZpMS4zNTY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mZjMxYzgwNi03NTE4LTQyNzMtYjYyMS03ODEzMzczNzdmMWEiLCJUZXh0IjoiKDIwMTk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FA3ED8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102/</w:t>
            </w:r>
            <w:proofErr w:type="gramStart"/>
            <w:r w:rsidRPr="001369E9">
              <w:rPr>
                <w:rFonts w:eastAsia="Times New Roman" w:cstheme="minorHAnsi"/>
                <w:color w:val="000000"/>
                <w:sz w:val="18"/>
                <w:szCs w:val="18"/>
                <w:lang w:val="en-GB" w:eastAsia="de-DE"/>
              </w:rPr>
              <w:t>sociobiology.v</w:t>
            </w:r>
            <w:proofErr w:type="gramEnd"/>
            <w:r w:rsidRPr="001369E9">
              <w:rPr>
                <w:rFonts w:eastAsia="Times New Roman" w:cstheme="minorHAnsi"/>
                <w:color w:val="000000"/>
                <w:sz w:val="18"/>
                <w:szCs w:val="18"/>
                <w:lang w:val="en-GB" w:eastAsia="de-DE"/>
              </w:rPr>
              <w:t>66i1.3568</w:t>
            </w:r>
          </w:p>
        </w:tc>
        <w:tc>
          <w:tcPr>
            <w:tcW w:w="2551" w:type="dxa"/>
            <w:tcBorders>
              <w:top w:val="nil"/>
              <w:left w:val="nil"/>
              <w:bottom w:val="nil"/>
              <w:right w:val="nil"/>
            </w:tcBorders>
            <w:noWrap/>
            <w:tcMar>
              <w:left w:w="0" w:type="dxa"/>
              <w:right w:w="0" w:type="dxa"/>
            </w:tcMar>
            <w:vAlign w:val="center"/>
            <w:hideMark/>
          </w:tcPr>
          <w:p w14:paraId="7EDB4F1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3E77296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D24625" w:rsidRPr="0015525A">
              <w:rPr>
                <w:rFonts w:eastAsia="Times New Roman" w:cstheme="minorHAnsi"/>
                <w:color w:val="000000"/>
                <w:sz w:val="18"/>
                <w:szCs w:val="18"/>
                <w:vertAlign w:val="superscript"/>
                <w:lang w:val="en-GB" w:eastAsia="de-DE"/>
              </w:rPr>
              <w:t>1</w:t>
            </w:r>
          </w:p>
        </w:tc>
      </w:tr>
      <w:tr w:rsidR="00920C82" w:rsidRPr="001369E9" w14:paraId="6745DE2D" w14:textId="77777777" w:rsidTr="0015525A">
        <w:trPr>
          <w:trHeight w:val="255"/>
        </w:trPr>
        <w:tc>
          <w:tcPr>
            <w:tcW w:w="2694" w:type="dxa"/>
            <w:tcBorders>
              <w:top w:val="nil"/>
              <w:left w:val="nil"/>
              <w:bottom w:val="nil"/>
              <w:right w:val="nil"/>
            </w:tcBorders>
            <w:noWrap/>
            <w:tcMar>
              <w:left w:w="0" w:type="dxa"/>
              <w:right w:w="0" w:type="dxa"/>
            </w:tcMar>
            <w:hideMark/>
          </w:tcPr>
          <w:p w14:paraId="4CE8F9D7" w14:textId="6B20A6FF" w:rsidR="00920C82" w:rsidRPr="001369E9" w:rsidRDefault="00000000" w:rsidP="0076198D">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5a2434d-b316-45ae-bade-1107f58ff845"/>
                <w:id w:val="-11837843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jMzljNWZmLTQ4ZTQtNDU5MC1iMjA3LTk2MmM3MjQ5YWM5OCIsIkVudHJpZXMiOlt7IiRpZCI6IjIiLCIkdHlwZSI6IlN3aXNzQWNhZGVtaWMuQ2l0YXZpLkNpdGF0aW9ucy5Xb3JkUGxhY2Vob2xkZXJFbnRyeSwgU3dpc3NBY2FkZW1pYy5DaXRhdmkiLCJJZCI6ImQ2NDViY2JhLTQxZmItNDRhNi04M2U0LTJjMzI5ODMyNzZlNyIsIlJhbmdlTGVuZ3RoIjoxMiwiUmVmZXJlbmNlSWQiOiI3MTg0NWJhNC1kYzlmLTQ4NGEtODVmNC0xYThkNWFiZTQyY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TRVAiLCJEb2kiOiIxMC4xMzEwMi9zb2Npb2Jpb2xvZ3kudjYyaTMuNzA4IiwiRWRpdG9ycyI6W10sIkV2YWx1YXRpb25Db21wbGV4aXR5IjowLCJFdmFsdWF0aW9uU291cmNlVGV4dEZvcm1hdCI6MCwiR3JvdXBzIjpbeyIkaWQiOiIxN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1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MxMDIvc29jaW9iaW9sb2d5LnY2MmkzLjcwOCIsIlVyaVN0cmluZyI6Imh0dHBzOi8vZG9pLm9yZy8xMC4xMzEwMi9zb2Npb2Jpb2xvZ3kudjYyaTMuNz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ouz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c39c5ff-48e4-4590-b207-962c7249ac98"/>
                <w:id w:val="125524800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1YTI0MzRkLWIzMTYtNDVhZS1iYWRlLTExMDdmNThmZjg0NSIsIkVudHJpZXMiOlt7IiRpZCI6IjIiLCIkdHlwZSI6IlN3aXNzQWNhZGVtaWMuQ2l0YXZpLkNpdGF0aW9ucy5Xb3JkUGxhY2Vob2xkZXJFbnRyeSwgU3dpc3NBY2FkZW1pYy5DaXRhdmkiLCJJZCI6IjNkZjJmMDlkLWJlMjItNGMwZC1hNWY1LWEzNDVkNWNjNWY4ZSIsIlJhbmdlTGVuZ3RoIjo2LCJSZWZlcmVuY2VJZCI6IjcxODQ1YmE0LWRjOWYtNDg0YS04NWY0LTFhOGQ1YWJlNDJ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U0VQIiwiRG9pIjoiMTAuMTMxMDIvc29jaW9iaW9sb2d5LnY2MmkzLjcwOCIsIkVkaXRvcnMiOltdLCJFdmFsdWF0aW9uQ29tcGxleGl0eSI6MCwiRXZhbHVhdGlvblNvdXJjZVRleHRGb3JtYXQiOjAsIkdyb3VwcyI6W3siJGlkIjoiMTQ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zMTAyL3NvY2lvYmlvbG9neS52NjJpMy43MDgiLCJVcmlTdHJpbmciOiJodHRwczovL2RvaS5vcmcvMTAuMTMxMDIvc29jaW9iaW9sb2d5LnY2MmkzLjc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TUpIn1dfSwiVGFnIjoiQ2l0YXZpUGxhY2Vob2xkZXIjMmMzOWM1ZmYtNDhlNC00NTkwLWIyMDctOTYyYzcyNDlhYzk4IiwiVGV4dCI6IigyMDE1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5)</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20C598A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3102/</w:t>
            </w:r>
            <w:proofErr w:type="gramStart"/>
            <w:r w:rsidRPr="001369E9">
              <w:rPr>
                <w:rFonts w:eastAsia="Times New Roman" w:cstheme="minorHAnsi"/>
                <w:color w:val="000000"/>
                <w:sz w:val="18"/>
                <w:szCs w:val="18"/>
                <w:lang w:val="en-GB" w:eastAsia="de-DE"/>
              </w:rPr>
              <w:t>sociobiology.v</w:t>
            </w:r>
            <w:proofErr w:type="gramEnd"/>
            <w:r w:rsidRPr="001369E9">
              <w:rPr>
                <w:rFonts w:eastAsia="Times New Roman" w:cstheme="minorHAnsi"/>
                <w:color w:val="000000"/>
                <w:sz w:val="18"/>
                <w:szCs w:val="18"/>
                <w:lang w:val="en-GB" w:eastAsia="de-DE"/>
              </w:rPr>
              <w:t>62i3.708</w:t>
            </w:r>
          </w:p>
        </w:tc>
        <w:tc>
          <w:tcPr>
            <w:tcW w:w="2551" w:type="dxa"/>
            <w:tcBorders>
              <w:top w:val="nil"/>
              <w:left w:val="nil"/>
              <w:bottom w:val="nil"/>
              <w:right w:val="nil"/>
            </w:tcBorders>
            <w:noWrap/>
            <w:tcMar>
              <w:left w:w="0" w:type="dxa"/>
              <w:right w:w="0" w:type="dxa"/>
            </w:tcMar>
            <w:hideMark/>
          </w:tcPr>
          <w:p w14:paraId="577D251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7703C91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12E3E" w:rsidRPr="0015525A">
              <w:rPr>
                <w:rFonts w:eastAsia="Times New Roman" w:cstheme="minorHAnsi"/>
                <w:color w:val="000000"/>
                <w:sz w:val="18"/>
                <w:szCs w:val="18"/>
                <w:vertAlign w:val="superscript"/>
                <w:lang w:val="en-GB" w:eastAsia="de-DE"/>
              </w:rPr>
              <w:t>1</w:t>
            </w:r>
          </w:p>
        </w:tc>
      </w:tr>
      <w:tr w:rsidR="00920C82" w:rsidRPr="001369E9" w14:paraId="3E737EB0"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E696359" w14:textId="22CE117F" w:rsidR="00920C82" w:rsidRPr="001369E9" w:rsidRDefault="00000000" w:rsidP="0076198D">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c4f31d60-6a8f-46f5-aaf9-8d9ff5a57578"/>
                <w:id w:val="140008874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3NTIzOTBkLTRmM2EtNDRlZS1iOTZjLTFkMzhiOWI4ODYzNCIsIkVudHJpZXMiOlt7IiRpZCI6IjIiLCIkdHlwZSI6IlN3aXNzQWNhZGVtaWMuQ2l0YXZpLkNpdGF0aW9ucy5Xb3JkUGxhY2Vob2xkZXJFbnRyeSwgU3dpc3NBY2FkZW1pYy5DaXRhdmkiLCJJZCI6Ijk2NDYxMzVlLWY4MjctNDcyYy1hOWNhLTdmNjI2MmE5NWYwYSIsIlJhbmdlTGVuZ3RoIjoxOCwiUmVmZXJlbmNlSWQiOiJhMWNkYmE1Yi02ZGI3LTRmNGQtYmZjNy0zYWU2MjljNWM2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DIyMjkzOTYwMDc3MDA2MSIsIlVyaVN0cmluZyI6Imh0dHBzOi8vZG9pLm9yZy8xMC4xMDgwLzAwMjIyOTM5NjAwNzcwMD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pringate &amp; Basset</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1752390d-4f3a-44ee-b96c-1d38b9b88634"/>
                <w:id w:val="-176791924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0ZjMxZDYwLTZhOGYtNDZmNS1hYWY5LThkOWZmNWE1NzU3OCIsIkVudHJpZXMiOlt7IiRpZCI6IjIiLCIkdHlwZSI6IlN3aXNzQWNhZGVtaWMuQ2l0YXZpLkNpdGF0aW9ucy5Xb3JkUGxhY2Vob2xkZXJFbnRyeSwgU3dpc3NBY2FkZW1pYy5DaXRhdmkiLCJJZCI6IjgyOTg4NDU0LWNmODUtNDAzOS1hNTcyLWIxODczYzQwNTQ1ZSIsIlJhbmdlTGVuZ3RoIjo2LCJSZWZlcmVuY2VJZCI6ImExY2RiYTViLTZkYjctNGY0ZC1iZmM3LTNhZTYyOWM1YzZ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AvMDAyMjI5Mzk2MDA3NzAwNjEiLCJVcmlTdHJpbmciOiJodHRwczovL2RvaS5vcmcvMTAuMTA4MC8wMDIyMjkzOTYwMDc3MDA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xOTk2KSJ9XX0sIlRhZyI6IkNpdGF2aVBsYWNlaG9sZGVyIzE3NTIzOTBkLTRmM2EtNDRlZS1iOTZjLTFkMzhiOWI4ODYzNCIsIlRleHQiOiIoMTk5Ni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9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C1548F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80/00222939600770061</w:t>
            </w:r>
          </w:p>
        </w:tc>
        <w:tc>
          <w:tcPr>
            <w:tcW w:w="2551" w:type="dxa"/>
            <w:tcBorders>
              <w:top w:val="nil"/>
              <w:left w:val="nil"/>
              <w:bottom w:val="nil"/>
              <w:right w:val="nil"/>
            </w:tcBorders>
            <w:noWrap/>
            <w:tcMar>
              <w:left w:w="0" w:type="dxa"/>
              <w:right w:w="0" w:type="dxa"/>
            </w:tcMar>
            <w:vAlign w:val="center"/>
            <w:hideMark/>
          </w:tcPr>
          <w:p w14:paraId="479CFA7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6C4216D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12E3E" w:rsidRPr="0015525A">
              <w:rPr>
                <w:rFonts w:eastAsia="Times New Roman" w:cstheme="minorHAnsi"/>
                <w:color w:val="000000"/>
                <w:sz w:val="18"/>
                <w:szCs w:val="18"/>
                <w:vertAlign w:val="superscript"/>
                <w:lang w:val="en-GB" w:eastAsia="de-DE"/>
              </w:rPr>
              <w:t>1</w:t>
            </w:r>
          </w:p>
        </w:tc>
      </w:tr>
      <w:tr w:rsidR="00920C82" w:rsidRPr="001369E9" w14:paraId="7B1A8F21" w14:textId="77777777" w:rsidTr="0015525A">
        <w:trPr>
          <w:trHeight w:val="255"/>
        </w:trPr>
        <w:tc>
          <w:tcPr>
            <w:tcW w:w="2694" w:type="dxa"/>
            <w:tcBorders>
              <w:top w:val="nil"/>
              <w:left w:val="nil"/>
              <w:bottom w:val="nil"/>
              <w:right w:val="nil"/>
            </w:tcBorders>
            <w:noWrap/>
            <w:tcMar>
              <w:left w:w="0" w:type="dxa"/>
              <w:right w:w="0" w:type="dxa"/>
            </w:tcMar>
            <w:hideMark/>
          </w:tcPr>
          <w:p w14:paraId="6FD00984" w14:textId="687B3457" w:rsidR="00920C82" w:rsidRPr="001369E9" w:rsidRDefault="00000000" w:rsidP="0076198D">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40a12b7d-e4dd-4096-9da8-4937e694d00d"/>
                <w:id w:val="138182196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xZjE2YzBlLTUwOTItNDU1YS05OGI4LTU5YWZiMzdiZGI2ZCIsIkVudHJpZXMiOlt7IiRpZCI6IjIiLCIkdHlwZSI6IlN3aXNzQWNhZGVtaWMuQ2l0YXZpLkNpdGF0aW9ucy5Xb3JkUGxhY2Vob2xkZXJFbnRyeSwgU3dpc3NBY2FkZW1pYy5DaXRhdmkiLCJJZCI6ImFlMTM2ODQwLTkwMDctNGNlNC1iMzZmLWE5OWU5MmFkY2JiNSIsIlJhbmdlTGVuZ3RoIjoxMiwiUmVmZXJlbmNlSWQiOiJjNTMxYmJkMy02ZjZiLTQ3OWItOTY4ZC1jZjQ5ZWExOTlmZ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g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4L3M0MjAwMy0wMjMtMDQ2OTAtOSIsIlVyaVN0cmluZyI6Imh0dHBzOi8vZG9pLm9yZy8xMC4xMDM4L3M0MjAwMy0wMjMtMDQ2OTAt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mJkNDkxNzE1LWI1ZDEtNDI5ZC05NzliLWY3YTE4OWIzZjllMyIsIk1vZGlmaWVkT24iOiIyMDI0LTEyLTExVDA5OjQ3OjQw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wNzMyMDciLCJVcmlTdHJpbmciOiJodHRwczovL3d3dy5uY2JpLm5sbS5uaWguZ292L3BtYy9hcnRpY2xlcy9QTUMxMDA3MzI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kcmUgS3JhaG5lciIsIkNyZWF0ZWRPbiI6IjIwMjQtMTItMTFUMDk6NTE6NTkiLCJNb2RpZmllZEJ5IjoiX0FuZHJlIEtyYWhuZXIiLCJJZCI6IjQ1NTE1OWVkLTBlNDktNGNjMi04ZjBmLTJjMmM2NDE2NTU0OSIsIk1vZGlmaWVkT24iOiIyMDI0LTEyLTExVDA5OjUxOjU5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cwMTYwODciLCJVcmlTdHJpbmciOiJodHRwOi8vd3d3Lm5jYmkubmxtLm5paC5nb3YvcHVibWVkLzM3MDE2MDg3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taab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1f16c0e-5092-455a-98b8-59afb37bdb6d"/>
                <w:id w:val="-119607809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QwYTEyYjdkLWU0ZGQtNDA5Ni05ZGE4LTQ5MzdlNjk0ZDAwZCIsIkVudHJpZXMiOlt7IiRpZCI6IjIiLCIkdHlwZSI6IlN3aXNzQWNhZGVtaWMuQ2l0YXZpLkNpdGF0aW9ucy5Xb3JkUGxhY2Vob2xkZXJFbnRyeSwgU3dpc3NBY2FkZW1pYy5DaXRhdmkiLCJJZCI6ImYzNjIzYWVhLTRhOTMtNDY4YS04MWMzLTRiODMxZGZkZGM2OSIsIlJhbmdlTGVuZ3RoIjo2LCJSZWZlcmVuY2VJZCI6ImM1MzFiYmQzLTZmNmItNDc5Yi05NjhkLWNmNDllYTE5OWZ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0YWFiIiwiUHJvdGVjdGVkIjpmYWxzZSwiU2V4IjowLCJDcmVhdGVkQnkiOiJfS3JhaG5lciIsIkNyZWF0ZWRPbiI6IjIwMjQtMTItMTFUMDk6NDU6NTAiLCJNb2RpZmllZEJ5IjoiX0tyYWhuZXIiLCJJZCI6ImMwZjc3MjQyLTRhMmQtNDEwZC1hYmVmLWQ0ZDNjYTI5NzdlOC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4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zNDIwMDMtMDIzLTA0NjkwLTkiLCJVcmlTdHJpbmciOiJodHRwczovL2RvaS5vcmcvMTAuMTAzOC9zNDIwMDMtMDIzLTA0NjkwLT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JiZDQ5MTcxNS1iNWQxLTQyOWQtOTc5Yi1mN2ExODliM2Y5ZTMiLCJNb2RpZmllZE9uIjoiMjAyNC0xMi0xMVQwOTo0Nzo0M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MDczMjA3IiwiVXJpU3RyaW5nIjoiaHR0cHM6Ly93d3cubmNiaS5ubG0ubmloLmdvdi9wbWMvYXJ0aWNsZXMvUE1DMTAwNzMyMD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A5OjUxOjU5IiwiTW9kaWZpZWRCeSI6Il9BbmRyZSBLcmFobmVyIiwiSWQiOiI0NTUxNTllZC0wZTQ5LTRjYzItOGYwZi0yYzJjNjQxNjU1NDkiLCJNb2RpZmllZE9uIjoiMjAyNC0xMi0xMVQwOTo1MTo1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3MDE2MDg3IiwiVXJpU3RyaW5nIjoiaHR0cDovL3d3dy5uY2JpLm5sbS5uaWguZ292L3B1Ym1lZC8zNzAxNjA4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B09F62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38/s42003-023-04690-9</w:t>
            </w:r>
          </w:p>
        </w:tc>
        <w:tc>
          <w:tcPr>
            <w:tcW w:w="2551" w:type="dxa"/>
            <w:tcBorders>
              <w:top w:val="nil"/>
              <w:left w:val="nil"/>
              <w:bottom w:val="nil"/>
              <w:right w:val="nil"/>
            </w:tcBorders>
            <w:noWrap/>
            <w:tcMar>
              <w:left w:w="0" w:type="dxa"/>
              <w:right w:w="0" w:type="dxa"/>
            </w:tcMar>
            <w:hideMark/>
          </w:tcPr>
          <w:p w14:paraId="683510E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56D66CD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12E3E" w:rsidRPr="0015525A">
              <w:rPr>
                <w:rFonts w:eastAsia="Times New Roman" w:cstheme="minorHAnsi"/>
                <w:color w:val="000000"/>
                <w:sz w:val="18"/>
                <w:szCs w:val="18"/>
                <w:vertAlign w:val="superscript"/>
                <w:lang w:val="en-GB" w:eastAsia="de-DE"/>
              </w:rPr>
              <w:t>1</w:t>
            </w:r>
          </w:p>
        </w:tc>
      </w:tr>
      <w:tr w:rsidR="00920C82" w:rsidRPr="001369E9" w14:paraId="1DF736A6"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4F1DE13" w14:textId="27131198" w:rsidR="00920C82" w:rsidRPr="001369E9" w:rsidRDefault="00000000" w:rsidP="0076198D">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cda5e4f-5705-4586-8430-001a893f3677"/>
                <w:id w:val="74946367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yMThkNDZhLWJiNzMtNGYzOC1hODQ2LTc2YjQxMzFiMzliMSIsIkVudHJpZXMiOlt7IiRpZCI6IjIiLCIkdHlwZSI6IlN3aXNzQWNhZGVtaWMuQ2l0YXZpLkNpdGF0aW9ucy5Xb3JkUGxhY2Vob2xkZXJFbnRyeSwgU3dpc3NBY2FkZW1pYy5DaXRhdmkiLCJJZCI6IjgwMzlhN2ZmLWE2NjktNDI5OS1iYWM0LTA0OTVhNmY5MWY4MyIsIlJhbmdlTGVuZ3RoIjoxMiwiUmVmZXJlbmNlSWQiOiJjOWIxYWJjMS0xOGFhLTQ1OTItOWY1NC03NjM1NGI4ZWEzN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zIwNDEtMjEwWC4xMzA3MCIsIlVyaVN0cmluZyI6Imh0dHBzOi8vZG9pLm9yZy8xMC4xMTExLzIwNDEtMjEwWC4xMzA3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taab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9218d46a-bb73-4f38-a846-76b4131b39b1"/>
                <w:id w:val="124946751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jZGE1ZTRmLTU3MDUtNDU4Ni04NDMwLTAwMWE4OTNmMzY3NyIsIkVudHJpZXMiOlt7IiRpZCI6IjIiLCIkdHlwZSI6IlN3aXNzQWNhZGVtaWMuQ2l0YXZpLkNpdGF0aW9ucy5Xb3JkUGxhY2Vob2xkZXJFbnRyeSwgU3dpc3NBY2FkZW1pYy5DaXRhdmkiLCJJZCI6IjRjMjJjYTk3LThkZjAtNGVjMi04NjRkLTZhNmE5ZWQwOTU5NCIsIlJhbmdlTGVuZ3RoIjo2LCJSZWZlcmVuY2VJZCI6ImM5YjFhYmMxLTE4YWEtNDU5Mi05ZjU0LTc2MzU0YjhlYTM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8yMDQxLTIxMFguMTMwNzAiLCJVcmlTdHJpbmciOiJodHRwczovL2RvaS5vcmcvMTAuMTExMS8yMDQxLTIxMFguMTMw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kyMThkNDZhLWJiNzMtNGYzOC1hODQ2LTc2YjQxMzFiMzliMSIsIlRleHQiOiIoMjAxO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DE146C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2041-210X.13070</w:t>
            </w:r>
          </w:p>
        </w:tc>
        <w:tc>
          <w:tcPr>
            <w:tcW w:w="2551" w:type="dxa"/>
            <w:tcBorders>
              <w:top w:val="nil"/>
              <w:left w:val="nil"/>
              <w:bottom w:val="nil"/>
              <w:right w:val="nil"/>
            </w:tcBorders>
            <w:noWrap/>
            <w:tcMar>
              <w:left w:w="0" w:type="dxa"/>
              <w:right w:w="0" w:type="dxa"/>
            </w:tcMar>
            <w:vAlign w:val="center"/>
            <w:hideMark/>
          </w:tcPr>
          <w:p w14:paraId="166461BD"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24063A4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12E3E" w:rsidRPr="0015525A">
              <w:rPr>
                <w:rFonts w:eastAsia="Times New Roman" w:cstheme="minorHAnsi"/>
                <w:color w:val="000000"/>
                <w:sz w:val="18"/>
                <w:szCs w:val="18"/>
                <w:vertAlign w:val="superscript"/>
                <w:lang w:val="en-GB" w:eastAsia="de-DE"/>
              </w:rPr>
              <w:t>4</w:t>
            </w:r>
          </w:p>
        </w:tc>
      </w:tr>
      <w:tr w:rsidR="00920C82" w:rsidRPr="001369E9" w14:paraId="509A7470" w14:textId="77777777" w:rsidTr="0015525A">
        <w:trPr>
          <w:trHeight w:val="255"/>
        </w:trPr>
        <w:tc>
          <w:tcPr>
            <w:tcW w:w="2694" w:type="dxa"/>
            <w:tcBorders>
              <w:top w:val="nil"/>
              <w:left w:val="nil"/>
              <w:bottom w:val="nil"/>
              <w:right w:val="nil"/>
            </w:tcBorders>
            <w:noWrap/>
            <w:tcMar>
              <w:left w:w="0" w:type="dxa"/>
              <w:right w:w="0" w:type="dxa"/>
            </w:tcMar>
            <w:hideMark/>
          </w:tcPr>
          <w:p w14:paraId="2FF84B42" w14:textId="7DB4CF62" w:rsidR="00920C82" w:rsidRPr="00E019A8"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81703b7-fd66-410a-84f2-ab5c08bb5c1b"/>
                <w:id w:val="-1123615863"/>
                <w:placeholder>
                  <w:docPart w:val="C4A03E923A3445C2A8C71B1F7502CD6B"/>
                </w:placeholder>
              </w:sdtPr>
              <w:sdtContent>
                <w:r w:rsidR="00920C82" w:rsidRPr="00E019A8">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xMjQxMGIxLTBhZjEtNDFlZS1hNWZjLTA2ZDBlNzYyOWNmNSIsIkVudHJpZXMiOlt7IiRpZCI6IjIiLCIkdHlwZSI6IlN3aXNzQWNhZGVtaWMuQ2l0YXZpLkNpdGF0aW9ucy5Xb3JkUGxhY2Vob2xkZXJFbnRyeSwgU3dpc3NBY2FkZW1pYy5DaXRhdmkiLCJJZCI6IjRhNTI3ODE0LTA4NDctNDNkNC1hMDg2LTZjODYyNDc0OTM5OSIsIlJhbmdlTGVuZ3RoIjoxNSwiUmVmZXJlbmNlSWQiOiJjNjE4M2M3Zi1mZmI1LTQ3ZDYtYmYzMC1hOWRlNzM2ZTgwZD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pY2FkLjEyNDYzIiwiVXJpU3RyaW5nIjoiaHR0cHM6Ly9kb2kub3JnLzEwLjExMTEvaWNhZC4xMjQ2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ZkYzNhZTEyLTMxNWQtNDQyNC05ZDI1LTQ3MjZlOTZhYWM0ZSIsIk1vZGlmaWVkT24iOiIyMDI0LTEyLTExVDA5OjQ3OjQwIiwiUHJvamVjdCI6eyIkcmVmIjoiOCJ9fV0sIk51bWJlciI6IjMi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ZXJpb2RpY2FsIjp7IiRpZCI6IjE3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}</w:instrText>
                </w:r>
                <w:r w:rsidR="00920C82" w:rsidRPr="00E019A8">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teinert et al.</w:t>
                </w:r>
                <w:r w:rsidR="00920C82" w:rsidRPr="00E019A8">
                  <w:rPr>
                    <w:rFonts w:eastAsia="Times New Roman" w:cstheme="minorHAnsi"/>
                    <w:color w:val="000000"/>
                    <w:sz w:val="18"/>
                    <w:szCs w:val="18"/>
                    <w:lang w:val="en-GB" w:eastAsia="de-DE"/>
                  </w:rPr>
                  <w:fldChar w:fldCharType="end"/>
                </w:r>
              </w:sdtContent>
            </w:sdt>
            <w:r w:rsidR="00920C82" w:rsidRPr="00E019A8">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512410b1-0af1-41ee-a5fc-06d0e7629cf5"/>
                <w:id w:val="-113908985"/>
                <w:placeholder>
                  <w:docPart w:val="C4A03E923A3445C2A8C71B1F7502CD6B"/>
                </w:placeholder>
              </w:sdtPr>
              <w:sdtContent>
                <w:r w:rsidR="00920C82" w:rsidRPr="00E019A8">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4MTcwM2I3LWZkNjYtNDEwYS04NGYyLWFiNWMwOGJiNWMxYiIsIkVudHJpZXMiOlt7IiRpZCI6IjIiLCIkdHlwZSI6IlN3aXNzQWNhZGVtaWMuQ2l0YXZpLkNpdGF0aW9ucy5Xb3JkUGxhY2Vob2xkZXJFbnRyeSwgU3dpc3NBY2FkZW1pYy5DaXRhdmkiLCJJZCI6IjJmODY2MjQ1LWM1YzktNGFjZC1hNDM3LWVhYTU5YWEzYTM4OSIsIlJhbmdlTGVuZ3RoIjo2LCJSZWZlcmVuY2VJZCI6ImM2MTgzYzdmLWZmYjUtNDdkNi1iZjMwLWE5ZGU3MzZlODB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aWNhZC4xMjQ2MyIsIlVyaVN0cmluZyI6Imh0dHBzOi8vZG9pLm9yZy8xMC4xMTExL2ljYWQuMTI0N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1MTI0MTBiMS0wYWYxLTQxZWUtYTVmYy0wNmQwZTc2MjljZjUiLCJUZXh0IjoiKDIwMjEpIiwiV0FJVmVyc2lvbiI6IjYuMTguMC4wIn0=}</w:instrText>
                </w:r>
                <w:r w:rsidR="00920C82" w:rsidRPr="00E019A8">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1)</w:t>
                </w:r>
                <w:r w:rsidR="00920C82" w:rsidRPr="00E019A8">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636BEB5B" w14:textId="77777777"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10.1111/icad.12463</w:t>
            </w:r>
          </w:p>
        </w:tc>
        <w:tc>
          <w:tcPr>
            <w:tcW w:w="2551" w:type="dxa"/>
            <w:tcBorders>
              <w:top w:val="nil"/>
              <w:left w:val="nil"/>
              <w:bottom w:val="nil"/>
              <w:right w:val="nil"/>
            </w:tcBorders>
            <w:noWrap/>
            <w:tcMar>
              <w:left w:w="0" w:type="dxa"/>
              <w:right w:w="0" w:type="dxa"/>
            </w:tcMar>
            <w:hideMark/>
          </w:tcPr>
          <w:p w14:paraId="3E30EDBB" w14:textId="77777777"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761CF972" w14:textId="6F5612B4"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relevant</w:t>
            </w:r>
          </w:p>
        </w:tc>
      </w:tr>
      <w:tr w:rsidR="00920C82" w:rsidRPr="001369E9" w14:paraId="2001CC58"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5071C76D" w14:textId="4C1EF88F"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d497ec7-5ffb-4861-9883-b7ff818cf06a"/>
                <w:id w:val="10802051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0OTZmNzQ4LTBiNGMtNGMzMi05NDZlLTRiNWNhM2RkZTNkNCIsIkVudHJpZXMiOlt7IiRpZCI6IjIiLCIkdHlwZSI6IlN3aXNzQWNhZGVtaWMuQ2l0YXZpLkNpdGF0aW9ucy5Xb3JkUGxhY2Vob2xkZXJFbnRyeSwgU3dpc3NBY2FkZW1pYy5DaXRhdmkiLCJJZCI6IjcxZDZhMGQxLTU2ODItNGI2OC04NGZlLTgxY2Q4ZGJiN2Q5MiIsIlJhbmdlTGVuZ3RoIjoxNiwiUmVmZXJlbmNlSWQiOiI5NzNmZjFiNi03OWUyLTRkNWQtYjBhZi02ZjQ5YWJkZWExNm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TEvai4xNzUyLTQ1OTguMjAxMC4wMDA4Mi54IiwiVXJpU3RyaW5nIjoiaHR0cHM6Ly9kb2kub3JnLzEwLjExMTEvai4xNzUyLTQ1OTguMjAxMC4wMDA4Mi5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tenback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b496f748-0b4c-4c32-946e-4b5ca3dde3d4"/>
                <w:id w:val="30720696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VkNDk3ZWM3LTVmZmItNDg2MS05ODgzLWI3ZmY4MThjZjA2YSIsIkVudHJpZXMiOlt7IiRpZCI6IjIiLCIkdHlwZSI6IlN3aXNzQWNhZGVtaWMuQ2l0YXZpLkNpdGF0aW9ucy5Xb3JkUGxhY2Vob2xkZXJFbnRyeSwgU3dpc3NBY2FkZW1pYy5DaXRhdmkiLCJJZCI6IjlmYjU0MDVhLTMxYTAtNDk4Ny1hNTZiLWMzNDk4OWJlZTU3MSIsIlJhbmdlTGVuZ3RoIjo2LCJSZWZlcmVuY2VJZCI6Ijk3M2ZmMWI2LTc5ZTItNGQ1ZC1iMGFmLTZmNDlhYmRlYTE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c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2ouMTc1Mi00NTk4LjIwMTAuMDAwODIueCIsIlVyaVN0cmluZyI6Imh0dHBzOi8vZG9pLm9yZy8xMC4xMTExL2ouMTc1Mi00NTk4LjIwMTAuMDAwODIu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ApIn1dfSwiVGFnIjoiQ2l0YXZpUGxhY2Vob2xkZXIjYjQ5NmY3NDgtMGI0Yy00YzMyLTk0NmUtNGI1Y2EzZGRlM2Q0IiwiVGV4dCI6IigyMDEw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37FC792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j.1752-4598.</w:t>
            </w:r>
            <w:proofErr w:type="gramStart"/>
            <w:r w:rsidRPr="001369E9">
              <w:rPr>
                <w:rFonts w:eastAsia="Times New Roman" w:cstheme="minorHAnsi"/>
                <w:color w:val="000000"/>
                <w:sz w:val="18"/>
                <w:szCs w:val="18"/>
                <w:lang w:val="en-GB" w:eastAsia="de-DE"/>
              </w:rPr>
              <w:t>2010.00082.x</w:t>
            </w:r>
            <w:proofErr w:type="gramEnd"/>
          </w:p>
        </w:tc>
        <w:tc>
          <w:tcPr>
            <w:tcW w:w="2551" w:type="dxa"/>
            <w:tcBorders>
              <w:top w:val="nil"/>
              <w:left w:val="nil"/>
              <w:bottom w:val="nil"/>
              <w:right w:val="nil"/>
            </w:tcBorders>
            <w:noWrap/>
            <w:tcMar>
              <w:left w:w="0" w:type="dxa"/>
              <w:right w:w="0" w:type="dxa"/>
            </w:tcMar>
            <w:vAlign w:val="center"/>
            <w:hideMark/>
          </w:tcPr>
          <w:p w14:paraId="6BC10E8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685856AB"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12E3E" w:rsidRPr="0015525A">
              <w:rPr>
                <w:rFonts w:eastAsia="Times New Roman" w:cstheme="minorHAnsi"/>
                <w:color w:val="000000"/>
                <w:sz w:val="18"/>
                <w:szCs w:val="18"/>
                <w:vertAlign w:val="superscript"/>
                <w:lang w:val="en-GB" w:eastAsia="de-DE"/>
              </w:rPr>
              <w:t>1</w:t>
            </w:r>
          </w:p>
        </w:tc>
      </w:tr>
      <w:tr w:rsidR="00920C82" w:rsidRPr="001369E9" w14:paraId="2FF7EA94" w14:textId="77777777" w:rsidTr="0015525A">
        <w:trPr>
          <w:trHeight w:val="255"/>
        </w:trPr>
        <w:tc>
          <w:tcPr>
            <w:tcW w:w="2694" w:type="dxa"/>
            <w:tcBorders>
              <w:top w:val="nil"/>
              <w:left w:val="nil"/>
              <w:bottom w:val="nil"/>
              <w:right w:val="nil"/>
            </w:tcBorders>
            <w:noWrap/>
            <w:tcMar>
              <w:left w:w="0" w:type="dxa"/>
              <w:right w:w="0" w:type="dxa"/>
            </w:tcMar>
            <w:hideMark/>
          </w:tcPr>
          <w:p w14:paraId="000906DE" w14:textId="07088C47"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145a81b4-d969-4efe-bc23-cb50eced8138"/>
                <w:id w:val="101919517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QxYWRiYThmLWExODYtNGE3MS04YzkyLWIxMjkwNmJjNzNjNSIsIkVudHJpZXMiOlt7IiRpZCI6IjIiLCIkdHlwZSI6IlN3aXNzQWNhZGVtaWMuQ2l0YXZpLkNpdGF0aW9ucy5Xb3JkUGxhY2Vob2xkZXJFbnRyeSwgU3dpc3NBY2FkZW1pYy5DaXRhdmkiLCJJZCI6ImI3MmRlZDE3LWRkZWQtNDdhNC05Nzc0LWIyMDc1MDYzMTI4YiIsIlJhbmdlTGVuZ3RoIjoxMywiUmVmZXJlbmNlSWQiOiJkYWZiMmE1Ni1iNDUzLTQyNDctYWE1Yi03YTEyNDFiMjIyM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ZFQiIsIkRvaSI6IjEwLjEwMDIvZWNlMy42MDAzIiwiRWRpdG9ycyI6W10sIkV2YWx1YXRpb25Db21wbGV4aXR5IjowLCJFdmFsdWF0aW9uU291cmNlVGV4dEZvcm1hdCI6MCwiR3JvdXBzIjpbeyIkaWQiOiIzMi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z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AyL2VjZTMuNjAwMyIsIlVyaVN0cmluZyI6Imh0dHBzOi8vZG9pLm9yZy8xMC4xMDAyL2VjZTMuNjAw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NmMzEwYzI3LTk2ZDAtNGU5Ny05Y2VlLTdlNDhlYjczYjE4OSIsIk1vZGlmaWVkT24iOiIyMDI0LTEyLTExVDA5OjQ3OjQw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UE1DNzAyOTEwMSIsIlVyaVN0cmluZyI6Imh0dHBzOi8vd3d3Lm5jYmkubmxtLm5paC5nb3YvcG1jL2FydGljbGVzL1BNQzcwMjkxMD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ZHJlIEtyYWhuZXIiLCJDcmVhdGVkT24iOiIyMDI0LTEyLTExVDA5OjUyOjAxIiwiTW9kaWZpZWRCeSI6Il9BbmRyZSBLcmFobmVyIiwiSWQiOiI2N2E2YzZhYy1lYWZkLTRhNjItODJkMy1hOThkMDU0MTQwMzAiLCJNb2RpZmllZE9uIjoiMjAyNC0xMi0xMVQwOTo1MjowMS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yMDc2NTI5IiwiVXJpU3RyaW5nIjoiaHR0cDovL3d3dy5uY2JpLm5sbS5uaWguZ292L3B1Ym1lZC8zMjA3NjUy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torch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d1adba8f-a186-4a71-8c92-b12906bc73c5"/>
                <w:id w:val="-1505128986"/>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0NWE4MWI0LWQ5NjktNGVmZS1iYzIzLWNiNTBlY2VkODEzOCIsIkVudHJpZXMiOlt7IiRpZCI6IjIiLCIkdHlwZSI6IlN3aXNzQWNhZGVtaWMuQ2l0YXZpLkNpdGF0aW9ucy5Xb3JkUGxhY2Vob2xkZXJFbnRyeSwgU3dpc3NBY2FkZW1pYy5DaXRhdmkiLCJJZCI6ImMxOTY4ZmI1LWJjOWEtNDNiNS1hYWNjLTM5MjNjY2YxYjA1NSIsIlJhbmdlTGVuZ3RoIjo2LCJSZWZlcmVuY2VJZCI6ImRhZmIyYTU2LWI0NTMtNDI0Ny1hYTViLTdhMTI0MWIyMjI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RUIiLCJEb2kiOiIxMC4xMDAyL2VjZTMuNjAwMyIsIkVkaXRvcnMiOltdLCJFdmFsdWF0aW9uQ29tcGxleGl0eSI6MCwiRXZhbHVhdGlvblNvdXJjZVRleHRGb3JtYXQiOjAsIkdyb3VwcyI6W3siJGlkIjoiMzI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M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Mi9lY2UzLjYwMDMiLCJVcmlTdHJpbmciOiJodHRwczovL2RvaS5vcmcvMTAuMTAwMi9lY2UzLjYwMD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zZjMxMGMyNy05NmQwLTRlOTctOWNlZS03ZTQ4ZWI3M2IxODkiLCJNb2RpZmllZE9uIjoiMjAyNC0xMi0xMVQwOTo0Nzo0M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cwMjkxMDEiLCJVcmlTdHJpbmciOiJodHRwczovL3d3dy5uY2JpLm5sbS5uaWguZ292L3BtYy9hcnRpY2xlcy9QTUM3MDI5MTAx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RyZSBLcmFobmVyIiwiQ3JlYXRlZE9uIjoiMjAyNC0xMi0xMVQwOTo1MjowMSIsIk1vZGlmaWVkQnkiOiJfQW5kcmUgS3JhaG5lciIsIklkIjoiNjdhNmM2YWMtZWFmZC00YTYyLTgyZDMtYTk4ZDA1NDE0MDMwIiwiTW9kaWZpZWRPbiI6IjIwMjQtMTItMTFUMDk6NTI6MDE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zMjA3NjUyOSIsIlVyaVN0cmluZyI6Imh0dHA6Ly93d3cubmNiaS5ubG0ubmloLmdvdi9wdWJtZWQvMzIwNzY1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5591D4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2/ece3.6003</w:t>
            </w:r>
          </w:p>
        </w:tc>
        <w:tc>
          <w:tcPr>
            <w:tcW w:w="2551" w:type="dxa"/>
            <w:tcBorders>
              <w:top w:val="nil"/>
              <w:left w:val="nil"/>
              <w:bottom w:val="nil"/>
              <w:right w:val="nil"/>
            </w:tcBorders>
            <w:noWrap/>
            <w:tcMar>
              <w:left w:w="0" w:type="dxa"/>
              <w:right w:w="0" w:type="dxa"/>
            </w:tcMar>
            <w:hideMark/>
          </w:tcPr>
          <w:p w14:paraId="76C53A8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07645AB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612E3E" w:rsidRPr="0015525A">
              <w:rPr>
                <w:rFonts w:eastAsia="Times New Roman" w:cstheme="minorHAnsi"/>
                <w:color w:val="000000"/>
                <w:sz w:val="18"/>
                <w:szCs w:val="18"/>
                <w:vertAlign w:val="superscript"/>
                <w:lang w:val="en-GB" w:eastAsia="de-DE"/>
              </w:rPr>
              <w:t>1</w:t>
            </w:r>
          </w:p>
        </w:tc>
      </w:tr>
      <w:tr w:rsidR="00920C82" w:rsidRPr="001369E9" w14:paraId="18E531BC"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54EF0508" w14:textId="338B1581"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c7733e2-c1a5-4a63-a0ae-b48acbc31ec7"/>
                <w:id w:val="164053417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4YjYzYTk4LTUxMGUtNDdlMi1hMGIxLTgyNDhkMjgwODA3ZiIsIkVudHJpZXMiOlt7IiRpZCI6IjIiLCIkdHlwZSI6IlN3aXNzQWNhZGVtaWMuQ2l0YXZpLkNpdGF0aW9ucy5Xb3JkUGxhY2Vob2xkZXJFbnRyeSwgU3dpc3NBY2FkZW1pYy5DaXRhdmkiLCJJZCI6IjdkMWM1ODg1LTY4ZDQtNGExNC1hNjA1LTIzNzE4NjQwZGY1MSIsIlJhbmdlTGVuZ3RoIjoxMiwiUmVmZXJlbmNlSWQiOiIyNDU2NzlhNS05MTE3LTQ2MzAtYmIyYS04NzZlOTBmOWNhNm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hZWMuMTIyODYiLCJVcmlTdHJpbmciOiJodHRwczovL2RvaS5vcmcvMTAuMTExMS9hZWMuMTIyO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tork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a8b63a98-510e-47e2-a0b1-8248d280807f"/>
                <w:id w:val="-30385663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jNzczM2UyLWMxYTUtNGE2My1hMGFlLWI0OGFjYmMzMWVjNyIsIkVudHJpZXMiOlt7IiRpZCI6IjIiLCIkdHlwZSI6IlN3aXNzQWNhZGVtaWMuQ2l0YXZpLkNpdGF0aW9ucy5Xb3JkUGxhY2Vob2xkZXJFbnRyeSwgU3dpc3NBY2FkZW1pYy5DaXRhdmkiLCJJZCI6ImRlZjdjZjhkLWIyNGMtNDk4OS04MTJjLWQ1YzczY2M3NDg5ZCIsIlJhbmdlTGVuZ3RoIjo2LCJSZWZlcmVuY2VJZCI6IjI0NTY3OWE1LTkxMTctNDYzMC1iYjJhLTg3NmU5MGY5Y2E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N0b3JrIiwiTWlkZGxlTmFtZSI6IkUuIiwiUHJvdGVjdGVkIjpmYWxzZSwiU2V4IjowLCJDcmVhdGVkQnkiOiJfS3JhaG5lciIsIkNyZWF0ZWRPbiI6IjIwMjQtMTItMTFUMDk6NDU6NTAiLCJNb2RpZmllZEJ5IjoiX0tyYWhuZXIiLCJJZCI6IjdkMDg4NjgzLTdlZDctNGU3Yy04OTBkLTMzZTZiYmFkOTQyNi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YWVjLjEyMjg2IiwiVXJpU3RyaW5nIjoiaHR0cHM6Ly9kb2kub3JnLzEwLjExMTEvYWVjLjEyMj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2KSJ9XX0sIlRhZyI6IkNpdGF2aVBsYWNlaG9sZGVyI2E4YjYzYTk4LTUxMGUtNDdlMi1hMGIxLTgyNDhkMjgwODA3ZiIsIlRleHQiOiIoMjAxNi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70A0F8D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aec.12286</w:t>
            </w:r>
          </w:p>
        </w:tc>
        <w:tc>
          <w:tcPr>
            <w:tcW w:w="2551" w:type="dxa"/>
            <w:tcBorders>
              <w:top w:val="nil"/>
              <w:left w:val="nil"/>
              <w:bottom w:val="nil"/>
              <w:right w:val="nil"/>
            </w:tcBorders>
            <w:noWrap/>
            <w:tcMar>
              <w:left w:w="0" w:type="dxa"/>
              <w:right w:w="0" w:type="dxa"/>
            </w:tcMar>
            <w:vAlign w:val="center"/>
            <w:hideMark/>
          </w:tcPr>
          <w:p w14:paraId="6A784B3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23EB674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159C" w:rsidRPr="0015525A">
              <w:rPr>
                <w:rFonts w:eastAsia="Times New Roman" w:cstheme="minorHAnsi"/>
                <w:color w:val="000000"/>
                <w:sz w:val="18"/>
                <w:szCs w:val="18"/>
                <w:vertAlign w:val="superscript"/>
                <w:lang w:val="en-GB" w:eastAsia="de-DE"/>
              </w:rPr>
              <w:t>1</w:t>
            </w:r>
          </w:p>
        </w:tc>
      </w:tr>
      <w:tr w:rsidR="00920C82" w:rsidRPr="001369E9" w14:paraId="2A13545C" w14:textId="77777777" w:rsidTr="0015525A">
        <w:trPr>
          <w:trHeight w:val="255"/>
        </w:trPr>
        <w:tc>
          <w:tcPr>
            <w:tcW w:w="2694" w:type="dxa"/>
            <w:tcBorders>
              <w:top w:val="nil"/>
              <w:left w:val="nil"/>
              <w:bottom w:val="nil"/>
              <w:right w:val="nil"/>
            </w:tcBorders>
            <w:noWrap/>
            <w:tcMar>
              <w:left w:w="0" w:type="dxa"/>
              <w:right w:w="0" w:type="dxa"/>
            </w:tcMar>
            <w:hideMark/>
          </w:tcPr>
          <w:p w14:paraId="2BB1BC36" w14:textId="60776059"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f3806608-5d89-47ae-8abd-8d5261d8c2b6"/>
                <w:id w:val="22279666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mYzRiMjAyLWUzODctNDcwOS04N2M0LWRhZTNiYTNjZDZjZCIsIkVudHJpZXMiOlt7IiRpZCI6IjIiLCIkdHlwZSI6IlN3aXNzQWNhZGVtaWMuQ2l0YXZpLkNpdGF0aW9ucy5Xb3JkUGxhY2Vob2xkZXJFbnRyeSwgU3dpc3NBY2FkZW1pYy5DaXRhdmkiLCJJZCI6ImI3MDJjZjNlLTI5ZjAtNDc2Zi04NGE3LTE1MzRhMmI1NmU3MSIsIlJhbmdlTGVuZ3RoIjoxOSwiUmVmZXJlbmNlSWQiOiJmMmVjNDU4MC01YWQxLTQ5OWQtYjhmMC0xMzQ2YjFlZWFjZT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iYWFlLjIwMjQuMDguMDA0IiwiVXJpU3RyaW5nIjoiaHR0cHM6Ly9kb2kub3JnLzEwLjEwMTYvai5iYWFlLjIwMjQuMDguMDA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treitberg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fc4b202-e387-4709-87c4-dae3ba3cd6cd"/>
                <w:id w:val="-1236932592"/>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YzODA2NjA4LTVkODktNDdhZS04YWJkLThkNTI2MWQ4YzJiNiIsIkVudHJpZXMiOlt7IiRpZCI6IjIiLCIkdHlwZSI6IlN3aXNzQWNhZGVtaWMuQ2l0YXZpLkNpdGF0aW9ucy5Xb3JkUGxhY2Vob2xkZXJFbnRyeSwgU3dpc3NBY2FkZW1pYy5DaXRhdmkiLCJJZCI6IjU1NDlkMjEyLTUxOWYtNDgyNC04ZDhkLWYyOTc3NjFmMjc0OCIsIlJhbmdlTGVuZ3RoIjo2LCJSZWZlcmVuY2VJZCI6ImYyZWM0NTgwLTVhZDEtNDk5ZC1iOGYwLTEzNDZiMWVlYWN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YmFhZS4yMDI0LjA4LjAwNCIsIlVyaVN0cmluZyI6Imh0dHBzOi8vZG9pLm9yZy8xMC4xMDE2L2ouYmFhZS4yMDI0LjA4LjAw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NCkifV19LCJUYWciOiJDaXRhdmlQbGFjZWhvbGRlciMyZmM0YjIwMi1lMzg3LTQ3MDktODdjNC1kYWUzYmEzY2Q2Y2QiLCJUZXh0IjoiKDIwMjQ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C8E1EF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j.baae.2024.08.004</w:t>
            </w:r>
          </w:p>
        </w:tc>
        <w:tc>
          <w:tcPr>
            <w:tcW w:w="2551" w:type="dxa"/>
            <w:tcBorders>
              <w:top w:val="nil"/>
              <w:left w:val="nil"/>
              <w:bottom w:val="nil"/>
              <w:right w:val="nil"/>
            </w:tcBorders>
            <w:noWrap/>
            <w:tcMar>
              <w:left w:w="0" w:type="dxa"/>
              <w:right w:w="0" w:type="dxa"/>
            </w:tcMar>
            <w:hideMark/>
          </w:tcPr>
          <w:p w14:paraId="534697C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563AD53C" w14:textId="77777777" w:rsidR="00920C82" w:rsidRPr="001369E9" w:rsidRDefault="00920C82">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159C">
              <w:rPr>
                <w:rFonts w:eastAsia="Times New Roman" w:cstheme="minorHAnsi"/>
                <w:color w:val="000000"/>
                <w:sz w:val="18"/>
                <w:szCs w:val="18"/>
                <w:vertAlign w:val="superscript"/>
                <w:lang w:val="en-GB" w:eastAsia="de-DE"/>
              </w:rPr>
              <w:t>1</w:t>
            </w:r>
          </w:p>
        </w:tc>
      </w:tr>
      <w:tr w:rsidR="00920C82" w:rsidRPr="001369E9" w14:paraId="7455CB4A"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2982709" w14:textId="491B00DA"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d0e8545-c57e-481e-a2df-f36c96cad740"/>
                <w:id w:val="141496951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1ZWEwNzkwLWQ3ZGItNGQ2NC05MTMzLWYyNjEwOWFmNGExOSIsIkVudHJpZXMiOlt7IiRpZCI6IjIiLCIkdHlwZSI6IlN3aXNzQWNhZGVtaWMuQ2l0YXZpLkNpdGF0aW9ucy5Xb3JkUGxhY2Vob2xkZXJFbnRyeSwgU3dpc3NBY2FkZW1pYy5DaXRhdmkiLCJJZCI6ImEyOWE1MzA2LWViMTItNDU1Yi1hMWJlLTExMzIzYTM2YzE1MSIsIlJhbmdlTGVuZ3RoIjoyOCwiUmVmZXJlbmNlSWQiOiI3MTAzY2M5OS0wMjlmLTQ2ZWQtYTc1MC1jMDM1OGNiOGVlZG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A4NDEtMDA4LTkxNDEteCIsIlVyaVN0cmluZyI6Imh0dHBzOi8vZG9pLm9yZy8xMC4xMDA3L3MxMDg0MS0wMDgtOTE0MS1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Sverdrup-Thygeson &amp; Birkemoe</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95ea0790-d7db-4d64-9133-f26109af4a19"/>
                <w:id w:val="66621271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VkMGU4NTQ1LWM1N2UtNDgxZS1hMmRmLWYzNmM5NmNhZDc0MCIsIkVudHJpZXMiOlt7IiRpZCI6IjIiLCIkdHlwZSI6IlN3aXNzQWNhZGVtaWMuQ2l0YXZpLkNpdGF0aW9ucy5Xb3JkUGxhY2Vob2xkZXJFbnRyeSwgU3dpc3NBY2FkZW1pYy5DaXRhdmkiLCJJZCI6ImJiMDIxNTY0LTM2YjgtNDk2OS1iZjJjLTNmYWI4MWRkNjUxNiIsIlJhbmdlTGVuZ3RoIjo2LCJSZWZlcmVuY2VJZCI6IjcxMDNjYzk5LTAyOWYtNDZlZC1hNzUwLWMwMzU4Y2I4ZWV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QxLTAwOC05MTQxLXgiLCJVcmlTdHJpbmciOiJodHRwczovL2RvaS5vcmcvMTAuMTAwNy9zMTA4NDEtMDA4LTkxNDE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A5KSJ9XX0sIlRhZyI6IkNpdGF2aVBsYWNlaG9sZGVyIzk1ZWEwNzkwLWQ3ZGItNGQ2NC05MTMzLWYyNjEwOWFmNGExOSIsIlRleHQiOiIoMjAwO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621E676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841-008-9141-x</w:t>
            </w:r>
          </w:p>
        </w:tc>
        <w:tc>
          <w:tcPr>
            <w:tcW w:w="2551" w:type="dxa"/>
            <w:tcBorders>
              <w:top w:val="nil"/>
              <w:left w:val="nil"/>
              <w:bottom w:val="nil"/>
              <w:right w:val="nil"/>
            </w:tcBorders>
            <w:noWrap/>
            <w:tcMar>
              <w:left w:w="0" w:type="dxa"/>
              <w:right w:w="0" w:type="dxa"/>
            </w:tcMar>
            <w:vAlign w:val="center"/>
            <w:hideMark/>
          </w:tcPr>
          <w:p w14:paraId="437199C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vAlign w:val="center"/>
            <w:hideMark/>
          </w:tcPr>
          <w:p w14:paraId="7826674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4C159C" w:rsidRPr="0015525A">
              <w:rPr>
                <w:rFonts w:eastAsia="Times New Roman" w:cstheme="minorHAnsi"/>
                <w:color w:val="000000"/>
                <w:sz w:val="18"/>
                <w:szCs w:val="18"/>
                <w:vertAlign w:val="superscript"/>
                <w:lang w:val="en-GB" w:eastAsia="de-DE"/>
              </w:rPr>
              <w:t>1</w:t>
            </w:r>
          </w:p>
        </w:tc>
      </w:tr>
      <w:tr w:rsidR="00920C82" w:rsidRPr="001369E9" w14:paraId="2E93332B" w14:textId="77777777" w:rsidTr="0015525A">
        <w:trPr>
          <w:trHeight w:val="255"/>
        </w:trPr>
        <w:tc>
          <w:tcPr>
            <w:tcW w:w="2694" w:type="dxa"/>
            <w:tcBorders>
              <w:top w:val="nil"/>
              <w:left w:val="nil"/>
              <w:bottom w:val="nil"/>
              <w:right w:val="nil"/>
            </w:tcBorders>
            <w:noWrap/>
            <w:tcMar>
              <w:left w:w="0" w:type="dxa"/>
              <w:right w:w="0" w:type="dxa"/>
            </w:tcMar>
            <w:hideMark/>
          </w:tcPr>
          <w:p w14:paraId="1A64B951" w14:textId="02CD778E"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be8ce5c-2381-4df2-94ad-19042dfa696d"/>
                <w:id w:val="-19239443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M5M2U3NWFmLTk0OGQtNGEwOC1iMTdlLTlkNjg3NWE0MWRjNyIsIkVudHJpZXMiOlt7IiRpZCI6IjIiLCIkdHlwZSI6IlN3aXNzQWNhZGVtaWMuQ2l0YXZpLkNpdGF0aW9ucy5Xb3JkUGxhY2Vob2xkZXJFbnRyeSwgU3dpc3NBY2FkZW1pYy5DaXRhdmkiLCJJZCI6ImJmYTI2ZDM4LWE0MDItNDhmNi1iMmM1LWVkZTE4ZjkzMDI3NCIsIlJhbmdlTGVuZ3RoIjoxNywiUmVmZXJlbmNlSWQiOiI1OWUzNGQ0Ny0zZmFkLTRlZmItYWY3OC1lMzk0MTAzOGIwO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pY2FkLjEyNTcxIiwiVXJpU3RyaW5nIjoiaHR0cHM6Ly9kb2kub3JnLzEwLjExMTEvaWNhZC4xMjU3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Taleb &amp; Djedouani</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c93e75af-948d-4a08-b17e-9d6875a41dc7"/>
                <w:id w:val="-211852254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iZThjZTVjLTIzODEtNGRmMi05NGFkLTE5MDQyZGZhNjk2ZCIsIkVudHJpZXMiOlt7IiRpZCI6IjIiLCIkdHlwZSI6IlN3aXNzQWNhZGVtaWMuQ2l0YXZpLkNpdGF0aW9ucy5Xb3JkUGxhY2Vob2xkZXJFbnRyeSwgU3dpc3NBY2FkZW1pYy5DaXRhdmkiLCJJZCI6IjI0M2ZlMWJiLTk0OTYtNGQ0My04ODMzLTdkODU5MGM3MTA4NyIsIlJhbmdlTGVuZ3RoIjo2LCJSZWZlcmVuY2VJZCI6IjU5ZTM0ZDQ3LTNmYWQtNGVmYi1hZjc4LWUzOTQxMDM4YjA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WNhZC4xMjU3MSIsIlVyaVN0cmluZyI6Imh0dHBzOi8vZG9pLm9yZy8xMC4xMTExL2ljYWQuMTI1N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IpIn1dfSwiVGFnIjoiQ2l0YXZpUGxhY2Vob2xkZXIjYzkzZTc1YWYtOTQ4ZC00YTA4LWIxN2UtOWQ2ODc1YTQxZGM3IiwiVGV4dCI6IigyMDIy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25260D6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icad.12571</w:t>
            </w:r>
          </w:p>
        </w:tc>
        <w:tc>
          <w:tcPr>
            <w:tcW w:w="2551" w:type="dxa"/>
            <w:tcBorders>
              <w:top w:val="nil"/>
              <w:left w:val="nil"/>
              <w:bottom w:val="nil"/>
              <w:right w:val="nil"/>
            </w:tcBorders>
            <w:noWrap/>
            <w:tcMar>
              <w:left w:w="0" w:type="dxa"/>
              <w:right w:w="0" w:type="dxa"/>
            </w:tcMar>
            <w:hideMark/>
          </w:tcPr>
          <w:p w14:paraId="3FDCEC0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1956B610" w14:textId="77777777" w:rsidR="00920C82" w:rsidRPr="001369E9" w:rsidRDefault="00920C82">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F7BEE">
              <w:rPr>
                <w:rFonts w:eastAsia="Times New Roman" w:cstheme="minorHAnsi"/>
                <w:color w:val="000000"/>
                <w:sz w:val="18"/>
                <w:szCs w:val="18"/>
                <w:vertAlign w:val="superscript"/>
                <w:lang w:val="en-GB" w:eastAsia="de-DE"/>
              </w:rPr>
              <w:t>4</w:t>
            </w:r>
          </w:p>
        </w:tc>
      </w:tr>
      <w:tr w:rsidR="00920C82" w:rsidRPr="001369E9" w14:paraId="68941CA8"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601ECAAA" w14:textId="3B216C85"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ff16f02-3968-4488-9daf-d121c7796654"/>
                <w:id w:val="38298493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VkN2M4YjkyLTFjODYtNGFjNS04YTEyLTBjMWY1ZjBlNzc3MSIsIkVudHJpZXMiOlt7IiRpZCI6IjIiLCIkdHlwZSI6IlN3aXNzQWNhZGVtaWMuQ2l0YXZpLkNpdGF0aW9ucy5Xb3JkUGxhY2Vob2xkZXJFbnRyeSwgU3dpc3NBY2FkZW1pYy5DaXRhdmkiLCJJZCI6ImU2YWQ4ODNiLTkwMWQtNDQzZi05Njg4LWE0MDkyMzUyMzliYSIsIlJhbmdlTGVuZ3RoIjoxNSwiUmVmZXJlbmNlSWQiOiI2YjEzZGUwZS05YTVmLTQ4NTMtYTVmZC1mM2ZlNzEzYjkyZT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lbnMuMTI0MzciLCJVcmlTdHJpbmciOiJodHRwczovL2RvaS5vcmcvMTAuMTExMS9lbnMuMTI0M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Taniwaki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ed7c8b92-1c86-4ac5-8a12-0c1f5f0e7771"/>
                <w:id w:val="-61405302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mZjE2ZjAyLTM5NjgtNDQ4OC05ZGFmLWQxMjFjNzc5NjY1NCIsIkVudHJpZXMiOlt7IiRpZCI6IjIiLCIkdHlwZSI6IlN3aXNzQWNhZGVtaWMuQ2l0YXZpLkNpdGF0aW9ucy5Xb3JkUGxhY2Vob2xkZXJFbnRyeSwgU3dpc3NBY2FkZW1pYy5DaXRhdmkiLCJJZCI6IjNiYzE5MzViLTE2YjYtNDZhZi04MDRmLTVhODMzYTViMDkxYyIsIlJhbmdlTGVuZ3RoIjo2LCJSZWZlcmVuY2VJZCI6IjZiMTNkZTBlLTlhNWYtNDg1My1hNWZkLWYzZmU3MTNiOTJ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ZW5zLjEyNDM3IiwiVXJpU3RyaW5nIjoiaHR0cHM6Ly9kb2kub3JnLzEwLjExMTEvZW5zLjEyNDM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WQ3YzhiOTItMWM4Ni00YWM1LThhMTItMGMxZjVmMGU3NzcxIiwiVGV4dCI6IigyMDIw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1851D7F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ens.12437</w:t>
            </w:r>
          </w:p>
        </w:tc>
        <w:tc>
          <w:tcPr>
            <w:tcW w:w="2551" w:type="dxa"/>
            <w:tcBorders>
              <w:top w:val="nil"/>
              <w:left w:val="nil"/>
              <w:bottom w:val="nil"/>
              <w:right w:val="nil"/>
            </w:tcBorders>
            <w:noWrap/>
            <w:tcMar>
              <w:left w:w="0" w:type="dxa"/>
              <w:right w:w="0" w:type="dxa"/>
            </w:tcMar>
            <w:vAlign w:val="center"/>
            <w:hideMark/>
          </w:tcPr>
          <w:p w14:paraId="16D7E4E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7374F2D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F7BEE" w:rsidRPr="0015525A">
              <w:rPr>
                <w:rFonts w:eastAsia="Times New Roman" w:cstheme="minorHAnsi"/>
                <w:color w:val="000000"/>
                <w:sz w:val="18"/>
                <w:szCs w:val="18"/>
                <w:vertAlign w:val="superscript"/>
                <w:lang w:val="en-GB" w:eastAsia="de-DE"/>
              </w:rPr>
              <w:t>4</w:t>
            </w:r>
          </w:p>
        </w:tc>
      </w:tr>
      <w:tr w:rsidR="00920C82" w:rsidRPr="001369E9" w14:paraId="090BCE18" w14:textId="77777777" w:rsidTr="0015525A">
        <w:trPr>
          <w:trHeight w:val="255"/>
        </w:trPr>
        <w:tc>
          <w:tcPr>
            <w:tcW w:w="2694" w:type="dxa"/>
            <w:tcBorders>
              <w:top w:val="nil"/>
              <w:left w:val="nil"/>
              <w:bottom w:val="nil"/>
              <w:right w:val="nil"/>
            </w:tcBorders>
            <w:noWrap/>
            <w:tcMar>
              <w:left w:w="0" w:type="dxa"/>
              <w:right w:w="0" w:type="dxa"/>
            </w:tcMar>
            <w:hideMark/>
          </w:tcPr>
          <w:p w14:paraId="151C460E" w14:textId="2E61F844" w:rsidR="00920C82" w:rsidRPr="00E019A8"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a3fa0c1b-c5ad-4321-a62d-d7932b37e1ae"/>
                <w:id w:val="-1439821124"/>
                <w:placeholder>
                  <w:docPart w:val="C4A03E923A3445C2A8C71B1F7502CD6B"/>
                </w:placeholder>
              </w:sdtPr>
              <w:sdtContent>
                <w:r w:rsidR="00920C82" w:rsidRPr="00E019A8">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jZGRlOGRlLTZiMTQtNGE2NS04Y2RkLTljMWY5MDhjZTJkZCIsIkVudHJpZXMiOlt7IiRpZCI6IjIiLCIkdHlwZSI6IlN3aXNzQWNhZGVtaWMuQ2l0YXZpLkNpdGF0aW9ucy5Xb3JkUGxhY2Vob2xkZXJFbnRyeSwgU3dpc3NBY2FkZW1pYy5DaXRhdmkiLCJJZCI6ImU5NDZhYTU0LWIzZWMtNDdjZi1hZGM3LTAzNjgzNDkyYWZlZCIsIlJhbmdlTGVuZ3RoIjoxMywiUmVmZXJlbmNlSWQiOiIyOGI0ZGU1My03Yjg2LTQwNjYtYTA1Mi05ZjQ3M2I0ZTc5NW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I3L2VudG9tb2xvZ2lhLzIwMjMvMjA1MSIsIlVyaVN0cmluZyI6Imh0dHBzOi8vZG9pLm9yZy8xMC4xMTI3L2VudG9tb2xvZ2lhLzIwMjMvMjA1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}</w:instrText>
                </w:r>
                <w:r w:rsidR="00920C82" w:rsidRPr="00E019A8">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Thiéry et al.</w:t>
                </w:r>
                <w:r w:rsidR="00920C82" w:rsidRPr="00E019A8">
                  <w:rPr>
                    <w:rFonts w:eastAsia="Times New Roman" w:cstheme="minorHAnsi"/>
                    <w:color w:val="000000"/>
                    <w:sz w:val="18"/>
                    <w:szCs w:val="18"/>
                    <w:lang w:val="en-GB" w:eastAsia="de-DE"/>
                  </w:rPr>
                  <w:fldChar w:fldCharType="end"/>
                </w:r>
              </w:sdtContent>
            </w:sdt>
            <w:r w:rsidR="00920C82" w:rsidRPr="00E019A8">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cdde8de-6b14-4a65-8cdd-9c1f908ce2dd"/>
                <w:id w:val="1370186094"/>
                <w:placeholder>
                  <w:docPart w:val="C4A03E923A3445C2A8C71B1F7502CD6B"/>
                </w:placeholder>
              </w:sdtPr>
              <w:sdtContent>
                <w:r w:rsidR="00920C82" w:rsidRPr="00E019A8">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zZmEwYzFiLWM1YWQtNDMyMS1hNjJkLWQ3OTMyYjM3ZTFhZSIsIkVudHJpZXMiOlt7IiRpZCI6IjIiLCIkdHlwZSI6IlN3aXNzQWNhZGVtaWMuQ2l0YXZpLkNpdGF0aW9ucy5Xb3JkUGxhY2Vob2xkZXJFbnRyeSwgU3dpc3NBY2FkZW1pYy5DaXRhdmkiLCJJZCI6IjBlNmQ0NmY2LTBhODAtNGRmMC05MGMyLWZhMDY0ZDhiMDM2MSIsIlJhbmdlTGVuZ3RoIjo2LCJSZWZlcmVuY2VJZCI6IjI4YjRkZTUzLTdiODYtNDA2Ni1hMDUyLTlmNDczYjRlNzk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y9lbnRvbW9sb2dpYS8yMDIzLzIwNTEiLCJVcmlTdHJpbmciOiJodHRwczovL2RvaS5vcmcvMTAuMTEyNy9lbnRvbW9sb2dpYS8yMDIzLzIwN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IzKSJ9XX0sIlRhZyI6IkNpdGF2aVBsYWNlaG9sZGVyIzJjZGRlOGRlLTZiMTQtNGE2NS04Y2RkLTljMWY5MDhjZTJkZCIsIlRleHQiOiIoMjAyMykiLCJXQUlWZXJzaW9uIjoiNi4xOC4wLjAifQ==}</w:instrText>
                </w:r>
                <w:r w:rsidR="00920C82" w:rsidRPr="00E019A8">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E019A8">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8B84593" w14:textId="77777777"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10.1127/</w:t>
            </w:r>
            <w:proofErr w:type="spellStart"/>
            <w:r w:rsidRPr="00E019A8">
              <w:rPr>
                <w:rFonts w:eastAsia="Times New Roman" w:cstheme="minorHAnsi"/>
                <w:color w:val="000000"/>
                <w:sz w:val="18"/>
                <w:szCs w:val="18"/>
                <w:lang w:val="en-GB" w:eastAsia="de-DE"/>
              </w:rPr>
              <w:t>entomologia</w:t>
            </w:r>
            <w:proofErr w:type="spellEnd"/>
            <w:r w:rsidRPr="00E019A8">
              <w:rPr>
                <w:rFonts w:eastAsia="Times New Roman" w:cstheme="minorHAnsi"/>
                <w:color w:val="000000"/>
                <w:sz w:val="18"/>
                <w:szCs w:val="18"/>
                <w:lang w:val="en-GB" w:eastAsia="de-DE"/>
              </w:rPr>
              <w:t>/2023/2051</w:t>
            </w:r>
          </w:p>
        </w:tc>
        <w:tc>
          <w:tcPr>
            <w:tcW w:w="2551" w:type="dxa"/>
            <w:tcBorders>
              <w:top w:val="nil"/>
              <w:left w:val="nil"/>
              <w:bottom w:val="nil"/>
              <w:right w:val="nil"/>
            </w:tcBorders>
            <w:noWrap/>
            <w:tcMar>
              <w:left w:w="0" w:type="dxa"/>
              <w:right w:w="0" w:type="dxa"/>
            </w:tcMar>
            <w:hideMark/>
          </w:tcPr>
          <w:p w14:paraId="505204F9" w14:textId="77777777"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7595A5F0" w14:textId="7D39B247" w:rsidR="00920C82" w:rsidRPr="00E019A8" w:rsidRDefault="00E019A8" w:rsidP="00E77E6D">
            <w:pPr>
              <w:spacing w:after="0" w:line="240" w:lineRule="auto"/>
              <w:rPr>
                <w:rFonts w:eastAsia="Times New Roman" w:cstheme="minorHAnsi"/>
                <w:color w:val="000000"/>
                <w:sz w:val="18"/>
                <w:szCs w:val="18"/>
                <w:lang w:val="en-GB" w:eastAsia="de-DE"/>
              </w:rPr>
            </w:pPr>
            <w:r w:rsidRPr="0015525A">
              <w:rPr>
                <w:rFonts w:eastAsia="Times New Roman" w:cstheme="minorHAnsi"/>
                <w:color w:val="000000"/>
                <w:sz w:val="18"/>
                <w:szCs w:val="18"/>
                <w:lang w:val="en-GB" w:eastAsia="de-DE"/>
              </w:rPr>
              <w:t xml:space="preserve">not </w:t>
            </w:r>
            <w:r w:rsidR="00920C82" w:rsidRPr="00E019A8">
              <w:rPr>
                <w:rFonts w:eastAsia="Times New Roman" w:cstheme="minorHAnsi"/>
                <w:color w:val="000000"/>
                <w:sz w:val="18"/>
                <w:szCs w:val="18"/>
                <w:lang w:val="en-GB" w:eastAsia="de-DE"/>
              </w:rPr>
              <w:t>relevant</w:t>
            </w:r>
            <w:r w:rsidRPr="0015525A">
              <w:rPr>
                <w:rFonts w:eastAsia="Times New Roman" w:cstheme="minorHAnsi"/>
                <w:color w:val="000000"/>
                <w:sz w:val="18"/>
                <w:szCs w:val="18"/>
                <w:vertAlign w:val="superscript"/>
                <w:lang w:val="en-GB" w:eastAsia="de-DE"/>
              </w:rPr>
              <w:t>4</w:t>
            </w:r>
          </w:p>
        </w:tc>
      </w:tr>
      <w:tr w:rsidR="00920C82" w:rsidRPr="001369E9" w14:paraId="0FCDCD6D"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4EE2365" w14:textId="6C97859E"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41c7598c-b0bd-4a96-9ac6-650977ad623f"/>
                <w:id w:val="-65082375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zODZiYzFhLTcyNjMtNDI1Ni1iYTc0LTBhNjJiODQ4ZmVkOCIsIkVudHJpZXMiOlt7IiRpZCI6IjIiLCIkdHlwZSI6IlN3aXNzQWNhZGVtaWMuQ2l0YXZpLkNpdGF0aW9ucy5Xb3JkUGxhY2Vob2xkZXJFbnRyeSwgU3dpc3NBY2FkZW1pYy5DaXRhdmkiLCJJZCI6IjE0NDRlYTU3LTgwNTMtNDllMi05MzEyLWE1M2Q3MTdlZGU2OSIsIlJhbmdlTGVuZ3RoIjoxNSwiUmVmZXJlbmNlSWQiOiI0YmI5ZThlYS1mOWI1LTQzZDAtYmZiNS02MTBkMTIyYjY4M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RFQyIsIkRvaSI6IjEwLjUyNTIvem9vc3lzdGVtYTIwMTh2NDBhMTM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1MjUyL3pvb3N5c3RlbWEyMDE4djQwYTEzIiwiVXJpU3RyaW5nIjoiaHR0cHM6Ly9kb2kub3JnLzEwLjUyNTIvem9vc3lzdGVtYTIwMTh2NDBh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Touroult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386bc1a-7263-4256-ba74-0a62b848fed8"/>
                <w:id w:val="-132181442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QxYzc1OThjLWIwYmQtNGE5Ni05YWM2LTY1MDk3N2FkNjIzZiIsIkVudHJpZXMiOlt7IiRpZCI6IjIiLCIkdHlwZSI6IlN3aXNzQWNhZGVtaWMuQ2l0YXZpLkNpdGF0aW9ucy5Xb3JkUGxhY2Vob2xkZXJFbnRyeSwgU3dpc3NBY2FkZW1pYy5DaXRhdmkiLCJJZCI6IjRlYWE4Nzc4LTI1MjAtNDExOC05MDcwLTFjZjAxMTNhYmZmOSIsIlJhbmdlTGVuZ3RoIjo2LCJSZWZlcmVuY2VJZCI6IjRiYjllOGVhLWY5YjUtNDNkMC1iZmI1LTYxMGQxMjJiNjg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ERUMiLCJEb2kiOiIxMC41MjUyL3pvb3N5c3RlbWEyMDE4djQwYTEz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TI1Mi96b29zeXN0ZW1hMjAxOHY0MGExMyIsIlVyaVN0cmluZyI6Imh0dHBzOi8vZG9pLm9yZy8xMC41MjUyL3pvb3N5c3RlbWEyMDE4djQwYT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E4KSJ9XX0sIlRhZyI6IkNpdGF2aVBsYWNlaG9sZGVyIzAzODZiYzFhLTcyNjMtNDI1Ni1iYTc0LTBhNjJiODQ4ZmVkOCIsIlRleHQiOiIoMjAxO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5ED0A7C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5252/zoosystema2018v40a13</w:t>
            </w:r>
          </w:p>
        </w:tc>
        <w:tc>
          <w:tcPr>
            <w:tcW w:w="2551" w:type="dxa"/>
            <w:tcBorders>
              <w:top w:val="nil"/>
              <w:left w:val="nil"/>
              <w:bottom w:val="nil"/>
              <w:right w:val="nil"/>
            </w:tcBorders>
            <w:noWrap/>
            <w:tcMar>
              <w:left w:w="0" w:type="dxa"/>
              <w:right w:w="0" w:type="dxa"/>
            </w:tcMar>
            <w:vAlign w:val="center"/>
            <w:hideMark/>
          </w:tcPr>
          <w:p w14:paraId="05C0EE6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585F9D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F7BEE" w:rsidRPr="0015525A">
              <w:rPr>
                <w:rFonts w:eastAsia="Times New Roman" w:cstheme="minorHAnsi"/>
                <w:color w:val="000000"/>
                <w:sz w:val="18"/>
                <w:szCs w:val="18"/>
                <w:vertAlign w:val="superscript"/>
                <w:lang w:val="en-GB" w:eastAsia="de-DE"/>
              </w:rPr>
              <w:t>1</w:t>
            </w:r>
          </w:p>
        </w:tc>
      </w:tr>
      <w:tr w:rsidR="00920C82" w:rsidRPr="001369E9" w14:paraId="18157EB3" w14:textId="77777777" w:rsidTr="0015525A">
        <w:trPr>
          <w:trHeight w:val="255"/>
        </w:trPr>
        <w:tc>
          <w:tcPr>
            <w:tcW w:w="2694" w:type="dxa"/>
            <w:tcBorders>
              <w:top w:val="nil"/>
              <w:left w:val="nil"/>
              <w:bottom w:val="nil"/>
              <w:right w:val="nil"/>
            </w:tcBorders>
            <w:noWrap/>
            <w:tcMar>
              <w:left w:w="0" w:type="dxa"/>
              <w:right w:w="0" w:type="dxa"/>
            </w:tcMar>
            <w:hideMark/>
          </w:tcPr>
          <w:p w14:paraId="654E83CB" w14:textId="3B6003A4"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e87a4f4a-6c68-4d44-8bb5-0a505e0feba8"/>
                <w:id w:val="1555655963"/>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ZhMDg4ZDg0LWIzNzAtNGY5Ny1iYzlmLTQ5ZGQ1ODc3NTVhNyIsIkVudHJpZXMiOlt7IiRpZCI6IjIiLCIkdHlwZSI6IlN3aXNzQWNhZGVtaWMuQ2l0YXZpLkNpdGF0aW9ucy5Xb3JkUGxhY2Vob2xkZXJFbnRyeSwgU3dpc3NBY2FkZW1pYy5DaXRhdmkiLCJJZCI6ImU1ZGVkMGNkLWUyYmYtNDRlOC05NTY1LTZhY2U3ZmI1MWUwZiIsIlJhbmdlTGVuZ3RoIjo2LCJSZWZlcmVuY2VJZCI6IjI0OTJhNTgwLTBkNjYtNDIxMC04Y2RiLWViZmZkYzZkNDI3N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Ub3duZXMiLCJQcm90ZWN0ZWQiOmZhbHNlLCJTZXgiOjIsIkNyZWF0ZWRCeSI6Il9LcmFobmVyIiwiQ3JlYXRlZE9uIjoiMjAyNS0wMi0wN1QxMDowMjo0OCIsIk1vZGlmaWVkQnkiOiJfS3JhaG5lciIsIklkIjoiM2ViYThhMGQtZDkyMS00NjExLThjZTMtMTRmNTQzNmUwOGE2IiwiTW9kaWZpZWRPbiI6IjIwMjUtMDItMDdUMTA6MDI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Townes</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6a088d84-b370-4f97-bc9f-49dd587755a7"/>
                <w:id w:val="-82235802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U4N2E0ZjRhLTZjNjgtNGQ0NC04YmI1LTBhNTA1ZTBmZWJhOCIsIkVudHJpZXMiOlt7IiRpZCI6IjIiLCIkdHlwZSI6IlN3aXNzQWNhZGVtaWMuQ2l0YXZpLkNpdGF0aW9ucy5Xb3JkUGxhY2Vob2xkZXJFbnRyeSwgU3dpc3NBY2FkZW1pYy5DaXRhdmkiLCJJZCI6ImZlNGY0M2U5LTQ3NjEtNDFlOC1iNjU5LTZhNzI4NWJmNWQ3YSIsIlJhbmdlTGVuZ3RoIjo2LCJSZWZlcmVuY2VJZCI6IjI0OTJhNTgwLTBkNjYtNDIxMC04Y2RiLWViZmZkYzZkNDI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lRvd25lcyIsIlByb3RlY3RlZCI6ZmFsc2UsIlNleCI6MiwiQ3JlYXRlZEJ5IjoiX0tyYWhuZXIiLCJDcmVhdGVkT24iOiIyMDI1LTAyLTA3VDEwOjAyOjQ4IiwiTW9kaWZpZWRCeSI6Il9LcmFobmVyIiwiSWQiOiIzZWJhOGEwZC1kOTIxLTQ2MTEtOGNlMy0xNGY1NDM2ZTA4YTYiLCJNb2RpZmllZE9uIjoiMjAyNS0wMi0wN1QxMDowMjo0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w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xOTcyKSJ9XX0sIlRhZyI6IkNpdGF2aVBsYWNlaG9sZGVyIzZhMDg4ZDg0LWIzNzAtNGY5Ny1iYzlmLTQ5ZGQ1ODc3NTVhNyIsIlRleHQiOiIoMTk3Mi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72)</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1023019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hideMark/>
          </w:tcPr>
          <w:p w14:paraId="2A01384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0BD8D2A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F7BEE" w:rsidRPr="0015525A">
              <w:rPr>
                <w:rFonts w:eastAsia="Times New Roman" w:cstheme="minorHAnsi"/>
                <w:color w:val="000000"/>
                <w:sz w:val="18"/>
                <w:szCs w:val="18"/>
                <w:vertAlign w:val="superscript"/>
                <w:lang w:val="en-GB" w:eastAsia="de-DE"/>
              </w:rPr>
              <w:t>4</w:t>
            </w:r>
          </w:p>
        </w:tc>
      </w:tr>
      <w:tr w:rsidR="00920C82" w:rsidRPr="001369E9" w14:paraId="5B7F7EE3"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0BAA5772" w14:textId="4E4E4D6D"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a6467a22-a98f-4ed8-9044-d679e941fafc"/>
                <w:id w:val="-27871459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FhNmZlMWRkLWQ4ZDktNDdiMC04Y2EwLTgwYzZmYWU5Y2E2YyIsIkVudHJpZXMiOlt7IiRpZCI6IjIiLCIkdHlwZSI6IlN3aXNzQWNhZGVtaWMuQ2l0YXZpLkNpdGF0aW9ucy5Xb3JkUGxhY2Vob2xkZXJFbnRyeSwgU3dpc3NBY2FkZW1pYy5DaXRhdmkiLCJJZCI6IjlhNjFmN2UwLWY4MGMtNDFkYy1hMjczLTY0NTI0ZWFkMjBlNyIsIlJhbmdlTGVuZ3RoIjoxMywiUmVmZXJlbmNlSWQiOiI3Y2EwMjkyYS01MDQzLTQ5OGQtYjg0ZC05ODg4MWE2YWYwY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y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VGltZXMiLCJVcmlTdHJpbmciOiJodHRwczovL2RvaS5vcmcvVGltZX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Triana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1a6fe1dd-d8d9-47b0-8ca0-80c6fae9ca6c"/>
                <w:id w:val="-5115765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2NDY3YTIyLWE5OGYtNGVkOC05MDQ0LWQ2NzllOTQxZmFmYyIsIkVudHJpZXMiOlt7IiRpZCI6IjIiLCIkdHlwZSI6IlN3aXNzQWNhZGVtaWMuQ2l0YXZpLkNpdGF0aW9ucy5Xb3JkUGxhY2Vob2xkZXJFbnRyeSwgU3dpc3NBY2FkZW1pYy5DaXRhdmkiLCJJZCI6IjQyZWYyNzQ0LWE5ZTMtNDI3Yi1iY2VhLTlmZTYxZDdkZmY1MyIsIlJhbmdlTGVuZ3RoIjo2LCJSZWZlcmVuY2VJZCI6IjdjYTAyOTJhLTUwNDMtNDk4ZC1iODRkLTk4ODgxYTZhZjB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RpbWVzIiwiVXJpU3RyaW5nIjoiaHR0cHM6Ly9kb2kub3JnL1RpbWV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wNikifV19LCJUYWciOiJDaXRhdmlQbGFjZWhvbGRlciMxYTZmZTFkZC1kOGQ5LTQ3YjAtOGNhMC04MGM2ZmFlOWNhNmMiLCJUZXh0IjoiKDIwMDY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0E96FA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vAlign w:val="center"/>
            <w:hideMark/>
          </w:tcPr>
          <w:p w14:paraId="366D3F3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181E3FB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F7BEE" w:rsidRPr="0015525A">
              <w:rPr>
                <w:rFonts w:eastAsia="Times New Roman" w:cstheme="minorHAnsi"/>
                <w:color w:val="000000"/>
                <w:sz w:val="18"/>
                <w:szCs w:val="18"/>
                <w:vertAlign w:val="superscript"/>
                <w:lang w:val="en-GB" w:eastAsia="de-DE"/>
              </w:rPr>
              <w:t>1</w:t>
            </w:r>
          </w:p>
        </w:tc>
      </w:tr>
      <w:tr w:rsidR="00920C82" w:rsidRPr="001369E9" w14:paraId="5457E513" w14:textId="77777777" w:rsidTr="0015525A">
        <w:trPr>
          <w:trHeight w:val="255"/>
        </w:trPr>
        <w:tc>
          <w:tcPr>
            <w:tcW w:w="2694" w:type="dxa"/>
            <w:tcBorders>
              <w:top w:val="nil"/>
              <w:left w:val="nil"/>
              <w:bottom w:val="nil"/>
              <w:right w:val="nil"/>
            </w:tcBorders>
            <w:noWrap/>
            <w:tcMar>
              <w:left w:w="0" w:type="dxa"/>
              <w:right w:w="0" w:type="dxa"/>
            </w:tcMar>
            <w:hideMark/>
          </w:tcPr>
          <w:p w14:paraId="4533ACC5" w14:textId="5A16A49D"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2bf9384a-89e8-46b7-ad63-160bf0f12357"/>
                <w:id w:val="-98616547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iZTE1ZTk4LTgyNmEtNGYyZC05MzkxLWY3MTFlYzI0NmI1MiIsIkVudHJpZXMiOlt7IiRpZCI6IjIiLCIkdHlwZSI6IlN3aXNzQWNhZGVtaWMuQ2l0YXZpLkNpdGF0aW9ucy5Xb3JkUGxhY2Vob2xkZXJFbnRyeSwgU3dpc3NBY2FkZW1pYy5DaXRhdmkiLCJJZCI6IjdiMDYxYzNmLTIxMmMtNGU0Yy04MzZmLTMzYmZhYzYwM2RhZiIsIlJhbmdlTGVuZ3RoIjoxNCwiUmVmZXJlbmNlSWQiOiJmNzY4YWI0NS02Y2ZkLTQyMWQtOGVlNi1kZGUzMTg5MWU3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lbnMuMTI1OTEiLCJVcmlTdHJpbmciOiJodHRwczovL2RvaS5vcmcvMTAuMTExMS9lbnMuMTI1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Uemori &amp; Hishi</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be15e98-826a-4f2d-9391-f711ec246b52"/>
                <w:id w:val="-17558696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iZjkzODRhLTg5ZTgtNDZiNy1hZDYzLTE2MGJmMGYxMjM1NyIsIkVudHJpZXMiOlt7IiRpZCI6IjIiLCIkdHlwZSI6IlN3aXNzQWNhZGVtaWMuQ2l0YXZpLkNpdGF0aW9ucy5Xb3JkUGxhY2Vob2xkZXJFbnRyeSwgU3dpc3NBY2FkZW1pYy5DaXRhdmkiLCJJZCI6IjVjMGJlYzFiLWJiZjMtNDdhZi1hZTUxLTQxMmJiMTU4MGRlNSIsIlJhbmdlTGVuZ3RoIjo2LCJSZWZlcmVuY2VJZCI6ImY3NjhhYjQ1LTZjZmQtNDIxZC04ZWU2LWRkZTMxODkxZTc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ZW5zLjEyNTkxIiwiVXJpU3RyaW5nIjoiaHR0cHM6Ly9kb2kub3JnLzEwLjExMTEvZW5zLjEyNTk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0KSJ9XX0sIlRhZyI6IkNpdGF2aVBsYWNlaG9sZGVyIzJiZTE1ZTk4LTgyNmEtNGYyZC05MzkxLWY3MTFlYzI0NmI1MiIsIlRleHQiOiIoMjAyN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6A77E76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ens.12591</w:t>
            </w:r>
          </w:p>
        </w:tc>
        <w:tc>
          <w:tcPr>
            <w:tcW w:w="2551" w:type="dxa"/>
            <w:tcBorders>
              <w:top w:val="nil"/>
              <w:left w:val="nil"/>
              <w:bottom w:val="nil"/>
              <w:right w:val="nil"/>
            </w:tcBorders>
            <w:noWrap/>
            <w:tcMar>
              <w:left w:w="0" w:type="dxa"/>
              <w:right w:w="0" w:type="dxa"/>
            </w:tcMar>
            <w:hideMark/>
          </w:tcPr>
          <w:p w14:paraId="14F4E1C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1185C80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F7BEE" w:rsidRPr="0015525A">
              <w:rPr>
                <w:rFonts w:eastAsia="Times New Roman" w:cstheme="minorHAnsi"/>
                <w:color w:val="000000"/>
                <w:sz w:val="18"/>
                <w:szCs w:val="18"/>
                <w:vertAlign w:val="superscript"/>
                <w:lang w:val="en-GB" w:eastAsia="de-DE"/>
              </w:rPr>
              <w:t>4</w:t>
            </w:r>
          </w:p>
        </w:tc>
      </w:tr>
      <w:tr w:rsidR="00920C82" w:rsidRPr="001369E9" w14:paraId="1DC3207C"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4AFBE1A5" w14:textId="15B61809"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550d738-710b-45f5-b81b-c72dfc480245"/>
                <w:id w:val="38630074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4MGU0NGY0LTlhMGQtNDMzOC05NWRkLTNlMzBlOTlmMDQyNiIsIkVudHJpZXMiOlt7IiRpZCI6IjIiLCIkdHlwZSI6IlN3aXNzQWNhZGVtaWMuQ2l0YXZpLkNpdGF0aW9ucy5Xb3JkUGxhY2Vob2xkZXJFbnRyeSwgU3dpc3NBY2FkZW1pYy5DaXRhdmkiLCJJZCI6ImEzZTExZTM0LTY5N2YtNGY3OC05N2VkLTkxOTVjODI0MzVjZCIsIlJhbmdlTGVuZ3RoIjoxNCwiUmVmZXJlbmNlSWQiOiIyOTU2MDVmNi1hYmFkLTQ4OWUtYWM5NC05NDIzYzRiZTA2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i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ai4xNzUyLTQ1OTguMjAxMC4wMDA5Mi54IiwiVXJpU3RyaW5nIjoiaHR0cHM6Ly9kb2kub3JnLzEwLjExMTEvai4xNzUyLTQ1OTguMjAxMC4wMDA5Mi5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Ulyshen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680e44f4-9a0d-4338-95dd-3e30e99f0426"/>
                <w:id w:val="-27788302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1NTBkNzM4LTcxMGItNDVmNS1iODFiLWM3MmRmYzQ4MDI0NSIsIkVudHJpZXMiOlt7IiRpZCI6IjIiLCIkdHlwZSI6IlN3aXNzQWNhZGVtaWMuQ2l0YXZpLkNpdGF0aW9ucy5Xb3JkUGxhY2Vob2xkZXJFbnRyeSwgU3dpc3NBY2FkZW1pYy5DaXRhdmkiLCJJZCI6ImJmNTU3MjJkLTQ5OWUtNDRlZi1iZDhjLTYzZTE0OGU1YzU1OCIsIlJhbmdlTGVuZ3RoIjo2LCJSZWZlcmVuY2VJZCI6IjI5NTYwNWY2LWFiYWQtNDg5ZS1hYzk0LTk0MjNjNGJlM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I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c1Mi00NTk4LjIwMTAuMDAwOTIueCIsIlVyaVN0cmluZyI6Imh0dHBzOi8vZG9pLm9yZy8xMC4xMTExL2ouMTc1Mi00NTk4LjIwMTAuMDAwOTI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MCkifV19LCJUYWciOiJDaXRhdmlQbGFjZWhvbGRlciM2ODBlNDRmNC05YTBkLTQzMzgtOTVkZC0zZTMwZTk5ZjA0MjYiLCJUZXh0IjoiKDIwMTA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3C0C455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j.1752-4598.</w:t>
            </w:r>
            <w:proofErr w:type="gramStart"/>
            <w:r w:rsidRPr="001369E9">
              <w:rPr>
                <w:rFonts w:eastAsia="Times New Roman" w:cstheme="minorHAnsi"/>
                <w:color w:val="000000"/>
                <w:sz w:val="18"/>
                <w:szCs w:val="18"/>
                <w:lang w:val="en-GB" w:eastAsia="de-DE"/>
              </w:rPr>
              <w:t>2010.00092.x</w:t>
            </w:r>
            <w:proofErr w:type="gramEnd"/>
          </w:p>
        </w:tc>
        <w:tc>
          <w:tcPr>
            <w:tcW w:w="2551" w:type="dxa"/>
            <w:tcBorders>
              <w:top w:val="nil"/>
              <w:left w:val="nil"/>
              <w:bottom w:val="nil"/>
              <w:right w:val="nil"/>
            </w:tcBorders>
            <w:noWrap/>
            <w:tcMar>
              <w:left w:w="0" w:type="dxa"/>
              <w:right w:w="0" w:type="dxa"/>
            </w:tcMar>
            <w:vAlign w:val="center"/>
            <w:hideMark/>
          </w:tcPr>
          <w:p w14:paraId="3DCC0E1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84658A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53F4FB23" w14:textId="77777777" w:rsidTr="0015525A">
        <w:trPr>
          <w:trHeight w:val="255"/>
        </w:trPr>
        <w:tc>
          <w:tcPr>
            <w:tcW w:w="2694" w:type="dxa"/>
            <w:tcBorders>
              <w:top w:val="nil"/>
              <w:left w:val="nil"/>
              <w:bottom w:val="nil"/>
              <w:right w:val="nil"/>
            </w:tcBorders>
            <w:noWrap/>
            <w:tcMar>
              <w:left w:w="0" w:type="dxa"/>
              <w:right w:w="0" w:type="dxa"/>
            </w:tcMar>
            <w:hideMark/>
          </w:tcPr>
          <w:p w14:paraId="61C20285" w14:textId="5C05AE62" w:rsidR="00920C82" w:rsidRPr="001369E9" w:rsidRDefault="00000000" w:rsidP="00AD4817">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868af64a-7672-4c79-9277-b8fbf95bbcf0"/>
                <w:id w:val="-50297557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JjODE5YTY2LWEwMmEtNDk5ZS05ODhkLWFkY2I0NmZkOGFmMSIsIkVudHJpZXMiOlt7IiRpZCI6IjIiLCIkdHlwZSI6IlN3aXNzQWNhZGVtaWMuQ2l0YXZpLkNpdGF0aW9ucy5Xb3JkUGxhY2Vob2xkZXJFbnRyeSwgU3dpc3NBY2FkZW1pYy5DaXRhdmkiLCJJZCI6IjMwYzgyZjgxLWZiYTgtNDNjNC1iNzNlLTE4ZjJmZjcyNjgwNSIsIlJhbmdlTGVuZ3RoIjoxNSwiUmVmZXJlbmNlSWQiOiI3MzliNTQyMy1hOWU2LTQ2MmEtOTRhMi0yY2QzYWRmZDI3Mz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Y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ODk2L0lCUkEuMS40Ny40LjExIiwiVXJpU3RyaW5nIjoiaHR0cHM6Ly9kb2kub3JnLzEwLjEwODAvMDAyMTg4MzkuMjAwOC4xMTEwMTQ3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Ushimaru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2c819a66-a02a-499e-988d-adcb46fd8af1"/>
                <w:id w:val="-8192568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g2OGFmNjRhLTc2NzItNGM3OS05Mjc3LWI4ZmJmOTViYmNmMCIsIkVudHJpZXMiOlt7IiRpZCI6IjIiLCIkdHlwZSI6IlN3aXNzQWNhZGVtaWMuQ2l0YXZpLkNpdGF0aW9ucy5Xb3JkUGxhY2Vob2xkZXJFbnRyeSwgU3dpc3NBY2FkZW1pYy5DaXRhdmkiLCJJZCI6IjkxNWVjNDk4LTViMmEtNGRiNS05Yzc5LTJkYTZhNDYzZjZhNCIsIlJhbmdlTGVuZ3RoIjo2LCJSZWZlcmVuY2VJZCI6IjczOWI1NDIzLWE5ZTYtNDYyYS05NGEyLTJjZDNhZGZkMjc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2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zg5Ni9JQlJBLjEuNDcuNC4xMSIsIlVyaVN0cmluZyI6Imh0dHBzOi8vZG9pLm9yZy8xMC4xMDgwLzAwMjE4ODM5LjIwMDguMTExMDE0N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DgpIn1dfSwiVGFnIjoiQ2l0YXZpUGxhY2Vob2xkZXIjMmM4MTlhNjYtYTAyYS00OTllLTk4OGQtYWRjYjQ2ZmQ4YWYxIiwiVGV4dCI6IigyMDA4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8)</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6AE7A17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80/00218839.2008.11101478</w:t>
            </w:r>
          </w:p>
        </w:tc>
        <w:tc>
          <w:tcPr>
            <w:tcW w:w="2551" w:type="dxa"/>
            <w:tcBorders>
              <w:top w:val="nil"/>
              <w:left w:val="nil"/>
              <w:bottom w:val="nil"/>
              <w:right w:val="nil"/>
            </w:tcBorders>
            <w:noWrap/>
            <w:tcMar>
              <w:left w:w="0" w:type="dxa"/>
              <w:right w:w="0" w:type="dxa"/>
            </w:tcMar>
            <w:hideMark/>
          </w:tcPr>
          <w:p w14:paraId="532A942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hideMark/>
          </w:tcPr>
          <w:p w14:paraId="23822C9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5F0C9712"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78535197" w14:textId="624E8A60" w:rsidR="00920C82" w:rsidRPr="001369E9" w:rsidRDefault="00000000" w:rsidP="00AA237E">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d196e393-ce16-4844-b0e5-9776d01283e7"/>
                <w:id w:val="-189935268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RhMTZiZGQ1LTA1ZWItNDg3MS1hZjMyLTE4ZDhlMmE2MWI3OCIsIkVudHJpZXMiOlt7IiRpZCI6IjIiLCIkdHlwZSI6IlN3aXNzQWNhZGVtaWMuQ2l0YXZpLkNpdGF0aW9ucy5Xb3JkUGxhY2Vob2xkZXJFbnRyeSwgU3dpc3NBY2FkZW1pYy5DaXRhdmkiLCJJZCI6IjI5NDA4ZjA0LTllNmEtNGE5ZS1iODhiLTljN2FhNTIwOTJlZiIsIlJhbmdlTGVuZ3RoIjoxMiwiUmVmZXJlbmNlSWQiOiI5MWRiNzRhZi1mOGRjLTRkOGEtYTM1Yy0yNWRiYzllNTMxM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NjAzLzAwNDYtMjI1WCgyMDA3KTM2WzEwNzM6REJGVEFWXTIuMC5DTzsyIiwiVXJpU3RyaW5nIjoiaHR0cHM6Ly9kb2kub3JnLzEwLjE2MDMvMDA0Ni0yMjVYKDIwMDcpMzZbMTA3MzpEQkZUQVZdMi4wLkNPOz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Vance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da16bdd5-05eb-4871-af32-18d8e2a61b78"/>
                <w:id w:val="213181588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QxOTZlMzkzLWNlMTYtNDg0NC1iMGU1LTk3NzZkMDEyODNlNyIsIkVudHJpZXMiOlt7IiRpZCI6IjIiLCIkdHlwZSI6IlN3aXNzQWNhZGVtaWMuQ2l0YXZpLkNpdGF0aW9ucy5Xb3JkUGxhY2Vob2xkZXJFbnRyeSwgU3dpc3NBY2FkZW1pYy5DaXRhdmkiLCJJZCI6IjViODk0OWI4LWI5MDctNDhiMy1iMjU5LWFjOTRjNGNjNGFhOCIsIlJhbmdlTGVuZ3RoIjo2LCJSZWZlcmVuY2VJZCI6IjkxZGI3NGFmLWY4ZGMtNGQ4YS1hMzVjLTI1ZGJjOWU1MzE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YwMy8wMDQ2LTIyNVgoMjAwNykzNlsxMDczOkRCRlRBVl0yLjAuQ087MiIsIlVyaVN0cmluZyI6Imh0dHBzOi8vZG9pLm9yZy8xMC4xNjAzLzAwNDYtMjI1WCgyMDA3KTM2WzEwNzM6REJGVEFWXTIuMC5DTzs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A3KSJ9XX0sIlRhZyI6IkNpdGF2aVBsYWNlaG9sZGVyI2RhMTZiZGQ1LTA1ZWItNDg3MS1hZjMyLTE4ZDhlMmE2MWI3OCIsIlRleHQiOiIoMjAwNy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7)</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2F6E12EE"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603/0046-225X(2007)36[</w:t>
            </w:r>
            <w:proofErr w:type="gramStart"/>
            <w:r w:rsidRPr="001369E9">
              <w:rPr>
                <w:rFonts w:eastAsia="Times New Roman" w:cstheme="minorHAnsi"/>
                <w:color w:val="000000"/>
                <w:sz w:val="18"/>
                <w:szCs w:val="18"/>
                <w:lang w:val="en-GB" w:eastAsia="de-DE"/>
              </w:rPr>
              <w:t>1073:DBFTAV</w:t>
            </w:r>
            <w:proofErr w:type="gramEnd"/>
            <w:r w:rsidRPr="001369E9">
              <w:rPr>
                <w:rFonts w:eastAsia="Times New Roman" w:cstheme="minorHAnsi"/>
                <w:color w:val="000000"/>
                <w:sz w:val="18"/>
                <w:szCs w:val="18"/>
                <w:lang w:val="en-GB" w:eastAsia="de-DE"/>
              </w:rPr>
              <w:t>]2.0.CO;2</w:t>
            </w:r>
          </w:p>
        </w:tc>
        <w:tc>
          <w:tcPr>
            <w:tcW w:w="2551" w:type="dxa"/>
            <w:tcBorders>
              <w:top w:val="nil"/>
              <w:left w:val="nil"/>
              <w:bottom w:val="nil"/>
              <w:right w:val="nil"/>
            </w:tcBorders>
            <w:noWrap/>
            <w:tcMar>
              <w:left w:w="0" w:type="dxa"/>
              <w:right w:w="0" w:type="dxa"/>
            </w:tcMar>
            <w:vAlign w:val="center"/>
            <w:hideMark/>
          </w:tcPr>
          <w:p w14:paraId="2CD8FEB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1BB08C8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03A368EF" w14:textId="77777777" w:rsidTr="0015525A">
        <w:trPr>
          <w:trHeight w:val="255"/>
        </w:trPr>
        <w:tc>
          <w:tcPr>
            <w:tcW w:w="2694" w:type="dxa"/>
            <w:tcBorders>
              <w:top w:val="nil"/>
              <w:left w:val="nil"/>
              <w:bottom w:val="nil"/>
              <w:right w:val="nil"/>
            </w:tcBorders>
            <w:noWrap/>
            <w:tcMar>
              <w:left w:w="0" w:type="dxa"/>
              <w:right w:w="0" w:type="dxa"/>
            </w:tcMar>
            <w:hideMark/>
          </w:tcPr>
          <w:p w14:paraId="010C80EF" w14:textId="0CCCC881" w:rsidR="00920C82" w:rsidRPr="001369E9" w:rsidRDefault="00000000" w:rsidP="00AA237E">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a977c5f6-a1f8-42ca-a28b-392fb07a4540"/>
                <w:id w:val="-1027717198"/>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EyYTI1NGU0LTRlN2UtNGE3My05MWQxLWNkOGIyZDJkOWM5MiIsIkVudHJpZXMiOlt7IiRpZCI6IjIiLCIkdHlwZSI6IlN3aXNzQWNhZGVtaWMuQ2l0YXZpLkNpdGF0aW9ucy5Xb3JkUGxhY2Vob2xkZXJFbnRyeSwgU3dpc3NBY2FkZW1pYy5DaXRhdmkiLCJJZCI6ImJiZTBkMDVlLTE1YmMtNDExOS05MWNiLWExYjkxMDE5MDg0MCIsIlJhbmdlTGVuZ3RoIjo5LCJSZWZlcmVuY2VJZCI6ImFiMzY3YTg4LTJlMmQtNGVmNS05MmU2LTI5MjFlYmFlMDdmZ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w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8wMDA2LTMyMDcoOTApOTAwNzMtWCIsIlVyaVN0cmluZyI6Imh0dHBzOi8vZG9pLm9yZy8xMC4xMDE2LzAwMDYtMzIwNyg5MCk5MDA3My1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van Swaay</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12a254e4-4e7e-4a73-91d1-cd8b2d2d9c92"/>
                <w:id w:val="-290585159"/>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E5NzdjNWY2LWExZjgtNDJjYS1hMjhiLTM5MmZiMDdhNDU0MCIsIkVudHJpZXMiOlt7IiRpZCI6IjIiLCIkdHlwZSI6IlN3aXNzQWNhZGVtaWMuQ2l0YXZpLkNpdGF0aW9ucy5Xb3JkUGxhY2Vob2xkZXJFbnRyeSwgU3dpc3NBY2FkZW1pYy5DaXRhdmkiLCJJZCI6ImE3NzRhYWQ5LTBmZTgtNDkyZi05ZmUxLTFjYTBiNzVkNTNjZCIsIlJhbmdlTGVuZ3RoIjo2LCJSZWZlcmVuY2VJZCI6ImFiMzY3YTg4LTJlMmQtNGVmNS05MmU2LTI5MjFlYmFlMDd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zAwMDYtMzIwNyg5MCk5MDA3My1YIiwiVXJpU3RyaW5nIjoiaHR0cHM6Ly9kb2kub3JnLzEwLjEwMTYvMDAwNi0zMjA3KDkwKTkwMDczLV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xOTkwKSJ9XX0sIlRhZyI6IkNpdGF2aVBsYWNlaG9sZGVyIzEyYTI1NGU0LTRlN2UtNGE3My05MWQxLWNkOGIyZDJkOWM5MiIsIlRleHQiOiIoMTk5M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9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57BAF9C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16/0006-3207(90)90073-X</w:t>
            </w:r>
          </w:p>
        </w:tc>
        <w:tc>
          <w:tcPr>
            <w:tcW w:w="2551" w:type="dxa"/>
            <w:tcBorders>
              <w:top w:val="nil"/>
              <w:left w:val="nil"/>
              <w:bottom w:val="nil"/>
              <w:right w:val="nil"/>
            </w:tcBorders>
            <w:noWrap/>
            <w:tcMar>
              <w:left w:w="0" w:type="dxa"/>
              <w:right w:w="0" w:type="dxa"/>
            </w:tcMar>
            <w:hideMark/>
          </w:tcPr>
          <w:p w14:paraId="3B0E61C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31C8E91A"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F7BEE" w:rsidRPr="0015525A">
              <w:rPr>
                <w:rFonts w:eastAsia="Times New Roman" w:cstheme="minorHAnsi"/>
                <w:color w:val="000000"/>
                <w:sz w:val="18"/>
                <w:szCs w:val="18"/>
                <w:vertAlign w:val="superscript"/>
                <w:lang w:val="en-GB" w:eastAsia="de-DE"/>
              </w:rPr>
              <w:t>1</w:t>
            </w:r>
          </w:p>
        </w:tc>
      </w:tr>
      <w:tr w:rsidR="00920C82" w:rsidRPr="001369E9" w14:paraId="74A79CDC"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2EFD4E2D" w14:textId="26DDB13F" w:rsidR="00920C82" w:rsidRPr="001369E9" w:rsidRDefault="00000000" w:rsidP="00AA237E">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69f5cd1-87f9-4538-a1ef-297a008fcfbb"/>
                <w:id w:val="-146604125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FlNTlmOGU3LWM3NjMtNGQyMi1hODM5LWM3MWU4NGI3Y2VlOCIsIkVudHJpZXMiOlt7IiRpZCI6IjIiLCIkdHlwZSI6IlN3aXNzQWNhZGVtaWMuQ2l0YXZpLkNpdGF0aW9ucy5Xb3JkUGxhY2Vob2xkZXJFbnRyeSwgU3dpc3NBY2FkZW1pYy5DaXRhdmkiLCJJZCI6Ijk5ZjUyMTAzLTFhY2QtNGI0Zi05ZGMyLTM4ZWY5MjU2ZjZiNSIsIlJhbmdlTGVuZ3RoIjoxMywiUmVmZXJlbmNlSWQiOiIzYjk5MDU5Yy1kY2M5LTQ2MjAtOWNmNS03MDQ5YjI2MGIxYT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C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RpbWVzIiwiVXJpU3RyaW5nIjoiaHR0cHM6Ly9kb2kub3JnLzEwLjE2NzMvMDMxLjAxMS45ODA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Walk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1e59f8e7-c763-4d22-a839-c71e84b7cee8"/>
                <w:id w:val="186439876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2OWY1Y2QxLTg3ZjktNDUzOC1hMWVmLTI5N2EwMDhmY2ZiYiIsIkVudHJpZXMiOlt7IiRpZCI6IjIiLCIkdHlwZSI6IlN3aXNzQWNhZGVtaWMuQ2l0YXZpLkNpdGF0aW9ucy5Xb3JkUGxhY2Vob2xkZXJFbnRyeSwgU3dpc3NBY2FkZW1pYy5DaXRhdmkiLCJJZCI6IjUxZWZkOTQwLTdlYTktNGViNy04OWVhLTJkMTIxMzdmNjE3YSIsIlJhbmdlTGVuZ3RoIjo2LCJSZWZlcmVuY2VJZCI6IjNiOTkwNTljLWRjYzktNDYyMC05Y2Y1LTcwNDliMjYwYjF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UaW1lcyIsIlVyaVN0cmluZyI6Imh0dHBzOi8vZG9pLm9yZy8xMC4xNjczLzAzMS4wMTEuOTgw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EpIn1dfSwiVGFnIjoiQ2l0YXZpUGxhY2Vob2xkZXIjMWU1OWY4ZTctYzc2My00ZDIyLWE4MzktYzcxZTg0YjdjZWU4IiwiVGV4dCI6IigyMDEx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46ACD46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673/031.011.9801</w:t>
            </w:r>
          </w:p>
        </w:tc>
        <w:tc>
          <w:tcPr>
            <w:tcW w:w="2551" w:type="dxa"/>
            <w:tcBorders>
              <w:top w:val="nil"/>
              <w:left w:val="nil"/>
              <w:bottom w:val="nil"/>
              <w:right w:val="nil"/>
            </w:tcBorders>
            <w:noWrap/>
            <w:tcMar>
              <w:left w:w="0" w:type="dxa"/>
              <w:right w:w="0" w:type="dxa"/>
            </w:tcMar>
            <w:vAlign w:val="center"/>
            <w:hideMark/>
          </w:tcPr>
          <w:p w14:paraId="6F5DA59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76A6B62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AF7BEE" w:rsidRPr="0015525A">
              <w:rPr>
                <w:rFonts w:eastAsia="Times New Roman" w:cstheme="minorHAnsi"/>
                <w:color w:val="000000"/>
                <w:sz w:val="18"/>
                <w:szCs w:val="18"/>
                <w:vertAlign w:val="superscript"/>
                <w:lang w:val="en-GB" w:eastAsia="de-DE"/>
              </w:rPr>
              <w:t>1</w:t>
            </w:r>
          </w:p>
        </w:tc>
      </w:tr>
      <w:tr w:rsidR="00920C82" w:rsidRPr="001369E9" w14:paraId="7DF3B0A2" w14:textId="77777777" w:rsidTr="0015525A">
        <w:trPr>
          <w:trHeight w:val="255"/>
        </w:trPr>
        <w:tc>
          <w:tcPr>
            <w:tcW w:w="2694" w:type="dxa"/>
            <w:tcBorders>
              <w:top w:val="nil"/>
              <w:left w:val="nil"/>
              <w:bottom w:val="nil"/>
              <w:right w:val="nil"/>
            </w:tcBorders>
            <w:noWrap/>
            <w:tcMar>
              <w:left w:w="0" w:type="dxa"/>
              <w:right w:w="0" w:type="dxa"/>
            </w:tcMar>
            <w:hideMark/>
          </w:tcPr>
          <w:p w14:paraId="5D398CE5" w14:textId="217C11E3" w:rsidR="00920C82" w:rsidRPr="001369E9" w:rsidRDefault="00000000" w:rsidP="00CE4C4F">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0bcd45c2-38b1-42b6-8578-8dec89d884e7"/>
                <w:id w:val="83872813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AzZGNhYjMzLTljYmEtNGQ0Zi05MTEwLTBiNmNjNDQyMmQxZCIsIkVudHJpZXMiOlt7IiRpZCI6IjIiLCIkdHlwZSI6IlN3aXNzQWNhZGVtaWMuQ2l0YXZpLkNpdGF0aW9ucy5Xb3JkUGxhY2Vob2xkZXJFbnRyeSwgU3dpc3NBY2FkZW1pYy5DaXRhdmkiLCJJZCI6ImMzYmFjMzJmLWMzN2UtNDAyOS05Y2EwLTAzODAxNjQyMjFmZiIsIlJhbmdlTGVuZ3RoIjoxNCwiUmVmZXJlbmNlSWQiOiJiMjI1NTRkZC03MDE5LTQ1NDMtYTUzOC1hZGQzNWM0YjN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x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Wells &amp; Decker</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03dcab33-9cba-4d4f-9110-0b6cc4422d1d"/>
                <w:id w:val="-1653592297"/>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BiY2Q0NWMyLTM4YjEtNDJiNi04NTc4LThkZWM4OWQ4ODRlNyIsIkVudHJpZXMiOlt7IiRpZCI6IjIiLCIkdHlwZSI6IlN3aXNzQWNhZGVtaWMuQ2l0YXZpLkNpdGF0aW9ucy5Xb3JkUGxhY2Vob2xkZXJFbnRyeSwgU3dpc3NBY2FkZW1pYy5DaXRhdmkiLCJJZCI6IjgwNjUxN2VkLTY1ZDMtNDhjOC05ZmQ4LWIxMDViYmNiNDhhNyIsIlJhbmdlTGVuZ3RoIjo2LCJSZWZlcmVuY2VJZCI6ImIyMjU1NGRkLTcwMTktNDU0My1hNTM4LWFkZDM1YzRiM2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wNikifV19LCJUYWciOiJDaXRhdmlQbGFjZWhvbGRlciMwM2RjYWIzMy05Y2JhLTRkNGYtOTExMC0wYjZjYzQ0MjJkMWQiLCJUZXh0IjoiKDIwMDY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06)</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03DF1977"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A</w:t>
            </w:r>
          </w:p>
        </w:tc>
        <w:tc>
          <w:tcPr>
            <w:tcW w:w="2551" w:type="dxa"/>
            <w:tcBorders>
              <w:top w:val="nil"/>
              <w:left w:val="nil"/>
              <w:bottom w:val="nil"/>
              <w:right w:val="nil"/>
            </w:tcBorders>
            <w:noWrap/>
            <w:tcMar>
              <w:left w:w="0" w:type="dxa"/>
              <w:right w:w="0" w:type="dxa"/>
            </w:tcMar>
            <w:hideMark/>
          </w:tcPr>
          <w:p w14:paraId="20E0AFC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66C3BB4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relevant</w:t>
            </w:r>
          </w:p>
        </w:tc>
      </w:tr>
      <w:tr w:rsidR="00920C82" w:rsidRPr="001369E9" w14:paraId="619612EC"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08CC3901" w14:textId="02C4CA43" w:rsidR="00920C82" w:rsidRPr="001369E9" w:rsidRDefault="00000000" w:rsidP="00CE4C4F">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99983b9e-5178-4bc2-a79f-6c05f10825aa"/>
                <w:id w:val="-202370039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hjMGIxZTRjLTgxZWItNGEzYS04MTAyLTc3MzFhMzQ5ZTIzNyIsIkVudHJpZXMiOlt7IiRpZCI6IjIiLCIkdHlwZSI6IlN3aXNzQWNhZGVtaWMuQ2l0YXZpLkNpdGF0aW9ucy5Xb3JkUGxhY2Vob2xkZXJFbnRyeSwgU3dpc3NBY2FkZW1pYy5DaXRhdmkiLCJJZCI6IjcxMTliZDczLTY0ZjktNGE4My05ZmIyLTdlZmExNTMwMDU2ZSIsIlJhbmdlTGVuZ3RoIjoxMiwiUmVmZXJlbmNlSWQiOiJkMzc0YmM0OS05NDYyLTQ4ZDgtOTJkMy02YzQ5NDNmZDQzMD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BVUciLCJEb2kiOiIxMC4xMDA3L3MxMDY4Mi0wMjAtMTAwNDcteiIsIkVkaXRvcnMiOltdLCJFdmFsdWF0aW9uQ29tcGxleGl0eSI6MCwiRXZhbHVhdGlvblNvdXJjZVRleHRGb3JtYXQiOjAsIkdyb3VwcyI6W3siJGlkIjoiMTI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wNjgyLTAyMC0xMDA0Ny16IiwiVXJpU3RyaW5nIjoiaHR0cHM6Ly9kb2kub3JnLzEwLjEwMDcvczEwNjgyLTAyMC0xMDA0Ny16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White &amp; Kemp</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8c0b1e4c-81eb-4a3a-8102-7731a349e237"/>
                <w:id w:val="-140051461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5OTgzYjllLTUxNzgtNGJjMi1hNzlmLTZjMDVmMTA4MjVhYSIsIkVudHJpZXMiOlt7IiRpZCI6IjIiLCIkdHlwZSI6IlN3aXNzQWNhZGVtaWMuQ2l0YXZpLkNpdGF0aW9ucy5Xb3JkUGxhY2Vob2xkZXJFbnRyeSwgU3dpc3NBY2FkZW1pYy5DaXRhdmkiLCJJZCI6ImQ3MWJlYWYyLWVkZGEtNDUyZC04MDNmLTBmYWJmZTg1OGIyMSIsIlJhbmdlTGVuZ3RoIjo2LCJSZWZlcmVuY2VJZCI6ImQzNzRiYzQ5LTk0NjItNDhkOC05MmQzLTZjNDk0M2ZkNDM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DY4Mi0wMjAtMTAwNDcteiIsIlVyaVN0cmluZyI6Imh0dHBzOi8vZG9pLm9yZy8xMC4xMDA3L3MxMDY4Mi0wMjAtMTAwNDc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zhjMGIxZTRjLTgxZWItNGEzYS04MTAyLTc3MzFhMzQ5ZTIzNyIsIlRleHQiOiIoMjAyMC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0)</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1DB3A27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682-020-10047-z</w:t>
            </w:r>
          </w:p>
        </w:tc>
        <w:tc>
          <w:tcPr>
            <w:tcW w:w="2551" w:type="dxa"/>
            <w:tcBorders>
              <w:top w:val="nil"/>
              <w:left w:val="nil"/>
              <w:bottom w:val="nil"/>
              <w:right w:val="nil"/>
            </w:tcBorders>
            <w:noWrap/>
            <w:tcMar>
              <w:left w:w="0" w:type="dxa"/>
              <w:right w:w="0" w:type="dxa"/>
            </w:tcMar>
            <w:vAlign w:val="center"/>
            <w:hideMark/>
          </w:tcPr>
          <w:p w14:paraId="0F6CBDE6"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nil"/>
              <w:right w:val="nil"/>
            </w:tcBorders>
            <w:noWrap/>
            <w:tcMar>
              <w:left w:w="0" w:type="dxa"/>
              <w:right w:w="0" w:type="dxa"/>
            </w:tcMar>
            <w:vAlign w:val="center"/>
            <w:hideMark/>
          </w:tcPr>
          <w:p w14:paraId="59BDCE0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870EC" w:rsidRPr="0015525A">
              <w:rPr>
                <w:rFonts w:eastAsia="Times New Roman" w:cstheme="minorHAnsi"/>
                <w:color w:val="000000"/>
                <w:sz w:val="18"/>
                <w:szCs w:val="18"/>
                <w:vertAlign w:val="superscript"/>
                <w:lang w:val="en-GB" w:eastAsia="de-DE"/>
              </w:rPr>
              <w:t>4</w:t>
            </w:r>
          </w:p>
        </w:tc>
      </w:tr>
      <w:tr w:rsidR="00920C82" w:rsidRPr="001369E9" w14:paraId="3D52109E" w14:textId="77777777" w:rsidTr="0015525A">
        <w:trPr>
          <w:trHeight w:val="255"/>
        </w:trPr>
        <w:tc>
          <w:tcPr>
            <w:tcW w:w="2694" w:type="dxa"/>
            <w:tcBorders>
              <w:top w:val="nil"/>
              <w:left w:val="nil"/>
              <w:bottom w:val="nil"/>
              <w:right w:val="nil"/>
            </w:tcBorders>
            <w:noWrap/>
            <w:tcMar>
              <w:left w:w="0" w:type="dxa"/>
              <w:right w:w="0" w:type="dxa"/>
            </w:tcMar>
            <w:hideMark/>
          </w:tcPr>
          <w:p w14:paraId="5560D7E7" w14:textId="00531474" w:rsidR="00920C82" w:rsidRPr="001369E9" w:rsidRDefault="00000000" w:rsidP="00CE4C4F">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639cfbb-2176-4bb6-a78d-5282417938ad"/>
                <w:id w:val="84613287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YwZGYyMzg4LTgzZWMtNDFkOS1iNzE4LTU5MzZjMjAzNTI4NCIsIkVudHJpZXMiOlt7IiRpZCI6IjIiLCIkdHlwZSI6IlN3aXNzQWNhZGVtaWMuQ2l0YXZpLkNpdGF0aW9ucy5Xb3JkUGxhY2Vob2xkZXJFbnRyeSwgU3dpc3NBY2FkZW1pYy5DaXRhdmkiLCJJZCI6IjJkZGYyYjlhLTEyZGUtNGQ3My04NGNmLTFhMjU0ZDA2ZGM2NiIsIlJhbmdlTGVuZ3RoIjoxNywiUmVmZXJlbmNlSWQiOiJiNGJjZjNmNi0zMGFhLTQyYTgtYjVlOS01MGI2ZTc0Nzlm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Q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zEzNjUtMjY2NC4xNDYyMyIsIlVyaVN0cmluZyI6Imh0dHBzOi8vZG9pLm9yZy8xMC4xMTExLzEzNjUtMjY2NC4xNDYy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Wildermuth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60df2388-83ec-41d9-b718-5936c2035284"/>
                <w:id w:val="192252373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U2MzljZmJiLTIxNzYtNGJiNi1hNzhkLTUyODI0MTc5MzhhZCIsIkVudHJpZXMiOlt7IiRpZCI6IjIiLCIkdHlwZSI6IlN3aXNzQWNhZGVtaWMuQ2l0YXZpLkNpdGF0aW9ucy5Xb3JkUGxhY2Vob2xkZXJFbnRyeSwgU3dpc3NBY2FkZW1pYy5DaXRhdmkiLCJJZCI6IjkyNzJkNzY3LTcyZDAtNDNjZi1hNDQ3LTJmNjI2OThlMmIyYSIsIlJhbmdlTGVuZ3RoIjo2LCJSZWZlcmVuY2VJZCI6ImI0YmNmM2Y2LTMwYWEtNDJhOC1iNWU5LTUwYjZlNzQ3OW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0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8xMzY1LTI2NjQuMTQ2MjMiLCJVcmlTdHJpbmciOiJodHRwczovL2RvaS5vcmcvMTAuMTExMS8xMzY1LTI2NjQuMTQ2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QpIn1dfSwiVGFnIjoiQ2l0YXZpUGxhY2Vob2xkZXIjNjBkZjIzODgtODNlYy00MWQ5LWI3MTgtNTkzNmMyMDM1Mjg0IiwiVGV4dCI6IigyMDI0KS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4)</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7F478F8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111/1365-2664.14623</w:t>
            </w:r>
          </w:p>
        </w:tc>
        <w:tc>
          <w:tcPr>
            <w:tcW w:w="2551" w:type="dxa"/>
            <w:tcBorders>
              <w:top w:val="nil"/>
              <w:left w:val="nil"/>
              <w:bottom w:val="nil"/>
              <w:right w:val="nil"/>
            </w:tcBorders>
            <w:noWrap/>
            <w:tcMar>
              <w:left w:w="0" w:type="dxa"/>
              <w:right w:w="0" w:type="dxa"/>
            </w:tcMar>
            <w:hideMark/>
          </w:tcPr>
          <w:p w14:paraId="775A53B5"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hideMark/>
          </w:tcPr>
          <w:p w14:paraId="5F4A37F8"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870EC" w:rsidRPr="0015525A">
              <w:rPr>
                <w:rFonts w:eastAsia="Times New Roman" w:cstheme="minorHAnsi"/>
                <w:color w:val="000000"/>
                <w:sz w:val="18"/>
                <w:szCs w:val="18"/>
                <w:vertAlign w:val="superscript"/>
                <w:lang w:val="en-GB" w:eastAsia="de-DE"/>
              </w:rPr>
              <w:t>1</w:t>
            </w:r>
            <w:r w:rsidR="00C017B2" w:rsidRPr="0015525A">
              <w:rPr>
                <w:rFonts w:eastAsia="Times New Roman" w:cstheme="minorHAnsi"/>
                <w:color w:val="000000"/>
                <w:sz w:val="18"/>
                <w:szCs w:val="18"/>
                <w:lang w:val="en-GB" w:eastAsia="de-DE"/>
              </w:rPr>
              <w:t>*</w:t>
            </w:r>
          </w:p>
        </w:tc>
      </w:tr>
      <w:tr w:rsidR="00920C82" w:rsidRPr="001369E9" w14:paraId="0D342A44" w14:textId="77777777" w:rsidTr="0015525A">
        <w:trPr>
          <w:trHeight w:val="255"/>
        </w:trPr>
        <w:tc>
          <w:tcPr>
            <w:tcW w:w="2694" w:type="dxa"/>
            <w:tcBorders>
              <w:top w:val="nil"/>
              <w:left w:val="nil"/>
              <w:bottom w:val="nil"/>
              <w:right w:val="nil"/>
            </w:tcBorders>
            <w:noWrap/>
            <w:tcMar>
              <w:left w:w="0" w:type="dxa"/>
              <w:right w:w="0" w:type="dxa"/>
            </w:tcMar>
            <w:vAlign w:val="center"/>
            <w:hideMark/>
          </w:tcPr>
          <w:p w14:paraId="105449FA" w14:textId="1E2ED902" w:rsidR="00920C82" w:rsidRPr="00E019A8" w:rsidRDefault="00000000" w:rsidP="00CE4C4F">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5b26c68b-283b-4f4b-977f-7c156f45e0e7"/>
                <w:id w:val="-320117659"/>
                <w:placeholder>
                  <w:docPart w:val="C4A03E923A3445C2A8C71B1F7502CD6B"/>
                </w:placeholder>
              </w:sdtPr>
              <w:sdtContent>
                <w:r w:rsidR="00920C82" w:rsidRPr="00E019A8">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k0MzZlOThmLWNlZjUtNDA1OS05NTQ5LWRhYmNmYzhlNDJjNSIsIkVudHJpZXMiOlt7IiRpZCI6IjIiLCIkdHlwZSI6IlN3aXNzQWNhZGVtaWMuQ2l0YXZpLkNpdGF0aW9ucy5Xb3JkUGxhY2Vob2xkZXJFbnRyeSwgU3dpc3NBY2FkZW1pYy5DaXRhdmkiLCJJZCI6ImJjMGE5MjE0LTA3OTQtNGIzYi1iMTM0LTU2NDNmZGZjNzgwMCIsIlJhbmdlTGVuZ3RoIjoxNywiUmVmZXJlbmNlSWQiOiIyMGQwYjY1Yi1kNzkwLTRhMTEtOTcxZC0wNTJmMDlmZGRh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9lYXAuMjkyMSIsIlVyaVN0cmluZyI6Imh0dHBzOi8vZG9pLm9yZy8xMC4xMDAyL2VhcC4yOT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}</w:instrText>
                </w:r>
                <w:r w:rsidR="00920C82" w:rsidRPr="00E019A8">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Wildermuth et al.</w:t>
                </w:r>
                <w:r w:rsidR="00920C82" w:rsidRPr="00E019A8">
                  <w:rPr>
                    <w:rFonts w:eastAsia="Times New Roman" w:cstheme="minorHAnsi"/>
                    <w:color w:val="000000"/>
                    <w:sz w:val="18"/>
                    <w:szCs w:val="18"/>
                    <w:lang w:val="en-GB" w:eastAsia="de-DE"/>
                  </w:rPr>
                  <w:fldChar w:fldCharType="end"/>
                </w:r>
              </w:sdtContent>
            </w:sdt>
            <w:r w:rsidR="00920C82" w:rsidRPr="00E019A8">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9436e98f-cef5-4059-9549-dabcfc8e42c5"/>
                <w:id w:val="2106071279"/>
                <w:placeholder>
                  <w:docPart w:val="C4A03E923A3445C2A8C71B1F7502CD6B"/>
                </w:placeholder>
              </w:sdtPr>
              <w:sdtContent>
                <w:r w:rsidR="00920C82" w:rsidRPr="00E019A8">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ViMjZjNjhiLTI4M2ItNGY0Yi05NzdmLTdjMTU2ZjQ1ZTBlNyIsIkVudHJpZXMiOlt7IiRpZCI6IjIiLCIkdHlwZSI6IlN3aXNzQWNhZGVtaWMuQ2l0YXZpLkNpdGF0aW9ucy5Xb3JkUGxhY2Vob2xkZXJFbnRyeSwgU3dpc3NBY2FkZW1pYy5DaXRhdmkiLCJJZCI6ImZiNTc0ODlmLWU4YzUtNDhjZS04Yjg4LTYyMzMwMWFiMjgwYSIsIlJhbmdlTGVuZ3RoIjo2LCJSZWZlcmVuY2VJZCI6IjIwZDBiNjViLWQ3OTAtNGExMS05NzFkLTA1MmYwOWZkZGF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RFQyIsIkRvaSI6IjEwLjEwMDIvZWFwLjI5MjEiLCJFZGl0b3JzIjpbXSwiRXZhbHVhdGlvbkNvbXBsZXhpdHkiOjAsIkV2YWx1YXRpb25Tb3VyY2VUZXh0Rm9ybWF0IjowLCJHcm91cHMiOlt7IiRpZCI6IjE0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S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IvZWFwLjI5MjEiLCJVcmlTdHJpbmciOiJodHRwczovL2RvaS5vcmcvMTAuMTAwMi9lYXAuMjky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OTQzNmU5OGYtY2VmNS00MDU5LTk1NDktZGFiY2ZjOGU0MmM1IiwiVGV4dCI6IigyMDIzKSIsIldBSVZlcnNpb24iOiI2LjE4LjAuMCJ9}</w:instrText>
                </w:r>
                <w:r w:rsidR="00920C82" w:rsidRPr="00E019A8">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E019A8">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vAlign w:val="center"/>
            <w:hideMark/>
          </w:tcPr>
          <w:p w14:paraId="0CA6C7BA" w14:textId="77777777"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10.1002/eap.2921</w:t>
            </w:r>
          </w:p>
        </w:tc>
        <w:tc>
          <w:tcPr>
            <w:tcW w:w="2551" w:type="dxa"/>
            <w:tcBorders>
              <w:top w:val="nil"/>
              <w:left w:val="nil"/>
              <w:bottom w:val="nil"/>
              <w:right w:val="nil"/>
            </w:tcBorders>
            <w:noWrap/>
            <w:tcMar>
              <w:left w:w="0" w:type="dxa"/>
              <w:right w:w="0" w:type="dxa"/>
            </w:tcMar>
            <w:vAlign w:val="center"/>
            <w:hideMark/>
          </w:tcPr>
          <w:p w14:paraId="7548DE1E" w14:textId="77777777"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citations of Knuff et al. (2019)</w:t>
            </w:r>
          </w:p>
        </w:tc>
        <w:tc>
          <w:tcPr>
            <w:tcW w:w="1418" w:type="dxa"/>
            <w:tcBorders>
              <w:top w:val="nil"/>
              <w:left w:val="nil"/>
              <w:bottom w:val="nil"/>
              <w:right w:val="nil"/>
            </w:tcBorders>
            <w:noWrap/>
            <w:tcMar>
              <w:left w:w="0" w:type="dxa"/>
              <w:right w:w="0" w:type="dxa"/>
            </w:tcMar>
            <w:vAlign w:val="center"/>
            <w:hideMark/>
          </w:tcPr>
          <w:p w14:paraId="077E23E8" w14:textId="5418797A" w:rsidR="00920C82" w:rsidRPr="00E019A8" w:rsidRDefault="00920C82" w:rsidP="00E77E6D">
            <w:pPr>
              <w:spacing w:after="0" w:line="240" w:lineRule="auto"/>
              <w:rPr>
                <w:rFonts w:eastAsia="Times New Roman" w:cstheme="minorHAnsi"/>
                <w:color w:val="000000"/>
                <w:sz w:val="18"/>
                <w:szCs w:val="18"/>
                <w:lang w:val="en-GB" w:eastAsia="de-DE"/>
              </w:rPr>
            </w:pPr>
            <w:r w:rsidRPr="00E019A8">
              <w:rPr>
                <w:rFonts w:eastAsia="Times New Roman" w:cstheme="minorHAnsi"/>
                <w:color w:val="000000"/>
                <w:sz w:val="18"/>
                <w:szCs w:val="18"/>
                <w:lang w:val="en-GB" w:eastAsia="de-DE"/>
              </w:rPr>
              <w:t>relevant</w:t>
            </w:r>
          </w:p>
        </w:tc>
      </w:tr>
      <w:tr w:rsidR="00920C82" w:rsidRPr="001369E9" w14:paraId="7AE60837" w14:textId="77777777" w:rsidTr="0015525A">
        <w:trPr>
          <w:trHeight w:val="255"/>
        </w:trPr>
        <w:tc>
          <w:tcPr>
            <w:tcW w:w="2694" w:type="dxa"/>
            <w:tcBorders>
              <w:top w:val="nil"/>
              <w:left w:val="nil"/>
              <w:bottom w:val="nil"/>
              <w:right w:val="nil"/>
            </w:tcBorders>
            <w:noWrap/>
            <w:tcMar>
              <w:left w:w="0" w:type="dxa"/>
              <w:right w:w="0" w:type="dxa"/>
            </w:tcMar>
            <w:hideMark/>
          </w:tcPr>
          <w:p w14:paraId="254621E9" w14:textId="7BD7A934" w:rsidR="00920C82" w:rsidRPr="001369E9" w:rsidRDefault="00000000" w:rsidP="00CE4C4F">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6ecb6ccc-3127-4cc1-a32a-a5c43753df21"/>
                <w:id w:val="-151483824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M5ZjNmZmI2LWFmZDctNDIyNS1hZDcxLWI0MDlkN2Y0YTRmYSIsIkVudHJpZXMiOlt7IiRpZCI6IjIiLCIkdHlwZSI6IlN3aXNzQWNhZGVtaWMuQ2l0YXZpLkNpdGF0aW9ucy5Xb3JkUGxhY2Vob2xkZXJFbnRyeSwgU3dpc3NBY2FkZW1pYy5DaXRhdmkiLCJJZCI6IjJiNTkxNmY5LWQ1NjUtNGNiYy1iMzUwLTY3M2RkZDExOGU2ZiIsIlJhbmdlTGVuZ3RoIjoxNiwiUmVmZXJlbmNlSWQiOiIwN2FjYmE4Ny1kYTUxLTQyMTgtOGIwYi04MDdhZDM3NjlmZm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NDAzOS9FbnQxMTM0NTMtNSIsIlVyaVN0cmluZyI6Imh0dHBzOi8vZG9pLm9yZy8xMC40MDM5L0VudDExMzQ1My0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Wilkening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39f3ffb6-afd7-4225-ad71-b409d7f4a4fa"/>
                <w:id w:val="32062787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ZlY2I2Y2NjLTMxMjctNGNjMS1hMzJhLWE1YzQzNzUzZGYyMSIsIkVudHJpZXMiOlt7IiRpZCI6IjIiLCIkdHlwZSI6IlN3aXNzQWNhZGVtaWMuQ2l0YXZpLkNpdGF0aW9ucy5Xb3JkUGxhY2Vob2xkZXJFbnRyeSwgU3dpc3NBY2FkZW1pYy5DaXRhdmkiLCJJZCI6IjM5MGJiNzdkLTAyNDEtNDEyMC1iZTZhLWYxMjdjYmIxMjFhMyIsIlJhbmdlTGVuZ3RoIjo2LCJSZWZlcmVuY2VJZCI6IjA3YWNiYTg3LWRhNTEtNDIxOC04YjBiLTgwN2FkMzc2OWZ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QwMzkvRW50MTEzNDUzLTUiLCJVcmlTdHJpbmciOiJodHRwczovL2RvaS5vcmcvMTAuNDAzOS9FbnQxMTM0NTM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xOTgxKSJ9XX0sIlRhZyI6IkNpdGF2aVBsYWNlaG9sZGVyIzM5ZjNmZmI2LWFmZDctNDIyNS1hZDcxLWI0MDlkN2Y0YTRmYSIsIlRleHQiOiIoMTk4M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1981)</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nil"/>
              <w:right w:val="nil"/>
            </w:tcBorders>
            <w:noWrap/>
            <w:tcMar>
              <w:left w:w="0" w:type="dxa"/>
              <w:right w:w="0" w:type="dxa"/>
            </w:tcMar>
            <w:hideMark/>
          </w:tcPr>
          <w:p w14:paraId="0E8FABC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4039/Ent113453-5</w:t>
            </w:r>
          </w:p>
        </w:tc>
        <w:tc>
          <w:tcPr>
            <w:tcW w:w="2551" w:type="dxa"/>
            <w:tcBorders>
              <w:top w:val="nil"/>
              <w:left w:val="nil"/>
              <w:bottom w:val="nil"/>
              <w:right w:val="nil"/>
            </w:tcBorders>
            <w:noWrap/>
            <w:tcMar>
              <w:left w:w="0" w:type="dxa"/>
              <w:right w:w="0" w:type="dxa"/>
            </w:tcMar>
            <w:hideMark/>
          </w:tcPr>
          <w:p w14:paraId="38BCE939"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in Knuff et al. (2019)</w:t>
            </w:r>
          </w:p>
        </w:tc>
        <w:tc>
          <w:tcPr>
            <w:tcW w:w="1418" w:type="dxa"/>
            <w:tcBorders>
              <w:top w:val="nil"/>
              <w:left w:val="nil"/>
              <w:bottom w:val="nil"/>
              <w:right w:val="nil"/>
            </w:tcBorders>
            <w:noWrap/>
            <w:tcMar>
              <w:left w:w="0" w:type="dxa"/>
              <w:right w:w="0" w:type="dxa"/>
            </w:tcMar>
            <w:hideMark/>
          </w:tcPr>
          <w:p w14:paraId="424C0EF1"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870EC" w:rsidRPr="0015525A">
              <w:rPr>
                <w:rFonts w:eastAsia="Times New Roman" w:cstheme="minorHAnsi"/>
                <w:color w:val="000000"/>
                <w:sz w:val="18"/>
                <w:szCs w:val="18"/>
                <w:vertAlign w:val="superscript"/>
                <w:lang w:val="en-GB" w:eastAsia="de-DE"/>
              </w:rPr>
              <w:t>1</w:t>
            </w:r>
          </w:p>
        </w:tc>
      </w:tr>
      <w:tr w:rsidR="00920C82" w:rsidRPr="001369E9" w14:paraId="13E0123E" w14:textId="77777777" w:rsidTr="0015525A">
        <w:trPr>
          <w:trHeight w:val="255"/>
        </w:trPr>
        <w:tc>
          <w:tcPr>
            <w:tcW w:w="2694" w:type="dxa"/>
            <w:tcBorders>
              <w:top w:val="nil"/>
              <w:left w:val="nil"/>
              <w:right w:val="nil"/>
            </w:tcBorders>
            <w:noWrap/>
            <w:tcMar>
              <w:left w:w="0" w:type="dxa"/>
              <w:right w:w="0" w:type="dxa"/>
            </w:tcMar>
            <w:vAlign w:val="center"/>
            <w:hideMark/>
          </w:tcPr>
          <w:p w14:paraId="65D62FEC" w14:textId="57E95674" w:rsidR="00920C82" w:rsidRPr="001369E9" w:rsidRDefault="00000000" w:rsidP="00CE4C4F">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7ca97a7f-4c3a-430d-bda2-1fca1257d6a1"/>
                <w:id w:val="-790357644"/>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IxNjEwMzNhLTc1MDAtNDYwZi04OGQ5LWE1MTg4ZWRlZTdjMCIsIkVudHJpZXMiOlt7IiRpZCI6IjIiLCIkdHlwZSI6IlN3aXNzQWNhZGVtaWMuQ2l0YXZpLkNpdGF0aW9ucy5Xb3JkUGxhY2Vob2xkZXJFbnRyeSwgU3dpc3NBY2FkZW1pYy5DaXRhdmkiLCJJZCI6ImU0Nzg0MTY4LTM0YzEtNDg1Mi04YWU4LTVkZDZmZGFjMzJkZSIsIlJhbmdlTGVuZ3RoIjoxNCwiUmVmZXJlbmNlSWQiOiJhNDAyOWVmYy02ODA2LTQ5ZTgtOWM0NS1mMjRhNjQwZTVmMm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czEwNTMxLTAyMy0wMjY2My0yIiwiVXJpU3RyaW5nIjoiaHR0cHM6Ly9kb2kub3JnLzEwLjEwMDcvczEwNTMxLTAyMy0wMjY2My0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Winiger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b161033a-7500-460f-88d9-a5188edee7c0"/>
                <w:id w:val="-168333361"/>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djYTk3YTdmLTRjM2EtNDMwZC1iZGEyLTFmY2ExMjU3ZDZhMSIsIkVudHJpZXMiOlt7IiRpZCI6IjIiLCIkdHlwZSI6IlN3aXNzQWNhZGVtaWMuQ2l0YXZpLkNpdGF0aW9ucy5Xb3JkUGxhY2Vob2xkZXJFbnRyeSwgU3dpc3NBY2FkZW1pYy5DaXRhdmkiLCJJZCI6ImQ4ZWY3OGY4LTVmM2MtNGUzYy1hODViLTVjODA3YmRjZTJiYyIsIlJhbmdlTGVuZ3RoIjo2LCJSZWZlcmVuY2VJZCI6ImE0MDI5ZWZjLTY4MDYtNDllOC05YzQ1LWYyNGE2NDBlNWY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DUzMS0wMjMtMDI2NjMtMiIsIlVyaVN0cmluZyI6Imh0dHBzOi8vZG9pLm9yZy8xMC4xMDA3L3MxMDUzMS0wMjMtMDI2NjMt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yMykifV19LCJUYWciOiJDaXRhdmlQbGFjZWhvbGRlciNiMTYxMDMzYS03NTAwLTQ2MGYtODhkOS1hNTE4OGVkZWU3YzAiLCJUZXh0IjoiKDIwMjMpIiwiV0FJVmVyc2lvbiI6IjYuMTguMC4wIn0=}</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23)</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right w:val="nil"/>
            </w:tcBorders>
            <w:noWrap/>
            <w:tcMar>
              <w:left w:w="0" w:type="dxa"/>
              <w:right w:w="0" w:type="dxa"/>
            </w:tcMar>
            <w:vAlign w:val="center"/>
            <w:hideMark/>
          </w:tcPr>
          <w:p w14:paraId="64F95A02"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1007/s10531-023-02663-2</w:t>
            </w:r>
          </w:p>
        </w:tc>
        <w:tc>
          <w:tcPr>
            <w:tcW w:w="2551" w:type="dxa"/>
            <w:tcBorders>
              <w:top w:val="nil"/>
              <w:left w:val="nil"/>
              <w:right w:val="nil"/>
            </w:tcBorders>
            <w:noWrap/>
            <w:tcMar>
              <w:left w:w="0" w:type="dxa"/>
              <w:right w:w="0" w:type="dxa"/>
            </w:tcMar>
            <w:vAlign w:val="center"/>
            <w:hideMark/>
          </w:tcPr>
          <w:p w14:paraId="4CFEE06F"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citations of Knuff et al. (2019)</w:t>
            </w:r>
          </w:p>
        </w:tc>
        <w:tc>
          <w:tcPr>
            <w:tcW w:w="1418" w:type="dxa"/>
            <w:tcBorders>
              <w:top w:val="nil"/>
              <w:left w:val="nil"/>
              <w:right w:val="nil"/>
            </w:tcBorders>
            <w:noWrap/>
            <w:tcMar>
              <w:left w:w="0" w:type="dxa"/>
              <w:right w:w="0" w:type="dxa"/>
            </w:tcMar>
            <w:vAlign w:val="center"/>
            <w:hideMark/>
          </w:tcPr>
          <w:p w14:paraId="68F4D6C4"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870EC" w:rsidRPr="0015525A">
              <w:rPr>
                <w:rFonts w:eastAsia="Times New Roman" w:cstheme="minorHAnsi"/>
                <w:color w:val="000000"/>
                <w:sz w:val="18"/>
                <w:szCs w:val="18"/>
                <w:vertAlign w:val="superscript"/>
                <w:lang w:val="en-GB" w:eastAsia="de-DE"/>
              </w:rPr>
              <w:t>1</w:t>
            </w:r>
          </w:p>
        </w:tc>
      </w:tr>
      <w:tr w:rsidR="00920C82" w:rsidRPr="00D37399" w14:paraId="1A9A9D3B" w14:textId="77777777" w:rsidTr="0015525A">
        <w:trPr>
          <w:trHeight w:val="255"/>
        </w:trPr>
        <w:tc>
          <w:tcPr>
            <w:tcW w:w="2694" w:type="dxa"/>
            <w:tcBorders>
              <w:top w:val="nil"/>
              <w:left w:val="nil"/>
              <w:bottom w:val="single" w:sz="4" w:space="0" w:color="auto"/>
              <w:right w:val="nil"/>
            </w:tcBorders>
            <w:noWrap/>
            <w:tcMar>
              <w:left w:w="0" w:type="dxa"/>
              <w:right w:w="0" w:type="dxa"/>
            </w:tcMar>
            <w:hideMark/>
          </w:tcPr>
          <w:p w14:paraId="1628A3BA" w14:textId="6A261F49" w:rsidR="00920C82" w:rsidRPr="001369E9" w:rsidRDefault="00000000" w:rsidP="00CE4C4F">
            <w:pPr>
              <w:spacing w:after="0" w:line="240" w:lineRule="auto"/>
              <w:rPr>
                <w:rFonts w:eastAsia="Times New Roman" w:cstheme="minorHAnsi"/>
                <w:color w:val="000000"/>
                <w:sz w:val="18"/>
                <w:szCs w:val="18"/>
                <w:lang w:val="en-GB" w:eastAsia="de-DE"/>
              </w:rPr>
            </w:pPr>
            <w:sdt>
              <w:sdtPr>
                <w:rPr>
                  <w:rFonts w:eastAsia="Times New Roman" w:cstheme="minorHAnsi"/>
                  <w:color w:val="000000"/>
                  <w:sz w:val="18"/>
                  <w:szCs w:val="18"/>
                  <w:lang w:val="en-GB" w:eastAsia="de-DE"/>
                </w:rPr>
                <w:alias w:val="To edit, see citavi.com/edit"/>
                <w:tag w:val="CitaviPlaceholder#aef4b9a0-f0f7-480a-85d4-d7f90d87fb3e"/>
                <w:id w:val="2021119835"/>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zZmYjU0NmYzLTA2ZTItNGIxNy04NjE3LWYxMWJiYzNlNmEwYiIsIkVudHJpZXMiOlt7IiRpZCI6IjIiLCIkdHlwZSI6IlN3aXNzQWNhZGVtaWMuQ2l0YXZpLkNpdGF0aW9ucy5Xb3JkUGxhY2Vob2xkZXJFbnRyeSwgU3dpc3NBY2FkZW1pYy5DaXRhdmkiLCJJZCI6ImM3OGVjMGQ1LWExOTItNDkwNC05ZTVkLTc1OWM4MGE1NTAyZCIsIlJhbmdlTGVuZ3RoIjoxMSwiUmVmZXJlbmNlSWQiOiJjZTU0YjExNS0wODM1LTRmNjQtYmE1YS02NWMxMzNkOWYyZT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AzNjIvYW0uMDExMDAyIiwiVXJpU3RyaW5nIjoiaHR0cHM6Ly9kb2kub3JnLzEwLjIwMzYyL2FtLjAxMTAw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}</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Yang et al.</w:t>
                </w:r>
                <w:r w:rsidR="00920C82" w:rsidRPr="001369E9">
                  <w:rPr>
                    <w:rFonts w:eastAsia="Times New Roman" w:cstheme="minorHAnsi"/>
                    <w:color w:val="000000"/>
                    <w:sz w:val="18"/>
                    <w:szCs w:val="18"/>
                    <w:lang w:val="en-GB" w:eastAsia="de-DE"/>
                  </w:rPr>
                  <w:fldChar w:fldCharType="end"/>
                </w:r>
              </w:sdtContent>
            </w:sdt>
            <w:r w:rsidR="00920C82" w:rsidRPr="001369E9">
              <w:rPr>
                <w:rFonts w:eastAsia="Times New Roman" w:cstheme="minorHAnsi"/>
                <w:color w:val="000000"/>
                <w:sz w:val="18"/>
                <w:szCs w:val="18"/>
                <w:lang w:val="en-GB" w:eastAsia="de-DE"/>
              </w:rPr>
              <w:t xml:space="preserve"> </w:t>
            </w:r>
            <w:sdt>
              <w:sdtPr>
                <w:rPr>
                  <w:rFonts w:eastAsia="Times New Roman" w:cstheme="minorHAnsi"/>
                  <w:color w:val="000000"/>
                  <w:sz w:val="18"/>
                  <w:szCs w:val="18"/>
                  <w:lang w:val="en-GB" w:eastAsia="de-DE"/>
                </w:rPr>
                <w:alias w:val="To edit, see citavi.com/edit"/>
                <w:tag w:val="CitaviPlaceholder#6fb546f3-06e2-4b17-8617-f11bbc3e6a0b"/>
                <w:id w:val="-610434830"/>
                <w:placeholder>
                  <w:docPart w:val="C4A03E923A3445C2A8C71B1F7502CD6B"/>
                </w:placeholder>
              </w:sdtPr>
              <w:sdtContent>
                <w:r w:rsidR="00920C82" w:rsidRPr="001369E9">
                  <w:rPr>
                    <w:rFonts w:eastAsia="Times New Roman" w:cstheme="minorHAnsi"/>
                    <w:color w:val="000000"/>
                    <w:sz w:val="18"/>
                    <w:szCs w:val="18"/>
                    <w:lang w:val="en-GB" w:eastAsia="de-DE"/>
                  </w:rPr>
                  <w:fldChar w:fldCharType="begin"/>
                </w:r>
                <w:r w:rsidR="006B5AB9">
                  <w:rPr>
                    <w:rFonts w:eastAsia="Times New Roman" w:cstheme="minorHAnsi"/>
                    <w:color w:val="000000"/>
                    <w:sz w:val="18"/>
                    <w:szCs w:val="18"/>
                    <w:lang w:val="en-GB" w:eastAsia="de-DE"/>
                  </w:rPr>
                  <w:instrText>ADDIN CitaviPlaceholder{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wMzYyL2FtLjAxMTAwMiIsIlVyaVN0cmluZyI6Imh0dHBzOi8vZG9pLm9yZy8xMC4yMDM2Mi9hbS4wMTEwM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5KSJ9XX0sIlRhZyI6IkNpdGF2aVBsYWNlaG9sZGVyIzZmYjU0NmYzLTA2ZTItNGIxNy04NjE3LWYxMWJiYzNlNmEwYiIsIlRleHQiOiIoMjAxOSkiLCJXQUlWZXJzaW9uIjoiNi4xOC4wLjAifQ==}</w:instrText>
                </w:r>
                <w:r w:rsidR="00920C82" w:rsidRPr="001369E9">
                  <w:rPr>
                    <w:rFonts w:eastAsia="Times New Roman" w:cstheme="minorHAnsi"/>
                    <w:color w:val="000000"/>
                    <w:sz w:val="18"/>
                    <w:szCs w:val="18"/>
                    <w:lang w:val="en-GB" w:eastAsia="de-DE"/>
                  </w:rPr>
                  <w:fldChar w:fldCharType="separate"/>
                </w:r>
                <w:r w:rsidR="006B5AB9">
                  <w:rPr>
                    <w:rFonts w:eastAsia="Times New Roman" w:cstheme="minorHAnsi"/>
                    <w:color w:val="000000"/>
                    <w:sz w:val="18"/>
                    <w:szCs w:val="18"/>
                    <w:lang w:val="en-GB" w:eastAsia="de-DE"/>
                  </w:rPr>
                  <w:t>(2019)</w:t>
                </w:r>
                <w:r w:rsidR="00920C82" w:rsidRPr="001369E9">
                  <w:rPr>
                    <w:rFonts w:eastAsia="Times New Roman" w:cstheme="minorHAnsi"/>
                    <w:color w:val="000000"/>
                    <w:sz w:val="18"/>
                    <w:szCs w:val="18"/>
                    <w:lang w:val="en-GB" w:eastAsia="de-DE"/>
                  </w:rPr>
                  <w:fldChar w:fldCharType="end"/>
                </w:r>
              </w:sdtContent>
            </w:sdt>
          </w:p>
        </w:tc>
        <w:tc>
          <w:tcPr>
            <w:tcW w:w="3260" w:type="dxa"/>
            <w:tcBorders>
              <w:top w:val="nil"/>
              <w:left w:val="nil"/>
              <w:bottom w:val="single" w:sz="4" w:space="0" w:color="auto"/>
              <w:right w:val="nil"/>
            </w:tcBorders>
            <w:noWrap/>
            <w:tcMar>
              <w:left w:w="0" w:type="dxa"/>
              <w:right w:w="0" w:type="dxa"/>
            </w:tcMar>
            <w:hideMark/>
          </w:tcPr>
          <w:p w14:paraId="301DC9D3"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10.20362/am.011002</w:t>
            </w:r>
          </w:p>
        </w:tc>
        <w:tc>
          <w:tcPr>
            <w:tcW w:w="2551" w:type="dxa"/>
            <w:tcBorders>
              <w:top w:val="nil"/>
              <w:left w:val="nil"/>
              <w:bottom w:val="single" w:sz="4" w:space="0" w:color="auto"/>
              <w:right w:val="nil"/>
            </w:tcBorders>
            <w:noWrap/>
            <w:tcMar>
              <w:left w:w="0" w:type="dxa"/>
              <w:right w:w="0" w:type="dxa"/>
            </w:tcMar>
            <w:hideMark/>
          </w:tcPr>
          <w:p w14:paraId="01D4606C"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systematic search</w:t>
            </w:r>
          </w:p>
        </w:tc>
        <w:tc>
          <w:tcPr>
            <w:tcW w:w="1418" w:type="dxa"/>
            <w:tcBorders>
              <w:top w:val="nil"/>
              <w:left w:val="nil"/>
              <w:bottom w:val="single" w:sz="4" w:space="0" w:color="auto"/>
              <w:right w:val="nil"/>
            </w:tcBorders>
            <w:noWrap/>
            <w:tcMar>
              <w:left w:w="0" w:type="dxa"/>
              <w:right w:w="0" w:type="dxa"/>
            </w:tcMar>
            <w:hideMark/>
          </w:tcPr>
          <w:p w14:paraId="4B83CEA0" w14:textId="77777777" w:rsidR="00920C82" w:rsidRPr="001369E9" w:rsidRDefault="00920C82" w:rsidP="00E77E6D">
            <w:pPr>
              <w:spacing w:after="0" w:line="240" w:lineRule="auto"/>
              <w:rPr>
                <w:rFonts w:eastAsia="Times New Roman" w:cstheme="minorHAnsi"/>
                <w:color w:val="000000"/>
                <w:sz w:val="18"/>
                <w:szCs w:val="18"/>
                <w:lang w:val="en-GB" w:eastAsia="de-DE"/>
              </w:rPr>
            </w:pPr>
            <w:r w:rsidRPr="001369E9">
              <w:rPr>
                <w:rFonts w:eastAsia="Times New Roman" w:cstheme="minorHAnsi"/>
                <w:color w:val="000000"/>
                <w:sz w:val="18"/>
                <w:szCs w:val="18"/>
                <w:lang w:val="en-GB" w:eastAsia="de-DE"/>
              </w:rPr>
              <w:t>not relevant</w:t>
            </w:r>
            <w:r w:rsidR="005870EC" w:rsidRPr="0015525A">
              <w:rPr>
                <w:rFonts w:eastAsia="Times New Roman" w:cstheme="minorHAnsi"/>
                <w:color w:val="000000"/>
                <w:sz w:val="18"/>
                <w:szCs w:val="18"/>
                <w:vertAlign w:val="superscript"/>
                <w:lang w:val="en-GB" w:eastAsia="de-DE"/>
              </w:rPr>
              <w:t>1</w:t>
            </w:r>
          </w:p>
        </w:tc>
      </w:tr>
    </w:tbl>
    <w:p w14:paraId="388EA764" w14:textId="51735700" w:rsidR="00E77E6D" w:rsidRPr="001369E9" w:rsidRDefault="00955943">
      <w:pPr>
        <w:rPr>
          <w:rFonts w:cstheme="minorHAnsi"/>
          <w:lang w:val="en-GB"/>
        </w:rPr>
      </w:pPr>
      <w:r w:rsidRPr="0015525A">
        <w:rPr>
          <w:rFonts w:cstheme="minorHAnsi"/>
          <w:vertAlign w:val="superscript"/>
          <w:lang w:val="en-GB"/>
        </w:rPr>
        <w:t>1</w:t>
      </w:r>
      <w:r>
        <w:rPr>
          <w:rFonts w:cstheme="minorHAnsi"/>
          <w:lang w:val="en-GB"/>
        </w:rPr>
        <w:t xml:space="preserve">no </w:t>
      </w:r>
      <w:r w:rsidR="001A55C7">
        <w:rPr>
          <w:rFonts w:cstheme="minorHAnsi"/>
          <w:lang w:val="en-GB"/>
        </w:rPr>
        <w:t xml:space="preserve">specific </w:t>
      </w:r>
      <w:r>
        <w:rPr>
          <w:rFonts w:cstheme="minorHAnsi"/>
          <w:lang w:val="en-GB"/>
        </w:rPr>
        <w:t xml:space="preserve">information about bees </w:t>
      </w:r>
      <w:proofErr w:type="spellStart"/>
      <w:r>
        <w:rPr>
          <w:rFonts w:cstheme="minorHAnsi"/>
          <w:lang w:val="en-GB"/>
        </w:rPr>
        <w:t>povided</w:t>
      </w:r>
      <w:proofErr w:type="spellEnd"/>
      <w:r>
        <w:rPr>
          <w:rFonts w:cstheme="minorHAnsi"/>
          <w:lang w:val="en-GB"/>
        </w:rPr>
        <w:t xml:space="preserve">; </w:t>
      </w:r>
      <w:r w:rsidRPr="0015525A">
        <w:rPr>
          <w:rFonts w:cstheme="minorHAnsi"/>
          <w:vertAlign w:val="superscript"/>
          <w:lang w:val="en-GB"/>
        </w:rPr>
        <w:t>2</w:t>
      </w:r>
      <w:r w:rsidR="004C30A1">
        <w:rPr>
          <w:rFonts w:cstheme="minorHAnsi"/>
          <w:lang w:val="en-GB"/>
        </w:rPr>
        <w:t xml:space="preserve">reuse of earlier data already considered; </w:t>
      </w:r>
      <w:r w:rsidR="004C30A1" w:rsidRPr="0015525A">
        <w:rPr>
          <w:rFonts w:cstheme="minorHAnsi"/>
          <w:vertAlign w:val="superscript"/>
          <w:lang w:val="en-GB"/>
        </w:rPr>
        <w:t>3</w:t>
      </w:r>
      <w:r w:rsidR="004C30A1">
        <w:rPr>
          <w:rFonts w:cstheme="minorHAnsi"/>
          <w:lang w:val="en-GB"/>
        </w:rPr>
        <w:t xml:space="preserve">not a peer-reviewed paper; </w:t>
      </w:r>
      <w:r w:rsidR="004C30A1" w:rsidRPr="0015525A">
        <w:rPr>
          <w:rFonts w:cstheme="minorHAnsi"/>
          <w:vertAlign w:val="superscript"/>
          <w:lang w:val="en-GB"/>
        </w:rPr>
        <w:t>4</w:t>
      </w:r>
      <w:r>
        <w:rPr>
          <w:rFonts w:cstheme="minorHAnsi"/>
          <w:lang w:val="en-GB"/>
        </w:rPr>
        <w:t xml:space="preserve">no </w:t>
      </w:r>
      <w:r w:rsidR="00F17294">
        <w:rPr>
          <w:rFonts w:cstheme="minorHAnsi"/>
          <w:lang w:val="en-GB"/>
        </w:rPr>
        <w:t xml:space="preserve">specific </w:t>
      </w:r>
      <w:r>
        <w:rPr>
          <w:rFonts w:cstheme="minorHAnsi"/>
          <w:lang w:val="en-GB"/>
        </w:rPr>
        <w:t xml:space="preserve">information about </w:t>
      </w:r>
      <w:r w:rsidR="005E4182">
        <w:rPr>
          <w:rFonts w:cstheme="minorHAnsi"/>
          <w:lang w:val="en-GB"/>
        </w:rPr>
        <w:t>aerial Malaise</w:t>
      </w:r>
      <w:r>
        <w:rPr>
          <w:rFonts w:cstheme="minorHAnsi"/>
          <w:lang w:val="en-GB"/>
        </w:rPr>
        <w:t xml:space="preserve"> traps </w:t>
      </w:r>
      <w:r w:rsidR="005E4182">
        <w:rPr>
          <w:rFonts w:cstheme="minorHAnsi"/>
          <w:lang w:val="en-GB"/>
        </w:rPr>
        <w:t xml:space="preserve">or window interception traps </w:t>
      </w:r>
      <w:r>
        <w:rPr>
          <w:rFonts w:cstheme="minorHAnsi"/>
          <w:lang w:val="en-GB"/>
        </w:rPr>
        <w:t xml:space="preserve">provided; </w:t>
      </w:r>
      <w:r w:rsidR="00C017B2">
        <w:rPr>
          <w:rFonts w:cstheme="minorHAnsi"/>
          <w:lang w:val="en-GB"/>
        </w:rPr>
        <w:t>*Publication abstracts screened only</w:t>
      </w:r>
      <w:r w:rsidR="004E3509">
        <w:rPr>
          <w:rFonts w:cstheme="minorHAnsi"/>
          <w:lang w:val="en-GB"/>
        </w:rPr>
        <w:t>, full text not retrieved</w:t>
      </w:r>
      <w:r w:rsidR="003D3FA0">
        <w:rPr>
          <w:rFonts w:cstheme="minorHAnsi"/>
          <w:lang w:val="en-GB"/>
        </w:rPr>
        <w:t>.</w:t>
      </w:r>
    </w:p>
    <w:p w14:paraId="53B881B1" w14:textId="77777777" w:rsidR="00E77E6D" w:rsidRPr="001369E9" w:rsidRDefault="00E77E6D" w:rsidP="00E77E6D">
      <w:pPr>
        <w:pStyle w:val="CitaviBibliographyEntry"/>
        <w:rPr>
          <w:rFonts w:cstheme="minorHAnsi"/>
          <w:lang w:val="en-GB"/>
        </w:rPr>
      </w:pPr>
    </w:p>
    <w:p w14:paraId="68543F63" w14:textId="77777777" w:rsidR="001369E9" w:rsidRDefault="001369E9">
      <w:pPr>
        <w:rPr>
          <w:rFonts w:cstheme="minorHAnsi"/>
          <w:lang w:val="en-GB"/>
        </w:rPr>
      </w:pPr>
      <w:r>
        <w:rPr>
          <w:rFonts w:cstheme="minorHAnsi"/>
          <w:lang w:val="en-GB"/>
        </w:rPr>
        <w:br w:type="page"/>
      </w:r>
    </w:p>
    <w:sdt>
      <w:sdtPr>
        <w:tag w:val="CitaviBibliography"/>
        <w:id w:val="-1922626351"/>
        <w:placeholder>
          <w:docPart w:val="DefaultPlaceholder_-1854013440"/>
        </w:placeholder>
      </w:sdtPr>
      <w:sdtContent>
        <w:p w14:paraId="6C484D9B" w14:textId="77777777" w:rsidR="006B5AB9" w:rsidRDefault="00E77E6D" w:rsidP="00D37399">
          <w:pPr>
            <w:spacing w:after="0"/>
            <w:rPr>
              <w:lang w:val="en-GB"/>
            </w:rPr>
          </w:pPr>
          <w:r w:rsidRPr="001369E9">
            <w:rPr>
              <w:rFonts w:cstheme="minorHAnsi"/>
              <w:b/>
              <w:lang w:val="en-GB"/>
            </w:rPr>
            <w:fldChar w:fldCharType="begin"/>
          </w:r>
          <w:r w:rsidRPr="00D37399">
            <w:rPr>
              <w:rFonts w:cstheme="minorHAnsi"/>
              <w:b/>
              <w:lang w:val="en-GB"/>
            </w:rPr>
            <w:instrText>ADDIN CitaviBibliography</w:instrText>
          </w:r>
          <w:r w:rsidRPr="001369E9">
            <w:rPr>
              <w:rFonts w:cstheme="minorHAnsi"/>
              <w:b/>
              <w:lang w:val="en-GB"/>
            </w:rPr>
            <w:fldChar w:fldCharType="separate"/>
          </w:r>
          <w:r w:rsidR="006B5AB9" w:rsidRPr="00D37399">
            <w:rPr>
              <w:rFonts w:cstheme="minorHAnsi"/>
              <w:b/>
              <w:lang w:val="en-GB"/>
            </w:rPr>
            <w:t>References</w:t>
          </w:r>
        </w:p>
        <w:p w14:paraId="2F6EE27D" w14:textId="77777777" w:rsidR="006B5AB9" w:rsidRPr="00D37399" w:rsidRDefault="006B5AB9" w:rsidP="006B5AB9">
          <w:pPr>
            <w:pStyle w:val="CitaviBibliographyEntry"/>
            <w:rPr>
              <w:lang w:val="en-GB"/>
            </w:rPr>
          </w:pPr>
          <w:bookmarkStart w:id="15" w:name="_CTVL001e1227d11e4624cdb8dc6fec4017abe5a"/>
          <w:r w:rsidRPr="00D37399">
            <w:rPr>
              <w:lang w:val="en-GB"/>
            </w:rPr>
            <w:t>Abe J, Kolyada V (2021) First record of the genus</w:t>
          </w:r>
          <w:bookmarkEnd w:id="15"/>
          <w:r w:rsidRPr="00D37399">
            <w:rPr>
              <w:lang w:val="en-GB"/>
            </w:rPr>
            <w:t xml:space="preserve"> </w:t>
          </w:r>
          <w:r w:rsidRPr="00D37399">
            <w:rPr>
              <w:i/>
              <w:lang w:val="en-GB"/>
            </w:rPr>
            <w:t>Phoxoserphus</w:t>
          </w:r>
          <w:r w:rsidRPr="00D37399">
            <w:rPr>
              <w:lang w:val="en-GB"/>
            </w:rPr>
            <w:t xml:space="preserve"> Lin, 1988 (Hymenoptera: Proctotrupidae) from Japan. Zootaxa 5057: 597–600. doi:10.11646/zootaxa.5057.4.10.</w:t>
          </w:r>
        </w:p>
        <w:p w14:paraId="77301BAE" w14:textId="77777777" w:rsidR="006B5AB9" w:rsidRPr="00D37399" w:rsidRDefault="006B5AB9" w:rsidP="006B5AB9">
          <w:pPr>
            <w:pStyle w:val="CitaviBibliographyEntry"/>
            <w:rPr>
              <w:lang w:val="en-GB"/>
            </w:rPr>
          </w:pPr>
          <w:bookmarkStart w:id="16" w:name="_CTVL00176ee1186bdd04391be2563cf439dca6d"/>
          <w:r w:rsidRPr="00D37399">
            <w:rPr>
              <w:lang w:val="en-GB"/>
            </w:rPr>
            <w:t>Achury R, Staab M, Blüthgen N, Weisser WW (2023) Forest gaps increase true bug diversity by recruiting open land species. Oecologia 202: 299–312. doi:10.1007/s00442-023-05392-z.</w:t>
          </w:r>
        </w:p>
        <w:p w14:paraId="6E9FCADA" w14:textId="77777777" w:rsidR="006B5AB9" w:rsidRPr="00D37399" w:rsidRDefault="006B5AB9" w:rsidP="006B5AB9">
          <w:pPr>
            <w:pStyle w:val="CitaviBibliographyEntry"/>
            <w:rPr>
              <w:lang w:val="en-GB"/>
            </w:rPr>
          </w:pPr>
          <w:bookmarkStart w:id="17" w:name="_CTVL00194ec127e35c143c9a7b0a51bb8b1e187"/>
          <w:bookmarkEnd w:id="16"/>
          <w:r w:rsidRPr="00D37399">
            <w:rPr>
              <w:lang w:val="en-GB"/>
            </w:rPr>
            <w:t>Aguiar AP, Santos BF (2010) Discovery of potent, unsuspected sampling disparities for Malaise and Moricke traps, as shown for Neotropical Cryptini (Hymenoptera, Ichneumonidae). Journal of Insect Conservation 14: 199–206. doi:10.1007/s10841-009-9246-x.</w:t>
          </w:r>
        </w:p>
        <w:p w14:paraId="0AFA6067" w14:textId="77777777" w:rsidR="006B5AB9" w:rsidRPr="00D37399" w:rsidRDefault="006B5AB9" w:rsidP="006B5AB9">
          <w:pPr>
            <w:pStyle w:val="CitaviBibliographyEntry"/>
            <w:rPr>
              <w:lang w:val="en-GB"/>
            </w:rPr>
          </w:pPr>
          <w:bookmarkStart w:id="18" w:name="_CTVL001efe6820fbb654473b48388873930a49a"/>
          <w:bookmarkEnd w:id="17"/>
          <w:r w:rsidRPr="00D37399">
            <w:rPr>
              <w:lang w:val="en-GB"/>
            </w:rPr>
            <w:t>Al-Dobai S, Reitz S, Sivinski J (2012) Tachinidae (Diptera) associated with flowering plants: Estimating floral attractiveness. Biological Control 61: 230–239. doi:10.1016/j.biocontrol.2012.02.008.</w:t>
          </w:r>
        </w:p>
        <w:p w14:paraId="1368B2DE" w14:textId="77777777" w:rsidR="006B5AB9" w:rsidRPr="00D37399" w:rsidRDefault="006B5AB9" w:rsidP="006B5AB9">
          <w:pPr>
            <w:pStyle w:val="CitaviBibliographyEntry"/>
            <w:rPr>
              <w:lang w:val="en-GB"/>
            </w:rPr>
          </w:pPr>
          <w:bookmarkStart w:id="19" w:name="_CTVL0015862f9d8e06940e3a3fb55e33c7a0f04"/>
          <w:bookmarkEnd w:id="18"/>
          <w:r w:rsidRPr="00D37399">
            <w:rPr>
              <w:lang w:val="en-GB"/>
            </w:rPr>
            <w:t>Asbeck T, Sabatini F, Augustynczik AL, Basile M, Helbach J, Jonker M, Knuff A, Bauhus J (2021) Biodiversity response to forest management intensity, carbon stocks and net primary production in temperate montane forests. Scientific Reports 11. doi:10.1038/s41598-020-80499-4.</w:t>
          </w:r>
        </w:p>
        <w:p w14:paraId="65FB1506" w14:textId="77777777" w:rsidR="006B5AB9" w:rsidRPr="00D37399" w:rsidRDefault="006B5AB9" w:rsidP="006B5AB9">
          <w:pPr>
            <w:pStyle w:val="CitaviBibliographyEntry"/>
            <w:rPr>
              <w:lang w:val="en-GB"/>
            </w:rPr>
          </w:pPr>
          <w:bookmarkStart w:id="20" w:name="_CTVL00189144f79fd104396ac0c16f50fc0bacf"/>
          <w:bookmarkEnd w:id="19"/>
          <w:r w:rsidRPr="00D37399">
            <w:rPr>
              <w:lang w:val="en-GB"/>
            </w:rPr>
            <w:t>Atkinson TH, Foltz JL, Connor MD (1988) Bionomics of Pissodes nemorensis Germar (Coleoptera: Curculionidae) in Northern Florida. Annals of the Entomological Society of America 81: 255–261. doi:10.1093/aesa/81.2.255.</w:t>
          </w:r>
        </w:p>
        <w:p w14:paraId="6489C64D" w14:textId="77777777" w:rsidR="006B5AB9" w:rsidRPr="00D37399" w:rsidRDefault="006B5AB9" w:rsidP="006B5AB9">
          <w:pPr>
            <w:pStyle w:val="CitaviBibliographyEntry"/>
            <w:rPr>
              <w:lang w:val="en-GB"/>
            </w:rPr>
          </w:pPr>
          <w:bookmarkStart w:id="21" w:name="_CTVL001491050acc17e4f079492dec835245806"/>
          <w:bookmarkEnd w:id="20"/>
          <w:r w:rsidRPr="00D37399">
            <w:rPr>
              <w:lang w:val="en-GB"/>
            </w:rPr>
            <w:t>Augustynczik AL, Asbeck T, Basile M, Jonker M, Knuff A, Yousefpour R, Hanewinkel M (2020) Reconciling forest profitability and biodiversity conservation under disturbance risk: the role of forest management and salvage logging. Environmental Research Letters 15. doi:10.1088/1748-9326/abad5a.</w:t>
          </w:r>
        </w:p>
        <w:p w14:paraId="223DFC11" w14:textId="77777777" w:rsidR="006B5AB9" w:rsidRPr="00D37399" w:rsidRDefault="006B5AB9" w:rsidP="006B5AB9">
          <w:pPr>
            <w:pStyle w:val="CitaviBibliographyEntry"/>
            <w:rPr>
              <w:lang w:val="en-GB"/>
            </w:rPr>
          </w:pPr>
          <w:bookmarkStart w:id="22" w:name="_CTVL0017177da1be5d7478ebb321da52846541b"/>
          <w:bookmarkEnd w:id="21"/>
          <w:r w:rsidRPr="00D37399">
            <w:rPr>
              <w:lang w:val="en-GB"/>
            </w:rPr>
            <w:t>Barstad TE, Nilssen AC (2015) Spring phenology and the response to global warming in gall-inducing sawflies. Polar Biology 38: 1503–1513. doi:10.1007/s00300-015-1712-1.</w:t>
          </w:r>
        </w:p>
        <w:p w14:paraId="35CB684C" w14:textId="77777777" w:rsidR="006B5AB9" w:rsidRPr="00D37399" w:rsidRDefault="006B5AB9" w:rsidP="006B5AB9">
          <w:pPr>
            <w:pStyle w:val="CitaviBibliographyEntry"/>
            <w:rPr>
              <w:lang w:val="en-GB"/>
            </w:rPr>
          </w:pPr>
          <w:bookmarkStart w:id="23" w:name="_CTVL001839e3d54870f446ca09218d10f5c0764"/>
          <w:bookmarkEnd w:id="22"/>
          <w:r w:rsidRPr="00D37399">
            <w:rPr>
              <w:lang w:val="en-GB"/>
            </w:rPr>
            <w:t>Basile M, Asbeck T, Jonker M, Knuff AK, Bauhus J, Braunisch V, Mikusinski G, Storch I (2020) What do tree-related microhabitats tell us about the abundance of forest-dwelling bats, birds, and insects? Journal of Environmental Management 264. doi:10.1016/j.jenvman.2020.110401.</w:t>
          </w:r>
        </w:p>
        <w:p w14:paraId="3B3DD8BD" w14:textId="77777777" w:rsidR="006B5AB9" w:rsidRPr="00D37399" w:rsidRDefault="006B5AB9" w:rsidP="006B5AB9">
          <w:pPr>
            <w:pStyle w:val="CitaviBibliographyEntry"/>
            <w:rPr>
              <w:lang w:val="en-GB"/>
            </w:rPr>
          </w:pPr>
          <w:bookmarkStart w:id="24" w:name="_CTVL001c72e0e210acf44c080b101e59dad2463"/>
          <w:bookmarkEnd w:id="23"/>
          <w:r w:rsidRPr="00D37399">
            <w:rPr>
              <w:lang w:val="en-GB"/>
            </w:rPr>
            <w:t>Basset Y (1988) A composit interception trap for sampling arthropods in tree canpopies. Journal of the Australian Entomological Society 27: 213–219. doi:10.1111/j.1440-6055.1988.tb01527.x.</w:t>
          </w:r>
        </w:p>
        <w:p w14:paraId="08396F8A" w14:textId="77777777" w:rsidR="006B5AB9" w:rsidRPr="00D37399" w:rsidRDefault="006B5AB9" w:rsidP="006B5AB9">
          <w:pPr>
            <w:pStyle w:val="CitaviBibliographyEntry"/>
            <w:rPr>
              <w:lang w:val="en-GB"/>
            </w:rPr>
          </w:pPr>
          <w:bookmarkStart w:id="25" w:name="_CTVL0010ca3a2168d9d4502a71cfeaeb8587cb6"/>
          <w:bookmarkEnd w:id="24"/>
          <w:r w:rsidRPr="00D37399">
            <w:rPr>
              <w:lang w:val="en-GB"/>
            </w:rPr>
            <w:t>Basset Y, Springate ND, Aberlenc HP, Delvare G (1997) A review of methods for sampling arthropods in tree canopies. Canopy Arthropods (ed. by NE Stork, J Adis &amp; RK Didham) Chapman and Hall, London, pp. 27–52.</w:t>
          </w:r>
        </w:p>
        <w:p w14:paraId="32A5C516" w14:textId="77777777" w:rsidR="006B5AB9" w:rsidRPr="00D37399" w:rsidRDefault="006B5AB9" w:rsidP="006B5AB9">
          <w:pPr>
            <w:pStyle w:val="CitaviBibliographyEntry"/>
            <w:rPr>
              <w:lang w:val="en-GB"/>
            </w:rPr>
          </w:pPr>
          <w:bookmarkStart w:id="26" w:name="_CTVL001a6c88abad540438c95d8514b75544827"/>
          <w:bookmarkEnd w:id="25"/>
          <w:r w:rsidRPr="00D37399">
            <w:rPr>
              <w:lang w:val="en-GB"/>
            </w:rPr>
            <w:t>Begum HA, Iqbal J, Aziz A (2021) Characterization of pollen profile of Apis mellifera L. in arid region of Pakistan. Saudi Journal of Biological Sciences 28: 2964–2974. doi:10.1016/j.sjbs.2021.02.035.</w:t>
          </w:r>
        </w:p>
        <w:p w14:paraId="08D08A0B" w14:textId="77777777" w:rsidR="006B5AB9" w:rsidRPr="00D37399" w:rsidRDefault="006B5AB9" w:rsidP="006B5AB9">
          <w:pPr>
            <w:pStyle w:val="CitaviBibliographyEntry"/>
            <w:rPr>
              <w:lang w:val="en-GB"/>
            </w:rPr>
          </w:pPr>
          <w:bookmarkStart w:id="27" w:name="_CTVL0014b17e38222464b77ae737a3774ee46a4"/>
          <w:bookmarkEnd w:id="26"/>
          <w:r w:rsidRPr="00D37399">
            <w:rPr>
              <w:lang w:val="en-GB"/>
            </w:rPr>
            <w:t>Bilgo E, Vantaux A, Sanon A, Ilboudo S, Dabire RK, Jacobs-Lorena M, Diabate A (2018) Field assessment of potential sugar feeding stations for disseminating bacteria in a paratransgenic approach to control malaria. Malaria Journal 17. doi:10.1186/s12936-018-2516-x.</w:t>
          </w:r>
        </w:p>
        <w:p w14:paraId="4BFB21E3" w14:textId="77777777" w:rsidR="006B5AB9" w:rsidRPr="00D37399" w:rsidRDefault="006B5AB9" w:rsidP="006B5AB9">
          <w:pPr>
            <w:pStyle w:val="CitaviBibliographyEntry"/>
            <w:rPr>
              <w:lang w:val="en-GB"/>
            </w:rPr>
          </w:pPr>
          <w:bookmarkStart w:id="28" w:name="_CTVL0012bcbfcf6a1994194ac6fec9bc57ff702"/>
          <w:bookmarkEnd w:id="27"/>
          <w:r w:rsidRPr="00D37399">
            <w:rPr>
              <w:lang w:val="en-GB"/>
            </w:rPr>
            <w:t>Bogusch P, Schlaghamersky J (2010) Aphid secretions as an Alternative Glycid source for Cuckoobee species of the genus Sphecodes (Hymenoptera. Halictidae). Entomologia Generalis 32: 237–241. doi:10.1127/entom.gen/32/2010/237.</w:t>
          </w:r>
        </w:p>
        <w:p w14:paraId="39FB4C25" w14:textId="77777777" w:rsidR="006B5AB9" w:rsidRPr="00D37399" w:rsidRDefault="006B5AB9" w:rsidP="006B5AB9">
          <w:pPr>
            <w:pStyle w:val="CitaviBibliographyEntry"/>
            <w:rPr>
              <w:lang w:val="en-GB"/>
            </w:rPr>
          </w:pPr>
          <w:bookmarkStart w:id="29" w:name="_CTVL001310c656bf831494e98d4244d71a5015b"/>
          <w:bookmarkEnd w:id="28"/>
          <w:r w:rsidRPr="00D37399">
            <w:rPr>
              <w:lang w:val="en-GB"/>
            </w:rPr>
            <w:t>Bohannon GR, Johnson CL, Jetton RM, Oten KL (2022) Phenology and Voltinism of Emerald Ash Borer (Coleoptera: Buprestidae) in Central North Carolina. Environmental Entomology 51: 1077–1085. doi:10.1093/ee/nvac088.</w:t>
          </w:r>
        </w:p>
        <w:p w14:paraId="72FB3E97" w14:textId="77777777" w:rsidR="006B5AB9" w:rsidRPr="00D37399" w:rsidRDefault="006B5AB9" w:rsidP="006B5AB9">
          <w:pPr>
            <w:pStyle w:val="CitaviBibliographyEntry"/>
            <w:rPr>
              <w:lang w:val="en-GB"/>
            </w:rPr>
          </w:pPr>
          <w:bookmarkStart w:id="30" w:name="_CTVL00130b3a9dd16124efe9158cc0a75676f42"/>
          <w:bookmarkEnd w:id="29"/>
          <w:r w:rsidRPr="00D37399">
            <w:rPr>
              <w:lang w:val="en-GB"/>
            </w:rPr>
            <w:t>Bolliger J, Collet M, Hohl M, Obrist MK (2020) Automated flight-interception traps for interval sampling of insects. PLOS ONE 15: e0229476. doi:10.1371/journal.pone.0229476.</w:t>
          </w:r>
        </w:p>
        <w:p w14:paraId="16E18D5C" w14:textId="77777777" w:rsidR="006B5AB9" w:rsidRPr="00D37399" w:rsidRDefault="006B5AB9" w:rsidP="006B5AB9">
          <w:pPr>
            <w:pStyle w:val="CitaviBibliographyEntry"/>
            <w:rPr>
              <w:lang w:val="en-GB"/>
            </w:rPr>
          </w:pPr>
          <w:bookmarkStart w:id="31" w:name="_CTVL0016edfcd2cdfe44cd6b7a4e437bc667702"/>
          <w:bookmarkEnd w:id="30"/>
          <w:r w:rsidRPr="00D37399">
            <w:rPr>
              <w:lang w:val="en-GB"/>
            </w:rPr>
            <w:t>Borges PA, Lamelas-Lopez L, Stuben PE, Ros-Prieto A, Gabriel R, Boieiro M, Tsafack N, Ferreira MT (2022) SLAM Project-Long Term Ecological Study of the Impacts of Climate Change in the Natural Forest of Azores: II-A survey of exotic arthropods in disturbed forest habitats. Biodiversity Data Journal 10: e81410. doi:10.3897/BDJ.10.e81410.</w:t>
          </w:r>
        </w:p>
        <w:p w14:paraId="741FD531" w14:textId="77777777" w:rsidR="006B5AB9" w:rsidRPr="00D37399" w:rsidRDefault="006B5AB9" w:rsidP="006B5AB9">
          <w:pPr>
            <w:pStyle w:val="CitaviBibliographyEntry"/>
            <w:rPr>
              <w:lang w:val="en-GB"/>
            </w:rPr>
          </w:pPr>
          <w:bookmarkStart w:id="32" w:name="_CTVL0012829d838e9a045aeb57d4e08469d7480"/>
          <w:bookmarkEnd w:id="31"/>
          <w:r w:rsidRPr="00D37399">
            <w:rPr>
              <w:lang w:val="en-GB"/>
            </w:rPr>
            <w:lastRenderedPageBreak/>
            <w:t>Boscardin J, Costa EC, Delabie JH, Garlet J (2014) The effect of fire over richness of ants (Hymenoptera: Formicidae) associated to Pinus elliottii Engelm. in Southern Brazil. Ciência Florestal 24: 1027–1036.</w:t>
          </w:r>
        </w:p>
        <w:p w14:paraId="608B9A24" w14:textId="77777777" w:rsidR="006B5AB9" w:rsidRPr="00D37399" w:rsidRDefault="006B5AB9" w:rsidP="006B5AB9">
          <w:pPr>
            <w:pStyle w:val="CitaviBibliographyEntry"/>
            <w:rPr>
              <w:lang w:val="en-GB"/>
            </w:rPr>
          </w:pPr>
          <w:bookmarkStart w:id="33" w:name="_CTVL001b2cbcaef95704b9798f1159f7652a277"/>
          <w:bookmarkEnd w:id="32"/>
          <w:r w:rsidRPr="00D37399">
            <w:rPr>
              <w:lang w:val="en-GB"/>
            </w:rPr>
            <w:t>Burner RC, Birkemoe T, Olsen SL, Sverdrup-Thygeson A (2020) Sampling beetle communities: Trap design interacts with weather and species traits to bias capture rates. Ecology and Evolution 10: 14300–14308. doi:10.1002/ece3.7029.</w:t>
          </w:r>
        </w:p>
        <w:p w14:paraId="5FE10113" w14:textId="77777777" w:rsidR="006B5AB9" w:rsidRPr="00D37399" w:rsidRDefault="006B5AB9" w:rsidP="006B5AB9">
          <w:pPr>
            <w:pStyle w:val="CitaviBibliographyEntry"/>
            <w:rPr>
              <w:lang w:val="en-GB"/>
            </w:rPr>
          </w:pPr>
          <w:bookmarkStart w:id="34" w:name="_CTVL0013a4e7d38b0c648e9b4fec00b81be48d9"/>
          <w:bookmarkEnd w:id="33"/>
          <w:r w:rsidRPr="00D37399">
            <w:rPr>
              <w:lang w:val="en-GB"/>
            </w:rPr>
            <w:t>Busse A, Bässler C, Brandl R, Friess N, Hacker H, Heidrich L, Hilmers T, Merkel-Wallner G, Schmid-Egger C, Seifert L, Müller J (2022) Light and Malaise traps tell different stories about the spatial variations in arthropod biomass and method-specific insect abundance. Insect Conservation and Diversity 15: 655–665. doi:10.1111/icad.12592.</w:t>
          </w:r>
        </w:p>
        <w:p w14:paraId="3097D30D" w14:textId="77777777" w:rsidR="006B5AB9" w:rsidRPr="00D37399" w:rsidRDefault="006B5AB9" w:rsidP="006B5AB9">
          <w:pPr>
            <w:pStyle w:val="CitaviBibliographyEntry"/>
            <w:rPr>
              <w:lang w:val="en-GB"/>
            </w:rPr>
          </w:pPr>
          <w:bookmarkStart w:id="35" w:name="_CTVL00145d705c75a3348f5b6c3c15a74fa1ce0"/>
          <w:bookmarkEnd w:id="34"/>
          <w:r w:rsidRPr="00D37399">
            <w:rPr>
              <w:lang w:val="en-GB"/>
            </w:rPr>
            <w:t>Campbell JW, Hanula JL (2007) Efficiency of Malaise traps and colored pan traps for collecting flower visiting insects from three forested ecosystems. Journal of Insect Conservation 11: 399–408. doi:10.1007/s10841-006-9055-4.</w:t>
          </w:r>
        </w:p>
        <w:p w14:paraId="65C72D13" w14:textId="77777777" w:rsidR="006B5AB9" w:rsidRPr="00D37399" w:rsidRDefault="006B5AB9" w:rsidP="006B5AB9">
          <w:pPr>
            <w:pStyle w:val="CitaviBibliographyEntry"/>
            <w:rPr>
              <w:lang w:val="en-GB"/>
            </w:rPr>
          </w:pPr>
          <w:bookmarkStart w:id="36" w:name="_CTVL001c2705d8a68204c1f8bb6a29dab8a1dc6"/>
          <w:bookmarkEnd w:id="35"/>
          <w:r w:rsidRPr="00D37399">
            <w:rPr>
              <w:lang w:val="en-GB"/>
            </w:rPr>
            <w:t>Charabidze D, Hedouin V (2014) A safe, free and efficient way to control</w:t>
          </w:r>
          <w:bookmarkEnd w:id="36"/>
          <w:r w:rsidRPr="00D37399">
            <w:rPr>
              <w:lang w:val="en-GB"/>
            </w:rPr>
            <w:t xml:space="preserve"> </w:t>
          </w:r>
          <w:r w:rsidRPr="00D37399">
            <w:rPr>
              <w:i/>
              <w:lang w:val="en-GB"/>
            </w:rPr>
            <w:t>Nasonia vitripennis</w:t>
          </w:r>
          <w:r w:rsidRPr="00D37399">
            <w:rPr>
              <w:lang w:val="en-GB"/>
            </w:rPr>
            <w:t>, a common pest in forensic entomology laboratories. Forensic Science International 245: 63–64. doi:10.1016/j.forsciint.2014.10.015.</w:t>
          </w:r>
        </w:p>
        <w:p w14:paraId="1F773AAE" w14:textId="77777777" w:rsidR="006B5AB9" w:rsidRPr="00D37399" w:rsidRDefault="006B5AB9" w:rsidP="006B5AB9">
          <w:pPr>
            <w:pStyle w:val="CitaviBibliographyEntry"/>
            <w:rPr>
              <w:lang w:val="en-GB"/>
            </w:rPr>
          </w:pPr>
          <w:bookmarkStart w:id="37" w:name="_CTVL0018b98a47c65644256bb8313f4a20062fd"/>
          <w:r w:rsidRPr="00D37399">
            <w:rPr>
              <w:lang w:val="en-GB"/>
            </w:rPr>
            <w:t>Cheng MY, Lien LC (2012a) A hybrid AI-based particle bee algorithm for facility layout optimization. Engineering with Computers 28: 57–69. doi:10.1007/s00366-011-0216-z.</w:t>
          </w:r>
        </w:p>
        <w:p w14:paraId="17851811" w14:textId="77777777" w:rsidR="006B5AB9" w:rsidRPr="00D37399" w:rsidRDefault="006B5AB9" w:rsidP="006B5AB9">
          <w:pPr>
            <w:pStyle w:val="CitaviBibliographyEntry"/>
            <w:rPr>
              <w:lang w:val="en-GB"/>
            </w:rPr>
          </w:pPr>
          <w:bookmarkStart w:id="38" w:name="_CTVL001f6dbe330349a4657a4fdc1f973250ffa"/>
          <w:bookmarkEnd w:id="37"/>
          <w:r w:rsidRPr="00D37399">
            <w:rPr>
              <w:lang w:val="en-GB"/>
            </w:rPr>
            <w:t>Cheng MY, Lien LC (2012b) Hybrid Artificial Intelligence-Based PBA for Benchmark Functions and Facility Layout Design Optimization. JOURNAL OF COMPUTING IN CIVIL ENGINEERING 26: 612–624. doi:10.1061/(ASCE)CP.1943-5487.0000163.</w:t>
          </w:r>
        </w:p>
        <w:p w14:paraId="72593B51" w14:textId="77777777" w:rsidR="006B5AB9" w:rsidRPr="00D37399" w:rsidRDefault="006B5AB9" w:rsidP="006B5AB9">
          <w:pPr>
            <w:pStyle w:val="CitaviBibliographyEntry"/>
            <w:rPr>
              <w:lang w:val="en-GB"/>
            </w:rPr>
          </w:pPr>
          <w:bookmarkStart w:id="39" w:name="_CTVL0014ae5d26bbff741ba962df46f93175aa6"/>
          <w:bookmarkEnd w:id="38"/>
          <w:r w:rsidRPr="00D37399">
            <w:rPr>
              <w:lang w:val="en-GB"/>
            </w:rPr>
            <w:t>Cobb L, Muinck E de, Kollias S, Skage M, Gilfillan GD, Sydenham MA, Qiao SW, Star B (2024) High-throughput sequencing of insect specimens with sub-optimal DNA preservation using a practical, plate-based Illumina-compatible Tn5 transposase library preparation method. PLOS ONE 19. doi:10.1371/journal.pone.0300865.</w:t>
          </w:r>
        </w:p>
        <w:p w14:paraId="2E7DC10A" w14:textId="77777777" w:rsidR="006B5AB9" w:rsidRPr="00D37399" w:rsidRDefault="006B5AB9" w:rsidP="006B5AB9">
          <w:pPr>
            <w:pStyle w:val="CitaviBibliographyEntry"/>
            <w:rPr>
              <w:lang w:val="en-GB"/>
            </w:rPr>
          </w:pPr>
          <w:bookmarkStart w:id="40" w:name="_CTVL001fe5f54c0aa00446cb69b00f7e167d66a"/>
          <w:bookmarkEnd w:id="39"/>
          <w:r w:rsidRPr="00D37399">
            <w:rPr>
              <w:lang w:val="en-GB"/>
            </w:rPr>
            <w:t>Conrad KF, Woiwod IP, Parsons M, Fox R, Warren MS (2004) Long-term population trends in widespread British moths. Journal of Insect Conservation 8: 119–136. doi:10.1023/B:JICO.0000045810.36433.c6.</w:t>
          </w:r>
        </w:p>
        <w:p w14:paraId="72D233A9" w14:textId="77777777" w:rsidR="006B5AB9" w:rsidRPr="00D37399" w:rsidRDefault="006B5AB9" w:rsidP="006B5AB9">
          <w:pPr>
            <w:pStyle w:val="CitaviBibliographyEntry"/>
            <w:rPr>
              <w:lang w:val="en-GB"/>
            </w:rPr>
          </w:pPr>
          <w:bookmarkStart w:id="41" w:name="_CTVL001d9a354a54bc54cc0a306e67dabe8a626"/>
          <w:bookmarkEnd w:id="40"/>
          <w:r w:rsidRPr="00D37399">
            <w:rPr>
              <w:lang w:val="en-GB"/>
            </w:rPr>
            <w:t>Cunningham SA, Schellhorn NA, Marcora A, Batley M (2013) Movement and phenology of bees in a subtropical Australian agricultural landscape. Austral Ecology 38: 456–464. doi:10.1111/j.1442-9993.2012.02432.x.</w:t>
          </w:r>
        </w:p>
        <w:p w14:paraId="178F480A" w14:textId="77777777" w:rsidR="006B5AB9" w:rsidRPr="00D37399" w:rsidRDefault="006B5AB9" w:rsidP="006B5AB9">
          <w:pPr>
            <w:pStyle w:val="CitaviBibliographyEntry"/>
            <w:rPr>
              <w:lang w:val="en-GB"/>
            </w:rPr>
          </w:pPr>
          <w:bookmarkStart w:id="42" w:name="_CTVL0011c51a968681945e2800fc8b9e2f8bfba"/>
          <w:bookmarkEnd w:id="41"/>
          <w:r w:rsidRPr="00D37399">
            <w:rPr>
              <w:lang w:val="en-GB"/>
            </w:rPr>
            <w:t>Davidson W, Rieske LK (2016) Establishment of classical biological control targeting emerald ash borer is facilitated by use of insecticides, with little effect on native arthropod communities. Biological Control 101: 78–86. doi:10.1016/j.biocontrol.2016.06.010.</w:t>
          </w:r>
        </w:p>
        <w:p w14:paraId="30E59884" w14:textId="77777777" w:rsidR="006B5AB9" w:rsidRPr="00D37399" w:rsidRDefault="006B5AB9" w:rsidP="006B5AB9">
          <w:pPr>
            <w:pStyle w:val="CitaviBibliographyEntry"/>
            <w:rPr>
              <w:lang w:val="en-GB"/>
            </w:rPr>
          </w:pPr>
          <w:bookmarkStart w:id="43" w:name="_CTVL00121b99be04eeb478a95b6e1bde18a0dcc"/>
          <w:bookmarkEnd w:id="42"/>
          <w:r w:rsidRPr="00D37399">
            <w:rPr>
              <w:lang w:val="en-GB"/>
            </w:rPr>
            <w:t>Drummond FA, Collins JA (2020) Temporal Dynamics of the Blueberry Maggot Fly (Diptera: Tephritidae) and its Primary Parasitoid,</w:t>
          </w:r>
          <w:bookmarkEnd w:id="43"/>
          <w:r w:rsidRPr="00D37399">
            <w:rPr>
              <w:lang w:val="en-GB"/>
            </w:rPr>
            <w:t xml:space="preserve"> </w:t>
          </w:r>
          <w:r w:rsidRPr="00D37399">
            <w:rPr>
              <w:i/>
              <w:lang w:val="en-GB"/>
            </w:rPr>
            <w:t>Biosteres melleus</w:t>
          </w:r>
          <w:r w:rsidRPr="00D37399">
            <w:rPr>
              <w:lang w:val="en-GB"/>
            </w:rPr>
            <w:t xml:space="preserve"> (Hymenoptera: Braconidae), in the Maine Wild Blueberry System. Journal of Economic Entomology 113: 720–730. doi:10.1093/jee/toz326.</w:t>
          </w:r>
        </w:p>
        <w:p w14:paraId="4590DF8A" w14:textId="77777777" w:rsidR="006B5AB9" w:rsidRPr="00D37399" w:rsidRDefault="006B5AB9" w:rsidP="006B5AB9">
          <w:pPr>
            <w:pStyle w:val="CitaviBibliographyEntry"/>
            <w:rPr>
              <w:lang w:val="en-GB"/>
            </w:rPr>
          </w:pPr>
          <w:bookmarkStart w:id="44" w:name="_CTVL001ddf13aa0566e45d9b0fb87192687039d"/>
          <w:r w:rsidRPr="00D37399">
            <w:rPr>
              <w:lang w:val="en-GB"/>
            </w:rPr>
            <w:t>Fijen TP, Read SF, Walker MK, Gee M, Nelson WR, Howlett BG (2022) Different landscape features within a simplified agroecosystem support diverse pollinators and their service to crop plants. Landscape Ecology 37: 1787–1799. doi:10.1007/s10980-022-01423-x.</w:t>
          </w:r>
        </w:p>
        <w:p w14:paraId="25301A2C" w14:textId="77777777" w:rsidR="006B5AB9" w:rsidRPr="00D37399" w:rsidRDefault="006B5AB9" w:rsidP="006B5AB9">
          <w:pPr>
            <w:pStyle w:val="CitaviBibliographyEntry"/>
            <w:rPr>
              <w:lang w:val="en-GB"/>
            </w:rPr>
          </w:pPr>
          <w:bookmarkStart w:id="45" w:name="_CTVL00116001bc5364f44d1a4b57a9e4811e6e0"/>
          <w:bookmarkEnd w:id="44"/>
          <w:r w:rsidRPr="00D37399">
            <w:rPr>
              <w:lang w:val="en-GB"/>
            </w:rPr>
            <w:t>Fowler HG, Silva CA, Venticinque E (1993) Size, taxonomic and biomass distributions of flying insects in Central Amazonia: Forest edge vs. understory. Revista de Biologia Tropical 41: 755–760.</w:t>
          </w:r>
        </w:p>
        <w:p w14:paraId="7F4342B2" w14:textId="77777777" w:rsidR="006B5AB9" w:rsidRPr="00D37399" w:rsidRDefault="006B5AB9" w:rsidP="006B5AB9">
          <w:pPr>
            <w:pStyle w:val="CitaviBibliographyEntry"/>
            <w:rPr>
              <w:lang w:val="en-GB"/>
            </w:rPr>
          </w:pPr>
          <w:bookmarkStart w:id="46" w:name="_CTVL0016f8bab867bdb49c3a3600f2edda58258"/>
          <w:bookmarkEnd w:id="45"/>
          <w:r w:rsidRPr="00D37399">
            <w:rPr>
              <w:lang w:val="en-GB"/>
            </w:rPr>
            <w:t>Franco W, Feitosa RM (2018) Discovery of the termite specialist ant genus</w:t>
          </w:r>
          <w:bookmarkEnd w:id="46"/>
          <w:r w:rsidRPr="00D37399">
            <w:rPr>
              <w:lang w:val="en-GB"/>
            </w:rPr>
            <w:t xml:space="preserve"> </w:t>
          </w:r>
          <w:r w:rsidRPr="00D37399">
            <w:rPr>
              <w:i/>
              <w:lang w:val="en-GB"/>
            </w:rPr>
            <w:t>Centromyrmex</w:t>
          </w:r>
          <w:r w:rsidRPr="00D37399">
            <w:rPr>
              <w:lang w:val="en-GB"/>
            </w:rPr>
            <w:t>, Mayr 1866 (Hymenoptera: Formicidae: Ponerinae) for the Guiana Shield. Sociobiology 65: 345–347. doi:10.13102/sociobiology.v65i2.2069.</w:t>
          </w:r>
        </w:p>
        <w:p w14:paraId="7706AF7C" w14:textId="77777777" w:rsidR="006B5AB9" w:rsidRPr="00D37399" w:rsidRDefault="006B5AB9" w:rsidP="006B5AB9">
          <w:pPr>
            <w:pStyle w:val="CitaviBibliographyEntry"/>
            <w:rPr>
              <w:lang w:val="en-GB"/>
            </w:rPr>
          </w:pPr>
          <w:bookmarkStart w:id="47" w:name="_CTVL001e98f4387b7244977b64d3707f8ad6a9a"/>
          <w:r w:rsidRPr="00D37399">
            <w:rPr>
              <w:lang w:val="en-GB"/>
            </w:rPr>
            <w:lastRenderedPageBreak/>
            <w:t>Goßner M, Ammer U (2006) The effects of Douglas-fir on tree-specific arthropod communities in mixed species stands with European beech and Norway spruce. European Journal of Forest Research 125: 221–235. doi:10.1007/s10342-006-0113-y.</w:t>
          </w:r>
        </w:p>
        <w:p w14:paraId="432A2424" w14:textId="77777777" w:rsidR="006B5AB9" w:rsidRPr="00D37399" w:rsidRDefault="006B5AB9" w:rsidP="006B5AB9">
          <w:pPr>
            <w:pStyle w:val="CitaviBibliographyEntry"/>
            <w:rPr>
              <w:lang w:val="en-GB"/>
            </w:rPr>
          </w:pPr>
          <w:bookmarkStart w:id="48" w:name="_CTVL0016184bd45daa44080a7d616ac7f8647eb"/>
          <w:bookmarkEnd w:id="47"/>
          <w:r w:rsidRPr="00D37399">
            <w:rPr>
              <w:lang w:val="en-GB"/>
            </w:rPr>
            <w:t>Gossner M, Liston A, Spaeth J (2007) Sawflies in the crowns of native and exotic trees, sampled with flight-interception traps in southern Germany (Hymenoptera: Symphyta). Entomologia Generalis 30: 273–282. doi:10.1127/entom.gen/30/2008/273.</w:t>
          </w:r>
        </w:p>
        <w:p w14:paraId="0CBB95E1" w14:textId="77777777" w:rsidR="006B5AB9" w:rsidRPr="00D37399" w:rsidRDefault="006B5AB9" w:rsidP="006B5AB9">
          <w:pPr>
            <w:pStyle w:val="CitaviBibliographyEntry"/>
            <w:rPr>
              <w:lang w:val="en-GB"/>
            </w:rPr>
          </w:pPr>
          <w:bookmarkStart w:id="49" w:name="_CTVL00107f7d9ca89cf40f9b6440136b937ac5c"/>
          <w:bookmarkEnd w:id="48"/>
          <w:r w:rsidRPr="00D37399">
            <w:rPr>
              <w:lang w:val="en-GB"/>
            </w:rPr>
            <w:t>Gossner MM, Struwe J-F, Sturm S, Max S, McCutcheon M, Weisser WW, Zytynska SE (2016) Searching for the Optimal Sampling Solution: Variation in Invertebrate Communities, Sample Condition and DNA Quality. PLOS ONE 11: e0148247. doi:10.1371/journal.pone.0148247.</w:t>
          </w:r>
        </w:p>
        <w:p w14:paraId="37016226" w14:textId="77777777" w:rsidR="006B5AB9" w:rsidRPr="00D37399" w:rsidRDefault="006B5AB9" w:rsidP="006B5AB9">
          <w:pPr>
            <w:pStyle w:val="CitaviBibliographyEntry"/>
            <w:rPr>
              <w:lang w:val="en-GB"/>
            </w:rPr>
          </w:pPr>
          <w:bookmarkStart w:id="50" w:name="_CTVL0019aa495c4192449d29e1b6081afabcb92"/>
          <w:bookmarkEnd w:id="49"/>
          <w:r w:rsidRPr="00D37399">
            <w:rPr>
              <w:lang w:val="en-GB"/>
            </w:rPr>
            <w:t>Haack N, Grimm-Seyfarth A, Schlegel M, Wirth C, Bernhard D, Brunk I, Henle K (2021) Patterns of richness across forest beetle communities-A methodological comparison of observed and estimated species numbers. Ecology and Evolution 11: 626–635. doi:10.1002/ece3.7093.</w:t>
          </w:r>
        </w:p>
        <w:p w14:paraId="71F67827" w14:textId="77777777" w:rsidR="006B5AB9" w:rsidRPr="00D37399" w:rsidRDefault="006B5AB9" w:rsidP="006B5AB9">
          <w:pPr>
            <w:pStyle w:val="CitaviBibliographyEntry"/>
            <w:rPr>
              <w:lang w:val="en-GB"/>
            </w:rPr>
          </w:pPr>
          <w:bookmarkStart w:id="51" w:name="_CTVL001e54ebc1d459540438eabcea3d9a34fe6"/>
          <w:bookmarkEnd w:id="50"/>
          <w:r w:rsidRPr="00D37399">
            <w:rPr>
              <w:lang w:val="en-GB"/>
            </w:rPr>
            <w:t>Hallmann CA, Sorg M, Jongejans E, Siepel H, Hofland N, Schwan H, Stenmans W, Müller A, Sumser H, Hörren T, Goulson D, Kroon H de (2017) More than 75 percent decline over 27 years in total flying insect biomass in protected areas. PLOS ONE 12. doi:10.1371/journal.pone.0185809.</w:t>
          </w:r>
        </w:p>
        <w:p w14:paraId="0CE9B7C5" w14:textId="77777777" w:rsidR="006B5AB9" w:rsidRPr="00D37399" w:rsidRDefault="006B5AB9" w:rsidP="006B5AB9">
          <w:pPr>
            <w:pStyle w:val="CitaviBibliographyEntry"/>
            <w:rPr>
              <w:lang w:val="en-GB"/>
            </w:rPr>
          </w:pPr>
          <w:bookmarkStart w:id="52" w:name="_CTVL0015bc2feac1cba41e8842448d986429718"/>
          <w:bookmarkEnd w:id="51"/>
          <w:r w:rsidRPr="00D37399">
            <w:rPr>
              <w:lang w:val="en-GB"/>
            </w:rPr>
            <w:t>Hammond HEJ (1997) Arthropod biodiversity from Populus coarse woody material in north-central Alberta: A review of taxa and collection methods. The Canadian Entomologist 129: 1009–1033. doi:10.4039/Ent1291009-6.</w:t>
          </w:r>
        </w:p>
        <w:p w14:paraId="3295563B" w14:textId="77777777" w:rsidR="006B5AB9" w:rsidRPr="00D37399" w:rsidRDefault="006B5AB9" w:rsidP="006B5AB9">
          <w:pPr>
            <w:pStyle w:val="CitaviBibliographyEntry"/>
            <w:rPr>
              <w:lang w:val="en-GB"/>
            </w:rPr>
          </w:pPr>
          <w:bookmarkStart w:id="53" w:name="_CTVL001aae23ac560cb4585aeae74ee95970e64"/>
          <w:bookmarkEnd w:id="52"/>
          <w:r w:rsidRPr="00D37399">
            <w:rPr>
              <w:lang w:val="en-GB"/>
            </w:rPr>
            <w:t>Hendel AL, Douma JC, Klingenfuss S, Pereira JM, Ruppert L, Spinu AP, Frey J, Denter M, Liu X, Storch I, Klein AM, Braunisch V (2024) Disentangling direct and indirect effects of forest structure on biodiversity: Bottom-up and top-down effects between forestry, bats and their insect prey. Journal of Applied Ecology. doi:10.1111/1365-2664.14822.</w:t>
          </w:r>
        </w:p>
        <w:p w14:paraId="6A7F43E1" w14:textId="77777777" w:rsidR="006B5AB9" w:rsidRPr="00D37399" w:rsidRDefault="006B5AB9" w:rsidP="006B5AB9">
          <w:pPr>
            <w:pStyle w:val="CitaviBibliographyEntry"/>
            <w:rPr>
              <w:lang w:val="en-GB"/>
            </w:rPr>
          </w:pPr>
          <w:bookmarkStart w:id="54" w:name="_CTVL001d79a986e5a384fc798a0bfba0c844a7e"/>
          <w:bookmarkEnd w:id="53"/>
          <w:r w:rsidRPr="00D37399">
            <w:rPr>
              <w:lang w:val="en-GB"/>
            </w:rPr>
            <w:t>Hines JW, Heikkenen HJ (1977) Beetles Attracted to Severed Virginia Pine (Pinus virginiana Mill.). Environmental Entomology 6: 123–127. doi:10.1093/ee/6.1.123.</w:t>
          </w:r>
        </w:p>
        <w:p w14:paraId="3972EF49" w14:textId="77777777" w:rsidR="006B5AB9" w:rsidRPr="00D37399" w:rsidRDefault="006B5AB9" w:rsidP="006B5AB9">
          <w:pPr>
            <w:pStyle w:val="CitaviBibliographyEntry"/>
            <w:rPr>
              <w:lang w:val="en-GB"/>
            </w:rPr>
          </w:pPr>
          <w:bookmarkStart w:id="55" w:name="_CTVL001a626d9271aad4e0b810a27ee8e3cfce6"/>
          <w:bookmarkEnd w:id="54"/>
          <w:r w:rsidRPr="00D37399">
            <w:rPr>
              <w:lang w:val="en-GB"/>
            </w:rPr>
            <w:t>Holzinger WE, Huemer S, Komposch B (2023) Window traps are a potential threat for bats. Hystrix, the Italian Journal of Mammalogy 34: 72–73. doi:10.4404/hystrix-00629-2023.</w:t>
          </w:r>
        </w:p>
        <w:p w14:paraId="4CD69AE5" w14:textId="77777777" w:rsidR="006B5AB9" w:rsidRPr="00D37399" w:rsidRDefault="006B5AB9" w:rsidP="006B5AB9">
          <w:pPr>
            <w:pStyle w:val="CitaviBibliographyEntry"/>
            <w:rPr>
              <w:lang w:val="en-GB"/>
            </w:rPr>
          </w:pPr>
          <w:bookmarkStart w:id="56" w:name="_CTVL001e37e1b282ebf410f8bd1b8ba8ef67216"/>
          <w:bookmarkEnd w:id="55"/>
          <w:r w:rsidRPr="00D37399">
            <w:rPr>
              <w:lang w:val="en-GB"/>
            </w:rPr>
            <w:t>Howlett BG, Walker MK, Le Newstrom-Lloyd, Donovan BJ, Teulon DA (2009) Window traps and direct observations record similar arthropod flower visitor assemblages in two mass flowering crops. Journal of Applied Entomology 133: 553–564. doi:10.1111/j.1439-0418.2009.01395.x.</w:t>
          </w:r>
        </w:p>
        <w:p w14:paraId="038152C8" w14:textId="77777777" w:rsidR="006B5AB9" w:rsidRPr="00D37399" w:rsidRDefault="006B5AB9" w:rsidP="006B5AB9">
          <w:pPr>
            <w:pStyle w:val="CitaviBibliographyEntry"/>
            <w:rPr>
              <w:lang w:val="en-GB"/>
            </w:rPr>
          </w:pPr>
          <w:bookmarkStart w:id="57" w:name="_CTVL0019e3fc11e8fc341c7b224fb8e90203d3c"/>
          <w:bookmarkEnd w:id="56"/>
          <w:r w:rsidRPr="00D37399">
            <w:rPr>
              <w:lang w:val="en-GB"/>
            </w:rPr>
            <w:t>Hyvärinen E, Kouki J, Martikainen P (2006) A comparison of three trapping methods used to survey forest-dwelling Coleoptera. European Jorunal of Entomology 103: 397–407. doi:10.14411/eje.2006.054.</w:t>
          </w:r>
        </w:p>
        <w:p w14:paraId="5484D0E8" w14:textId="77777777" w:rsidR="006B5AB9" w:rsidRPr="00D37399" w:rsidRDefault="006B5AB9" w:rsidP="006B5AB9">
          <w:pPr>
            <w:pStyle w:val="CitaviBibliographyEntry"/>
            <w:rPr>
              <w:lang w:val="en-GB"/>
            </w:rPr>
          </w:pPr>
          <w:bookmarkStart w:id="58" w:name="_CTVL001761a547798124f7fa3f60966e49f11fe"/>
          <w:bookmarkEnd w:id="57"/>
          <w:r w:rsidRPr="00D37399">
            <w:rPr>
              <w:lang w:val="en-GB"/>
            </w:rPr>
            <w:t>Inari N, Nagamitsu T, Kenta T, Goka K, Hiura T (2005) Spatial and temporal pattern of introduced</w:t>
          </w:r>
          <w:bookmarkEnd w:id="58"/>
          <w:r w:rsidRPr="00D37399">
            <w:rPr>
              <w:lang w:val="en-GB"/>
            </w:rPr>
            <w:t xml:space="preserve"> </w:t>
          </w:r>
          <w:r w:rsidRPr="00D37399">
            <w:rPr>
              <w:i/>
              <w:lang w:val="en-GB"/>
            </w:rPr>
            <w:t>Bombus terrestris</w:t>
          </w:r>
          <w:r w:rsidRPr="00D37399">
            <w:rPr>
              <w:lang w:val="en-GB"/>
            </w:rPr>
            <w:t xml:space="preserve"> abundance in Hokkaido, Japan, and its potential impact on native bumblebees. Population Ecology 47: 77–82. doi:10.1007/s10144-004-0205-9.</w:t>
          </w:r>
        </w:p>
        <w:p w14:paraId="139672F9" w14:textId="77777777" w:rsidR="006B5AB9" w:rsidRPr="00D37399" w:rsidRDefault="006B5AB9" w:rsidP="006B5AB9">
          <w:pPr>
            <w:pStyle w:val="CitaviBibliographyEntry"/>
            <w:rPr>
              <w:lang w:val="en-GB"/>
            </w:rPr>
          </w:pPr>
          <w:bookmarkStart w:id="59" w:name="_CTVL00160384546104e4bc1ab6a638f44ec5439"/>
          <w:r w:rsidRPr="00D37399">
            <w:rPr>
              <w:lang w:val="en-GB"/>
            </w:rPr>
            <w:t>Jäkel A, Roth M (2004) Conversion of single-layered Scots pine monocultures into close-to-nature mixed hardwood forests: effects on parasitoid wasps as pest antagonists. European Journal of Forest Research 123: 203–212. doi:10.1007/s10342-004-0030-x.</w:t>
          </w:r>
        </w:p>
        <w:p w14:paraId="58E86B3C" w14:textId="77777777" w:rsidR="006B5AB9" w:rsidRPr="00D37399" w:rsidRDefault="006B5AB9" w:rsidP="006B5AB9">
          <w:pPr>
            <w:pStyle w:val="CitaviBibliographyEntry"/>
            <w:rPr>
              <w:lang w:val="en-GB"/>
            </w:rPr>
          </w:pPr>
          <w:bookmarkStart w:id="60" w:name="_CTVL001eaec8dbda1894b55a7f09038e9b1564f"/>
          <w:bookmarkEnd w:id="59"/>
          <w:r w:rsidRPr="00D37399">
            <w:rPr>
              <w:lang w:val="en-GB"/>
            </w:rPr>
            <w:t>Juillet JA (1963) A comparison of four types of traps used for capturing flying insects. Canadian Journal of Zoology 41: 219–233. doi:10.1139/z63-023.</w:t>
          </w:r>
        </w:p>
        <w:p w14:paraId="1AF2BE1F" w14:textId="77777777" w:rsidR="006B5AB9" w:rsidRPr="00D37399" w:rsidRDefault="006B5AB9" w:rsidP="006B5AB9">
          <w:pPr>
            <w:pStyle w:val="CitaviBibliographyEntry"/>
            <w:rPr>
              <w:lang w:val="en-GB"/>
            </w:rPr>
          </w:pPr>
          <w:bookmarkStart w:id="61" w:name="_CTVL001a64f07ad094841c0a651d242de0d7d3f"/>
          <w:bookmarkEnd w:id="60"/>
          <w:r w:rsidRPr="00D37399">
            <w:rPr>
              <w:lang w:val="en-GB"/>
            </w:rPr>
            <w:t>Juillet JA (1964) Influence of weather on flight activity of parasitic Hymenoptera. Canadian Journal of Zoology 42: 1133–1141. doi:10.1139/z64-110.</w:t>
          </w:r>
        </w:p>
        <w:p w14:paraId="196BB260" w14:textId="77777777" w:rsidR="006B5AB9" w:rsidRPr="00D37399" w:rsidRDefault="006B5AB9" w:rsidP="006B5AB9">
          <w:pPr>
            <w:pStyle w:val="CitaviBibliographyEntry"/>
            <w:rPr>
              <w:lang w:val="en-GB"/>
            </w:rPr>
          </w:pPr>
          <w:bookmarkStart w:id="62" w:name="_CTVL0019ee6d245ed15405394bf70820b032802"/>
          <w:bookmarkEnd w:id="61"/>
          <w:r w:rsidRPr="00D37399">
            <w:rPr>
              <w:lang w:val="en-GB"/>
            </w:rPr>
            <w:t>Karem J, Woods SA, Drummond F, Stubbs C (2006) Sampling native wasps along both vertical and horizontal gradients in the Maine lowbush blueberry landscape. Environmental Entomology 35: 1083–1093. doi:10.1603/0046-225X-35.4.1083.</w:t>
          </w:r>
        </w:p>
        <w:p w14:paraId="34F57AFA" w14:textId="77777777" w:rsidR="006B5AB9" w:rsidRPr="00D37399" w:rsidRDefault="006B5AB9" w:rsidP="006B5AB9">
          <w:pPr>
            <w:pStyle w:val="CitaviBibliographyEntry"/>
            <w:rPr>
              <w:lang w:val="en-GB"/>
            </w:rPr>
          </w:pPr>
          <w:bookmarkStart w:id="63" w:name="_CTVL001401f916264db466a9bb6391f132f9d87"/>
          <w:bookmarkEnd w:id="62"/>
          <w:r w:rsidRPr="00D37399">
            <w:rPr>
              <w:lang w:val="en-GB"/>
            </w:rPr>
            <w:t>Kaspari M, Pickering J, Windsor D (2001) The reproductive flight phenology of a neotropical ant assemblage. Ecological Entomology 26: 245–257. doi:10.1046/j.1365-2311.2001.00320.x.</w:t>
          </w:r>
        </w:p>
        <w:p w14:paraId="59396A56" w14:textId="77777777" w:rsidR="006B5AB9" w:rsidRPr="00D37399" w:rsidRDefault="006B5AB9" w:rsidP="006B5AB9">
          <w:pPr>
            <w:pStyle w:val="CitaviBibliographyEntry"/>
            <w:rPr>
              <w:lang w:val="en-GB"/>
            </w:rPr>
          </w:pPr>
          <w:bookmarkStart w:id="64" w:name="_CTVL0014023b3ecf8db454e9e3812ba9d28e697"/>
          <w:bookmarkEnd w:id="63"/>
          <w:r w:rsidRPr="00D37399">
            <w:rPr>
              <w:lang w:val="en-GB"/>
            </w:rPr>
            <w:lastRenderedPageBreak/>
            <w:t>Kerr NZ, Wepprich T, Grevstad FS, Dopman EB, Chew FS, Crone EE (2020) Developmental trap or demographic bonanza? Opposing consequences of earlier phenology in a changing climate for a multivoltine butterfly. Global Change Biology 26: 2014–2027. doi:10.1111/gcb.14959.</w:t>
          </w:r>
        </w:p>
        <w:p w14:paraId="11A70500" w14:textId="77777777" w:rsidR="006B5AB9" w:rsidRPr="00D37399" w:rsidRDefault="006B5AB9" w:rsidP="006B5AB9">
          <w:pPr>
            <w:pStyle w:val="CitaviBibliographyEntry"/>
            <w:rPr>
              <w:lang w:val="en-GB"/>
            </w:rPr>
          </w:pPr>
          <w:bookmarkStart w:id="65" w:name="_CTVL0016242e0448a094f98a088e351f0c4c73b"/>
          <w:bookmarkEnd w:id="64"/>
          <w:r w:rsidRPr="00D37399">
            <w:rPr>
              <w:lang w:val="en-GB"/>
            </w:rPr>
            <w:t>Knop E, Gerpe C, Ryser R, Hofmann F, Menz MH, Trösch S, Ursenbacher S, Zoller L, Fontaine C (2018) Rush hours in flower visitors over a day-night cycle. Insect Conservation and Diversity 11: 267–275. doi:10.1111/icad.12277.</w:t>
          </w:r>
        </w:p>
        <w:p w14:paraId="594A23C0" w14:textId="77777777" w:rsidR="006B5AB9" w:rsidRPr="00D37399" w:rsidRDefault="006B5AB9" w:rsidP="006B5AB9">
          <w:pPr>
            <w:pStyle w:val="CitaviBibliographyEntry"/>
            <w:rPr>
              <w:lang w:val="en-GB"/>
            </w:rPr>
          </w:pPr>
          <w:bookmarkStart w:id="66" w:name="_CTVL00107937ea7730d40f79273a2392e6d42d3"/>
          <w:bookmarkEnd w:id="65"/>
          <w:r w:rsidRPr="00D37399">
            <w:rPr>
              <w:lang w:val="en-GB"/>
            </w:rPr>
            <w:t>Knuff AK, Staab M, Frey J, Dormann CF, Asbeck T, Klein AM (2020) Insect abundance in managed forests benefits from multi- layered vegetation. Basic and Applied Ecology 48: 124–135. doi:10.1016/j.baae.2020.09.002.</w:t>
          </w:r>
        </w:p>
        <w:p w14:paraId="5973DCCA" w14:textId="77777777" w:rsidR="006B5AB9" w:rsidRPr="00D37399" w:rsidRDefault="006B5AB9" w:rsidP="006B5AB9">
          <w:pPr>
            <w:pStyle w:val="CitaviBibliographyEntry"/>
            <w:rPr>
              <w:lang w:val="en-GB"/>
            </w:rPr>
          </w:pPr>
          <w:bookmarkStart w:id="67" w:name="_CTVL001f4cfa34958d7441ab46e841cbae6c105"/>
          <w:bookmarkEnd w:id="66"/>
          <w:r w:rsidRPr="00D37399">
            <w:rPr>
              <w:lang w:val="en-GB"/>
            </w:rPr>
            <w:t>Knuff AK, Winiger N, Klein AM, Segelbacher G, Staab M (2019) Optimizing sampling of flying insects using a modified window trap. Methods in Ecology and Evolution 10: 1820–1825. doi:10.1111/2041-210X.13258.</w:t>
          </w:r>
        </w:p>
        <w:p w14:paraId="524FDF58" w14:textId="77777777" w:rsidR="006B5AB9" w:rsidRPr="00D37399" w:rsidRDefault="006B5AB9" w:rsidP="006B5AB9">
          <w:pPr>
            <w:pStyle w:val="CitaviBibliographyEntry"/>
            <w:rPr>
              <w:lang w:val="en-GB"/>
            </w:rPr>
          </w:pPr>
          <w:bookmarkStart w:id="68" w:name="_CTVL00105c679256d6a40b0acbe779226e8c20a"/>
          <w:bookmarkEnd w:id="67"/>
          <w:r w:rsidRPr="00D37399">
            <w:rPr>
              <w:lang w:val="en-GB"/>
            </w:rPr>
            <w:t>Koch EB, Silva PS, Arnhold A, Ferraz EC, Leponce M, Mariano CD, Delabie JH (2024) Contribution of Omnidirectional Flight Traps to Assess the Ant (Hymenoptera: Formicidae) Diversity in an Agroforestry System. Sociobiology 71. doi:10.13102/sociobiology.v71i2.9827.</w:t>
          </w:r>
        </w:p>
        <w:p w14:paraId="4477A764" w14:textId="77777777" w:rsidR="006B5AB9" w:rsidRPr="00D37399" w:rsidRDefault="006B5AB9" w:rsidP="006B5AB9">
          <w:pPr>
            <w:pStyle w:val="CitaviBibliographyEntry"/>
            <w:rPr>
              <w:lang w:val="en-GB"/>
            </w:rPr>
          </w:pPr>
          <w:bookmarkStart w:id="69" w:name="_CTVL001bf3bd8981a8b4fe6829f8ca235699776"/>
          <w:bookmarkEnd w:id="68"/>
          <w:r w:rsidRPr="00D37399">
            <w:rPr>
              <w:lang w:val="en-GB"/>
            </w:rPr>
            <w:t>Kortmann M, Buse J, Hilszczanski J, Jaworski T, Müller J, Thorn S, Roth N (2024) Bark-beetle disturbance severity only moderately alters forest affinity of arthropod communities. Insect Conservation and Diversity 17: 579–588. doi:10.1111/icad.12722.</w:t>
          </w:r>
        </w:p>
        <w:p w14:paraId="22E4CAD8" w14:textId="77777777" w:rsidR="006B5AB9" w:rsidRPr="00D37399" w:rsidRDefault="006B5AB9" w:rsidP="006B5AB9">
          <w:pPr>
            <w:pStyle w:val="CitaviBibliographyEntry"/>
            <w:rPr>
              <w:lang w:val="en-GB"/>
            </w:rPr>
          </w:pPr>
          <w:bookmarkStart w:id="70" w:name="_CTVL00112c6c64412b14000a375d7d32f5fb175"/>
          <w:bookmarkEnd w:id="69"/>
          <w:r w:rsidRPr="00D37399">
            <w:rPr>
              <w:lang w:val="en-GB"/>
            </w:rPr>
            <w:t>Kowalski E, Gossner MM, Türke M, Lange M, Veddeler D, Hessenmöller D, Schulze ED, Weisser WW (2011) The use of forest inventory data for placing flight-interception traps in the forest canopy. Entomologia Experimentalis et Applicata 140: 35–44. doi:10.1111/j.1570-7458.2011.01134.x.</w:t>
          </w:r>
        </w:p>
        <w:p w14:paraId="2DA7A706" w14:textId="77777777" w:rsidR="006B5AB9" w:rsidRPr="00D37399" w:rsidRDefault="006B5AB9" w:rsidP="006B5AB9">
          <w:pPr>
            <w:pStyle w:val="CitaviBibliographyEntry"/>
            <w:rPr>
              <w:lang w:val="en-GB"/>
            </w:rPr>
          </w:pPr>
          <w:bookmarkStart w:id="71" w:name="_CTVL0017c507e478f5b460bbbb7d877c9e95b23"/>
          <w:bookmarkEnd w:id="70"/>
          <w:r w:rsidRPr="00D37399">
            <w:rPr>
              <w:lang w:val="en-GB"/>
            </w:rPr>
            <w:t xml:space="preserve">Kwapich CL, Hölldobler B (2019) Destruction of Spiderwebs and Rescue of Ensnared Nestmates by a Granivorous Desert Ant </w:t>
          </w:r>
          <w:bookmarkEnd w:id="71"/>
          <w:r w:rsidRPr="00D37399">
            <w:rPr>
              <w:lang w:val="en-GB"/>
            </w:rPr>
            <w:t>(</w:t>
          </w:r>
          <w:r w:rsidRPr="00D37399">
            <w:rPr>
              <w:i/>
              <w:lang w:val="en-GB"/>
            </w:rPr>
            <w:t>Veromessor pergandei</w:t>
          </w:r>
          <w:r w:rsidRPr="00D37399">
            <w:rPr>
              <w:lang w:val="en-GB"/>
            </w:rPr>
            <w:t>). The American Naturalist 194: 395–404. doi:10.1086/704338.</w:t>
          </w:r>
        </w:p>
        <w:p w14:paraId="744F2E8C" w14:textId="77777777" w:rsidR="006B5AB9" w:rsidRPr="00D37399" w:rsidRDefault="006B5AB9" w:rsidP="006B5AB9">
          <w:pPr>
            <w:pStyle w:val="CitaviBibliographyEntry"/>
            <w:rPr>
              <w:lang w:val="en-GB"/>
            </w:rPr>
          </w:pPr>
          <w:bookmarkStart w:id="72" w:name="_CTVL0018e44c23345934186a22671bebd46fcc1"/>
          <w:r w:rsidRPr="00D37399">
            <w:rPr>
              <w:lang w:val="en-GB"/>
            </w:rPr>
            <w:t>Kyerematen R, Adu-Acheampong S, Acquah-Lamptey D, Anderson RS (2020) Using Orthoptera and Hymenoptera indicator groups as evidence of degradation in a mining concession (Tarkwa gold mine) in Ghana. International Journal of Tropical Insect Science 40: 221–224. doi:10.1007/s42690-019-00053-2.</w:t>
          </w:r>
        </w:p>
        <w:p w14:paraId="58A18E69" w14:textId="77777777" w:rsidR="006B5AB9" w:rsidRPr="00D37399" w:rsidRDefault="006B5AB9" w:rsidP="006B5AB9">
          <w:pPr>
            <w:pStyle w:val="CitaviBibliographyEntry"/>
            <w:rPr>
              <w:lang w:val="en-GB"/>
            </w:rPr>
          </w:pPr>
          <w:bookmarkStart w:id="73" w:name="_CTVL001eb838eea15694599893b1faa80f558d8"/>
          <w:bookmarkEnd w:id="72"/>
          <w:r w:rsidRPr="00D37399">
            <w:rPr>
              <w:lang w:val="en-GB"/>
            </w:rPr>
            <w:t>Lamarre GP, Molto Q, Fine PV, Baraloto C (2012) A comparison of two common flight interception traps to survey tropical arthropods. ZooKeys: 43–55. doi:10.3897/zookeys.216.3332.</w:t>
          </w:r>
        </w:p>
        <w:p w14:paraId="40500FD2" w14:textId="77777777" w:rsidR="006B5AB9" w:rsidRPr="00D37399" w:rsidRDefault="006B5AB9" w:rsidP="006B5AB9">
          <w:pPr>
            <w:pStyle w:val="CitaviBibliographyEntry"/>
            <w:rPr>
              <w:lang w:val="en-GB"/>
            </w:rPr>
          </w:pPr>
          <w:bookmarkStart w:id="74" w:name="_CTVL001c6dd5177cea34f36a27cdd2f4352da81"/>
          <w:bookmarkEnd w:id="73"/>
          <w:r w:rsidRPr="00D37399">
            <w:rPr>
              <w:lang w:val="en-GB"/>
            </w:rPr>
            <w:t>Le Souchu E, Cours J, Cochenille T, Bouget C, Bankhead-Dronnet S, Braet Y, Burguet P, Gabard C, Galkowski C, Gereys B, Herbrecht F, Joncour B, Marhic E, Michez D, Buhl PN, Noblecourt T, Notton DG, Penigot W, Rasplus JY, Robert T, Staverlokk A, Vincent-Barbaroux C, Salle A (2024) Responses of the hyper-diverse community of canopy-dwelling Hymenoptera to oak decline. Insect Conservation and Diversity 17: 430–448. doi:10.1111/icad.12708.</w:t>
          </w:r>
        </w:p>
        <w:p w14:paraId="419E7C23" w14:textId="77777777" w:rsidR="006B5AB9" w:rsidRPr="00D37399" w:rsidRDefault="006B5AB9" w:rsidP="006B5AB9">
          <w:pPr>
            <w:pStyle w:val="CitaviBibliographyEntry"/>
            <w:rPr>
              <w:lang w:val="en-GB"/>
            </w:rPr>
          </w:pPr>
          <w:bookmarkStart w:id="75" w:name="_CTVL001a12c497bd06f421c90ea8cd3cac5695a"/>
          <w:bookmarkEnd w:id="74"/>
          <w:r w:rsidRPr="00D37399">
            <w:rPr>
              <w:lang w:val="en-GB"/>
            </w:rPr>
            <w:t>Leather S (2005) Insect sampling in forest ecosystems. 1. publ. Blackwell, Malden, Mass.</w:t>
          </w:r>
        </w:p>
        <w:p w14:paraId="5EE68BFE" w14:textId="77777777" w:rsidR="006B5AB9" w:rsidRPr="00D37399" w:rsidRDefault="006B5AB9" w:rsidP="006B5AB9">
          <w:pPr>
            <w:pStyle w:val="CitaviBibliographyEntry"/>
            <w:rPr>
              <w:lang w:val="en-GB"/>
            </w:rPr>
          </w:pPr>
          <w:bookmarkStart w:id="76" w:name="_CTVL00119e7d3b057324f439663bcdfd2e47b69"/>
          <w:bookmarkEnd w:id="75"/>
          <w:r w:rsidRPr="00D37399">
            <w:rPr>
              <w:lang w:val="en-GB"/>
            </w:rPr>
            <w:t>Lee SH, Seung J, Yang YH, Orr M, Lee MH, Tak JH, Vogler AP, Bai M, Lee SH (2023) The Water-Exclusion Trap (WET): A 3D printable window trap collector that prevents DNA degradation. Methods in Ecology and Evolution 14: 2774–2779. doi:10.1111/2041-210X.14205.</w:t>
          </w:r>
        </w:p>
        <w:p w14:paraId="4B790B45" w14:textId="77777777" w:rsidR="006B5AB9" w:rsidRPr="00D37399" w:rsidRDefault="006B5AB9" w:rsidP="006B5AB9">
          <w:pPr>
            <w:pStyle w:val="CitaviBibliographyEntry"/>
            <w:rPr>
              <w:lang w:val="en-GB"/>
            </w:rPr>
          </w:pPr>
          <w:bookmarkStart w:id="77" w:name="_CTVL0013dc4cc5fc221440cae9956f89635826c"/>
          <w:bookmarkEnd w:id="76"/>
          <w:r w:rsidRPr="00D37399">
            <w:rPr>
              <w:lang w:val="en-GB"/>
            </w:rPr>
            <w:t>Leponce M, Corbara B, Delabie JH, Orivel J, Aberlenc HP, Bail J, Barrios H, Campos RI, do Nascimento IC, Compin A, Didham RK, Floren A, Medianero E, Ribeiro SP, Roisin Y, Schmidl J, Tishechkin AK, Winchester NN, Basset Y, Dejean A (2021) Spatial and functional structure of an entire ant assemblage in a lowland Panamanian rainforest. Basic and Applied Ecology 56: 32–44. doi:10.1016/j.baae.2021.06.007.</w:t>
          </w:r>
        </w:p>
        <w:p w14:paraId="582C70EF" w14:textId="77777777" w:rsidR="006B5AB9" w:rsidRPr="00D37399" w:rsidRDefault="006B5AB9" w:rsidP="006B5AB9">
          <w:pPr>
            <w:pStyle w:val="CitaviBibliographyEntry"/>
            <w:rPr>
              <w:lang w:val="en-GB"/>
            </w:rPr>
          </w:pPr>
          <w:bookmarkStart w:id="78" w:name="_CTVL0013744f91d11d44b299d6528029b22362a"/>
          <w:bookmarkEnd w:id="77"/>
          <w:r w:rsidRPr="00D37399">
            <w:rPr>
              <w:lang w:val="en-GB"/>
            </w:rPr>
            <w:t>Li T, Sheng ML, Sun SP, Chen GF, Guo ZH (2012) Effect of the trap color on the capture of ichneumonids wasps (Hymenoptera). Revista Colombiana de Entomologia 38: 338–342.</w:t>
          </w:r>
        </w:p>
        <w:p w14:paraId="74A8D1BF" w14:textId="77777777" w:rsidR="006B5AB9" w:rsidRPr="00D37399" w:rsidRDefault="006B5AB9" w:rsidP="006B5AB9">
          <w:pPr>
            <w:pStyle w:val="CitaviBibliographyEntry"/>
            <w:rPr>
              <w:lang w:val="en-GB"/>
            </w:rPr>
          </w:pPr>
          <w:bookmarkStart w:id="79" w:name="_CTVL001ffe94a70cdef43e5ac6608fd651c59fd"/>
          <w:bookmarkEnd w:id="78"/>
          <w:r w:rsidRPr="00D37399">
            <w:rPr>
              <w:lang w:val="en-GB"/>
            </w:rPr>
            <w:t xml:space="preserve">Lindenmayer DB, Gibbons P, Bourke M, Burgman M, Dickman CR, Ferrier S, Fitzsimons J, Freudenberger D, Garnett ST, Groves C, Hobbs RJ, Kingsford RT, Krebs C, Legge S, Lowe AJ, </w:t>
          </w:r>
          <w:r w:rsidRPr="00D37399">
            <w:rPr>
              <w:lang w:val="en-GB"/>
            </w:rPr>
            <w:lastRenderedPageBreak/>
            <w:t>McLean R, Montambault J, Possingham HP, Radford J, Robinson D, Smallbone L, Thomas D, Varcoe T, Vardon M, Wardle G, Woinarski J, Zerger A (2012) Improving biodiversity monitoring. Austral Ecology 37: 285–294. doi:10.1111/j.1442-9993.2011.02314.x.</w:t>
          </w:r>
        </w:p>
        <w:p w14:paraId="5A850F68" w14:textId="77777777" w:rsidR="006B5AB9" w:rsidRPr="00D37399" w:rsidRDefault="006B5AB9" w:rsidP="006B5AB9">
          <w:pPr>
            <w:pStyle w:val="CitaviBibliographyEntry"/>
            <w:rPr>
              <w:lang w:val="en-GB"/>
            </w:rPr>
          </w:pPr>
          <w:bookmarkStart w:id="80" w:name="_CTVL00135ffd860ee1745a7a8c0120615661201"/>
          <w:bookmarkEnd w:id="79"/>
          <w:r w:rsidRPr="00D37399">
            <w:rPr>
              <w:lang w:val="en-GB"/>
            </w:rPr>
            <w:t>Marquez-Peña J, Domínguez-Haydar Y (2023) Riqueza y diversidad de hormigas (Hymenoptera: Formicidae) segun uso de suelo en dos paisajes agroforestales de Colombia. Revista de Biologia Tropical 71. doi:10.15517/rev.biol.trop.v71i1.52087.</w:t>
          </w:r>
        </w:p>
        <w:p w14:paraId="62348990" w14:textId="77777777" w:rsidR="006B5AB9" w:rsidRPr="00D37399" w:rsidRDefault="006B5AB9" w:rsidP="006B5AB9">
          <w:pPr>
            <w:pStyle w:val="CitaviBibliographyEntry"/>
            <w:rPr>
              <w:lang w:val="en-GB"/>
            </w:rPr>
          </w:pPr>
          <w:bookmarkStart w:id="81" w:name="_CTVL001e6cae299d22d4d109830edca472e0e37"/>
          <w:bookmarkEnd w:id="80"/>
          <w:r w:rsidRPr="00D37399">
            <w:rPr>
              <w:lang w:val="en-GB"/>
            </w:rPr>
            <w:t>Martinez AS, Fischbein D, Villacide JM, Corley JC (2019) Trapping success and flight behavior of two parasitoid species of the woodwasp</w:t>
          </w:r>
          <w:bookmarkEnd w:id="81"/>
          <w:r w:rsidRPr="00D37399">
            <w:rPr>
              <w:lang w:val="en-GB"/>
            </w:rPr>
            <w:t xml:space="preserve"> </w:t>
          </w:r>
          <w:r w:rsidRPr="00D37399">
            <w:rPr>
              <w:i/>
              <w:lang w:val="en-GB"/>
            </w:rPr>
            <w:t>Sirex noctilio</w:t>
          </w:r>
          <w:r w:rsidRPr="00D37399">
            <w:rPr>
              <w:lang w:val="en-GB"/>
            </w:rPr>
            <w:t>. Biological Control 134: 150–156. doi:10.1016/j.biocontrol.2019.04.008.</w:t>
          </w:r>
        </w:p>
        <w:p w14:paraId="2718BBA8" w14:textId="77777777" w:rsidR="006B5AB9" w:rsidRPr="00D37399" w:rsidRDefault="006B5AB9" w:rsidP="006B5AB9">
          <w:pPr>
            <w:pStyle w:val="CitaviBibliographyEntry"/>
            <w:rPr>
              <w:lang w:val="en-GB"/>
            </w:rPr>
          </w:pPr>
          <w:bookmarkStart w:id="82" w:name="_CTVL001c7db29595b694350a03e6d7a23954db4"/>
          <w:r w:rsidRPr="00D37399">
            <w:rPr>
              <w:lang w:val="en-GB"/>
            </w:rPr>
            <w:t>Masner L, Goulet H (1981) A new model of flight-interception trap for some hymenopterous insects. Entomological News 92: 199–202.</w:t>
          </w:r>
        </w:p>
        <w:p w14:paraId="720779C3" w14:textId="77777777" w:rsidR="006B5AB9" w:rsidRPr="00D37399" w:rsidRDefault="006B5AB9" w:rsidP="006B5AB9">
          <w:pPr>
            <w:pStyle w:val="CitaviBibliographyEntry"/>
            <w:rPr>
              <w:lang w:val="en-GB"/>
            </w:rPr>
          </w:pPr>
          <w:bookmarkStart w:id="83" w:name="_CTVL0017768408594c54f1eb42b893461861312"/>
          <w:bookmarkEnd w:id="82"/>
          <w:r w:rsidRPr="00D37399">
            <w:rPr>
              <w:lang w:val="en-GB"/>
            </w:rPr>
            <w:t>Mazón M, Bordera S (2008) Effectiveness of two sampling methods used for collecting Ichneumonidae (Hymenoptera) in the Cabaneros National Park (Spain). European Jorunal of Entomology 105: 879–888. doi:10.14411/eje.2008.116.</w:t>
          </w:r>
        </w:p>
        <w:p w14:paraId="6C25F1F5" w14:textId="77777777" w:rsidR="006B5AB9" w:rsidRPr="00D37399" w:rsidRDefault="006B5AB9" w:rsidP="006B5AB9">
          <w:pPr>
            <w:pStyle w:val="CitaviBibliographyEntry"/>
            <w:rPr>
              <w:lang w:val="en-GB"/>
            </w:rPr>
          </w:pPr>
          <w:bookmarkStart w:id="84" w:name="_CTVL001344b520649694e57b98176bb95fa89bb"/>
          <w:bookmarkEnd w:id="83"/>
          <w:r w:rsidRPr="00D37399">
            <w:rPr>
              <w:lang w:val="en-GB"/>
            </w:rPr>
            <w:t>Minden-Birkenmaier BA, Smith RA, Radic MZ, van der Merwe M, Bowlin GL (2020) Manuka Honey Reduces NETosis on an Electrospun Template Within a Therapeutic Window. Polymers 12. doi:10.3390/polym12061430.</w:t>
          </w:r>
        </w:p>
        <w:p w14:paraId="7C448E35" w14:textId="77777777" w:rsidR="006B5AB9" w:rsidRPr="00D37399" w:rsidRDefault="006B5AB9" w:rsidP="006B5AB9">
          <w:pPr>
            <w:pStyle w:val="CitaviBibliographyEntry"/>
            <w:rPr>
              <w:lang w:val="en-GB"/>
            </w:rPr>
          </w:pPr>
          <w:bookmarkStart w:id="85" w:name="_CTVL00195b80a0f0a7f4a0e819b485020e2b502"/>
          <w:bookmarkEnd w:id="84"/>
          <w:r w:rsidRPr="00D37399">
            <w:rPr>
              <w:lang w:val="en-GB"/>
            </w:rPr>
            <w:t>Missa O, Basset Y, Alonso A, Miller SE, Curletti G, Meyer M de, Eardley C, Mansell MW, Wagner T (2009) Monitoring arthropods in a tropical landscape: relative effects of sampling methods and habitat types on trap catches. Journal of Insect Conservation 13: 103–118. doi:10.1007/s10841-007-9130-5.</w:t>
          </w:r>
        </w:p>
        <w:p w14:paraId="061A4E67" w14:textId="77777777" w:rsidR="006B5AB9" w:rsidRPr="00D37399" w:rsidRDefault="006B5AB9" w:rsidP="006B5AB9">
          <w:pPr>
            <w:pStyle w:val="CitaviBibliographyEntry"/>
            <w:rPr>
              <w:lang w:val="en-GB"/>
            </w:rPr>
          </w:pPr>
          <w:bookmarkStart w:id="86" w:name="_CTVL001a267581948254c1281bdab72819df125"/>
          <w:bookmarkEnd w:id="85"/>
          <w:r w:rsidRPr="00D37399">
            <w:rPr>
              <w:lang w:val="en-GB"/>
            </w:rPr>
            <w:t>Möglich JM, Lampe P, Fickus M, Younis S, Gottwald J, Nauss T, Brandl R, Brändle M, Friess N, Freisleben B, Heidrich L (2023) Towards reliable estimates of abundance trends using automated non-lethal moth traps. Insect Conservation and Diversity 16: 539–549. doi:10.1111/icad.12662.</w:t>
          </w:r>
        </w:p>
        <w:p w14:paraId="1ACBDD6E" w14:textId="77777777" w:rsidR="006B5AB9" w:rsidRPr="00D37399" w:rsidRDefault="006B5AB9" w:rsidP="006B5AB9">
          <w:pPr>
            <w:pStyle w:val="CitaviBibliographyEntry"/>
            <w:rPr>
              <w:lang w:val="en-GB"/>
            </w:rPr>
          </w:pPr>
          <w:bookmarkStart w:id="87" w:name="_CTVL0013dd0d98c8aeb4f4697d9d64016d01125"/>
          <w:bookmarkEnd w:id="86"/>
          <w:r w:rsidRPr="00D37399">
            <w:rPr>
              <w:lang w:val="en-GB"/>
            </w:rPr>
            <w:t>Montgomery GA, Dunn RR, Fox R, Jongejans E, Leather, SR, Saunders ME, Shortall CR, Tingley MW, Wagner DL (2020) Is the insect apocalypse upon us? How to find out. Biological Conservation 241: 108327. doi:10.1016/j.biocon.2019.108327.</w:t>
          </w:r>
        </w:p>
        <w:p w14:paraId="5EBA6A94" w14:textId="77777777" w:rsidR="006B5AB9" w:rsidRPr="00D37399" w:rsidRDefault="006B5AB9" w:rsidP="006B5AB9">
          <w:pPr>
            <w:pStyle w:val="CitaviBibliographyEntry"/>
            <w:rPr>
              <w:lang w:val="en-GB"/>
            </w:rPr>
          </w:pPr>
          <w:bookmarkStart w:id="88" w:name="_CTVL001ae5fdff95fb84536a10e4034d5d7e081"/>
          <w:bookmarkEnd w:id="87"/>
          <w:r w:rsidRPr="00D37399">
            <w:rPr>
              <w:lang w:val="en-GB"/>
            </w:rPr>
            <w:t>Müller J, Bussler H, Gossner M, Rettelbach T, Duelli P (2008) The European spruce bark beetle</w:t>
          </w:r>
          <w:bookmarkEnd w:id="88"/>
          <w:r w:rsidRPr="00D37399">
            <w:rPr>
              <w:lang w:val="en-GB"/>
            </w:rPr>
            <w:t xml:space="preserve"> </w:t>
          </w:r>
          <w:r w:rsidRPr="00D37399">
            <w:rPr>
              <w:i/>
              <w:lang w:val="en-GB"/>
            </w:rPr>
            <w:t>Ips typographus</w:t>
          </w:r>
          <w:r w:rsidRPr="00D37399">
            <w:rPr>
              <w:lang w:val="en-GB"/>
            </w:rPr>
            <w:t xml:space="preserve"> in a national park: from pest to keystone species. Biodiversity and Conservation 17: 2979–3001. doi:10.1007/s10531-008-9409-1.</w:t>
          </w:r>
        </w:p>
        <w:p w14:paraId="2E733074" w14:textId="77777777" w:rsidR="006B5AB9" w:rsidRPr="00D37399" w:rsidRDefault="006B5AB9" w:rsidP="006B5AB9">
          <w:pPr>
            <w:pStyle w:val="CitaviBibliographyEntry"/>
            <w:rPr>
              <w:lang w:val="en-GB"/>
            </w:rPr>
          </w:pPr>
          <w:bookmarkStart w:id="89" w:name="_CTVL00166288b3dcf90495d866e8f4f8a1d8fe0"/>
          <w:r w:rsidRPr="00D37399">
            <w:rPr>
              <w:lang w:val="en-GB"/>
            </w:rPr>
            <w:t>Muñoz AE, Amouroux P, Zaviezo T (2021) Native flowering shrubs promote beneficial insects in avocado orchards. Agricultural and Forest Entomology 23: 463–472. doi:10.1111/afe.12447.</w:t>
          </w:r>
        </w:p>
        <w:p w14:paraId="25C31FD1" w14:textId="77777777" w:rsidR="006B5AB9" w:rsidRPr="00D37399" w:rsidRDefault="006B5AB9" w:rsidP="006B5AB9">
          <w:pPr>
            <w:pStyle w:val="CitaviBibliographyEntry"/>
            <w:rPr>
              <w:lang w:val="en-GB"/>
            </w:rPr>
          </w:pPr>
          <w:bookmarkStart w:id="90" w:name="_CTVL0017afc240704e049b9b3cb11c123bc6147"/>
          <w:bookmarkEnd w:id="89"/>
          <w:r w:rsidRPr="00D37399">
            <w:rPr>
              <w:lang w:val="en-GB"/>
            </w:rPr>
            <w:t>Nagamitsu T, Kenta T, Inari N, Kato E, Hiura T (2007) Abundance, body size, and morphology of bumblebees in an area where an exotic species,</w:t>
          </w:r>
          <w:bookmarkEnd w:id="90"/>
          <w:r w:rsidRPr="00D37399">
            <w:rPr>
              <w:lang w:val="en-GB"/>
            </w:rPr>
            <w:t xml:space="preserve"> </w:t>
          </w:r>
          <w:r w:rsidRPr="00D37399">
            <w:rPr>
              <w:i/>
              <w:lang w:val="en-GB"/>
            </w:rPr>
            <w:t>Bombus terrestris</w:t>
          </w:r>
          <w:r w:rsidRPr="00D37399">
            <w:rPr>
              <w:lang w:val="en-GB"/>
            </w:rPr>
            <w:t>, has colonized in Japan. Ecological Research 22: 331–341. doi:10.1007/s11284-006-0029-5.</w:t>
          </w:r>
        </w:p>
        <w:p w14:paraId="36AC54C1" w14:textId="77777777" w:rsidR="006B5AB9" w:rsidRPr="00D37399" w:rsidRDefault="006B5AB9" w:rsidP="006B5AB9">
          <w:pPr>
            <w:pStyle w:val="CitaviBibliographyEntry"/>
            <w:rPr>
              <w:lang w:val="en-GB"/>
            </w:rPr>
          </w:pPr>
          <w:bookmarkStart w:id="91" w:name="_CTVL0017b292888f20c405cac12d5dafc86e157"/>
          <w:r w:rsidRPr="00D37399">
            <w:rPr>
              <w:lang w:val="en-GB"/>
            </w:rPr>
            <w:t>Nagamitsu T, Yamagishi H, Kenta T, Inari N, Kato E (2010) Competitive effects of the exotic Bombus terrestris on native bumble bees revealed by a field removal experiment. Population Ecology 52: 123–136. doi:10.1007/s10144-009-0151-7.</w:t>
          </w:r>
        </w:p>
        <w:p w14:paraId="5E58F1D8" w14:textId="77777777" w:rsidR="006B5AB9" w:rsidRPr="00D37399" w:rsidRDefault="006B5AB9" w:rsidP="006B5AB9">
          <w:pPr>
            <w:pStyle w:val="CitaviBibliographyEntry"/>
            <w:rPr>
              <w:lang w:val="en-GB"/>
            </w:rPr>
          </w:pPr>
          <w:bookmarkStart w:id="92" w:name="_CTVL001c17c819fb5ff412e81035169bd33f9c1"/>
          <w:bookmarkEnd w:id="91"/>
          <w:r w:rsidRPr="00D37399">
            <w:rPr>
              <w:lang w:val="en-GB"/>
            </w:rPr>
            <w:t>Neff F, Prati D, Achury R, Ambarli D, Bolliger R, Brändle M, Freitag M, Hölzel N, Kleinebecker T, Knecht A, Schäfer D, Schall P, Seibold S, Staab M, Weisser WW, Pellissier L, Gossner MM (2023) Reduction of invertebrate herbivory by land use is only partly explained by changes in plant and insect characteristics. Ecological Monographs 93. doi:10.1002/ecm.1571.</w:t>
          </w:r>
        </w:p>
        <w:p w14:paraId="197FB2AE" w14:textId="77777777" w:rsidR="006B5AB9" w:rsidRPr="00D37399" w:rsidRDefault="006B5AB9" w:rsidP="006B5AB9">
          <w:pPr>
            <w:pStyle w:val="CitaviBibliographyEntry"/>
            <w:rPr>
              <w:lang w:val="en-GB"/>
            </w:rPr>
          </w:pPr>
          <w:bookmarkStart w:id="93" w:name="_CTVL0014ee68294a2174948a636c108bb1e6b28"/>
          <w:bookmarkEnd w:id="92"/>
          <w:r w:rsidRPr="00D37399">
            <w:rPr>
              <w:lang w:val="en-GB"/>
            </w:rPr>
            <w:t>Ng KK, Lee CK, Zhang SZ, Wu K, Ho W (2017) A multiple colonies artificial bee colony algorithm for a capacitated vehicle routing problem and re-routing strategies under time-dependent traffic congestion. Computers &amp; Industrial Engineering 109: 151–168. doi:10.1016/j.cie.2017.05.004.</w:t>
          </w:r>
        </w:p>
        <w:p w14:paraId="7719312A" w14:textId="77777777" w:rsidR="006B5AB9" w:rsidRPr="00D37399" w:rsidRDefault="006B5AB9" w:rsidP="006B5AB9">
          <w:pPr>
            <w:pStyle w:val="CitaviBibliographyEntry"/>
            <w:rPr>
              <w:lang w:val="en-GB"/>
            </w:rPr>
          </w:pPr>
          <w:bookmarkStart w:id="94" w:name="_CTVL00125901fd6aba146979ea6792abab59f6a"/>
          <w:bookmarkEnd w:id="93"/>
          <w:r w:rsidRPr="00D37399">
            <w:rPr>
              <w:lang w:val="en-GB"/>
            </w:rPr>
            <w:t>Noordijk J, Morssinkhof R, Boer P, Schaffers AP, Heijerman T, Sykora KV (2008) How ants find each other; temporal and spatial patterns in nuptial flights. Insectes Sociaux 55: 266–273. doi:10.1007/s00040-008-1002-9.</w:t>
          </w:r>
        </w:p>
        <w:p w14:paraId="34908D3F" w14:textId="77777777" w:rsidR="006B5AB9" w:rsidRPr="00D37399" w:rsidRDefault="006B5AB9" w:rsidP="006B5AB9">
          <w:pPr>
            <w:pStyle w:val="CitaviBibliographyEntry"/>
            <w:rPr>
              <w:lang w:val="en-GB"/>
            </w:rPr>
          </w:pPr>
          <w:bookmarkStart w:id="95" w:name="_CTVL001532daf1a2de1445585823a4ab3b8be49"/>
          <w:bookmarkEnd w:id="94"/>
          <w:r w:rsidRPr="00D37399">
            <w:rPr>
              <w:lang w:val="en-GB"/>
            </w:rPr>
            <w:lastRenderedPageBreak/>
            <w:t>Noriega JA, Hortal J, Azcarate FM, Berg MP, Bonada N, Briones MJ, Del Toro I, Goulson D, Ibanez S, Da Landis, Moretti M, Potts SG, Slade EM, Stout JC, Ulyshen MD, Wackers FL, Woodcock B, Santos AM (2018) Research trends in ecosystem services provided by insects. Basic and Applied Ecology 26: 8–23. doi:10.1016/j.baae.2017.09.006.</w:t>
          </w:r>
        </w:p>
        <w:p w14:paraId="127A9C36" w14:textId="77777777" w:rsidR="006B5AB9" w:rsidRPr="00D37399" w:rsidRDefault="006B5AB9" w:rsidP="006B5AB9">
          <w:pPr>
            <w:pStyle w:val="CitaviBibliographyEntry"/>
            <w:rPr>
              <w:lang w:val="en-GB"/>
            </w:rPr>
          </w:pPr>
          <w:bookmarkStart w:id="96" w:name="_CTVL001245a5ac84cf84ad69d720024cefa6698"/>
          <w:bookmarkEnd w:id="95"/>
          <w:r w:rsidRPr="00D37399">
            <w:rPr>
              <w:lang w:val="en-GB"/>
            </w:rPr>
            <w:t>Noyes JS (1989) A study of five methods of sampling Hymenoptera (Insecta) in a tropical rainforest, with special reference to the Parasitica. Journal of Natural History 23: 285–298. doi:10.1080/00222938900770181.</w:t>
          </w:r>
        </w:p>
        <w:p w14:paraId="3996032A" w14:textId="77777777" w:rsidR="006B5AB9" w:rsidRPr="00D37399" w:rsidRDefault="006B5AB9" w:rsidP="006B5AB9">
          <w:pPr>
            <w:pStyle w:val="CitaviBibliographyEntry"/>
            <w:rPr>
              <w:lang w:val="en-GB"/>
            </w:rPr>
          </w:pPr>
          <w:bookmarkStart w:id="97" w:name="_CTVL00193bf0d33a7d745f09bedf79005c65a70"/>
          <w:bookmarkEnd w:id="96"/>
          <w:r w:rsidRPr="00D37399">
            <w:rPr>
              <w:lang w:val="en-GB"/>
            </w:rPr>
            <w:t>Ozanne CMP (2005) Sampling methods for forest understory vegetation. Methods in ecology. Insect sampling in forest ecosystems (ed. by S Leather) Blackwell, Malden, Mass., pp. 58–76.</w:t>
          </w:r>
        </w:p>
        <w:p w14:paraId="5F42A0CA" w14:textId="77777777" w:rsidR="006B5AB9" w:rsidRPr="00D37399" w:rsidRDefault="006B5AB9" w:rsidP="006B5AB9">
          <w:pPr>
            <w:pStyle w:val="CitaviBibliographyEntry"/>
            <w:rPr>
              <w:lang w:val="en-GB"/>
            </w:rPr>
          </w:pPr>
          <w:bookmarkStart w:id="98" w:name="_CTVL00189c01760721b42608b9a8165ef4b8dd1"/>
          <w:bookmarkEnd w:id="97"/>
          <w:r w:rsidRPr="00D37399">
            <w:rPr>
              <w:lang w:val="en-GB"/>
            </w:rPr>
            <w:t>Page MJ, McKenzie JE, Bossuyt PM, Boutron I, Hoffmann TC, Mulrow CD, Shamseer L, Tetzlaff JM, Akl EA, Brennan SE, Chou R, Glanville J, Grimshaw JM, Hróbjartsson A, Lalu MM, Li T, Loder EW, Mayo-Wilson E, McDonald S, McGuinness LA, Stewart LA, Thomas J, Tricco AC, Welch VA, Whiting P, Moher D (2021) The PRISMA 2020 statement: an updated guideline for reporting systematic reviews. BMJ (Clinical research ed.) 372: n71. doi:10.1136/bmj.n71.</w:t>
          </w:r>
        </w:p>
        <w:p w14:paraId="08728BDB" w14:textId="77777777" w:rsidR="006B5AB9" w:rsidRPr="00D37399" w:rsidRDefault="006B5AB9" w:rsidP="006B5AB9">
          <w:pPr>
            <w:pStyle w:val="CitaviBibliographyEntry"/>
            <w:rPr>
              <w:lang w:val="en-GB"/>
            </w:rPr>
          </w:pPr>
          <w:bookmarkStart w:id="99" w:name="_CTVL00134e0a74f540f40f1a4ea29f4b6c24dd4"/>
          <w:bookmarkEnd w:id="98"/>
          <w:r w:rsidRPr="00D37399">
            <w:rPr>
              <w:lang w:val="en-GB"/>
            </w:rPr>
            <w:t>Pinheiro F, Diniz IR, Coelho D, Bandeira MP (2002) Seasonal pattern of insect abundance in the Brazilian cerrado. Austral Ecology 27: 132–136. doi:10.1046/j.1442-9993.2002.01165.x.</w:t>
          </w:r>
        </w:p>
        <w:p w14:paraId="76100A4D" w14:textId="77777777" w:rsidR="006B5AB9" w:rsidRPr="00D37399" w:rsidRDefault="006B5AB9" w:rsidP="006B5AB9">
          <w:pPr>
            <w:pStyle w:val="CitaviBibliographyEntry"/>
            <w:rPr>
              <w:lang w:val="en-GB"/>
            </w:rPr>
          </w:pPr>
          <w:bookmarkStart w:id="100" w:name="_CTVL00112a686f486804ac4ac73bfca293def4a"/>
          <w:bookmarkEnd w:id="99"/>
          <w:r w:rsidRPr="00D37399">
            <w:rPr>
              <w:lang w:val="en-GB"/>
            </w:rPr>
            <w:t>Potts SG, Biesmeijer JC, Kremen C, Neumann P, Schweiger O, Kunin WE (2010) Global pollinator declines: trends, impacts and drivers. Trends in Ecology and Evolution 25: 345–353. doi:10.1016/j.tree.2010.01.007.</w:t>
          </w:r>
        </w:p>
        <w:p w14:paraId="0D017338" w14:textId="77777777" w:rsidR="006B5AB9" w:rsidRPr="00D37399" w:rsidRDefault="006B5AB9" w:rsidP="006B5AB9">
          <w:pPr>
            <w:pStyle w:val="CitaviBibliographyEntry"/>
            <w:rPr>
              <w:lang w:val="en-GB"/>
            </w:rPr>
          </w:pPr>
          <w:bookmarkStart w:id="101" w:name="_CTVL001024b0a058ee746e8b19193edb77e610b"/>
          <w:bookmarkEnd w:id="100"/>
          <w:r w:rsidRPr="00D37399">
            <w:rPr>
              <w:lang w:val="en-GB"/>
            </w:rPr>
            <w:t>Powell KE, Garrett D, Roy DB, Oliver TH, Larrivée M, Bélisle M (2024) Complex temporal trends in biomass and abundance of Diptera communities driven by the impact of agricultural intensity. Insect Conservation and Diversity 17: 1072–1083. doi:10.1111/icad.12770.</w:t>
          </w:r>
        </w:p>
        <w:p w14:paraId="0B9F018A" w14:textId="77777777" w:rsidR="006B5AB9" w:rsidRPr="00D37399" w:rsidRDefault="006B5AB9" w:rsidP="006B5AB9">
          <w:pPr>
            <w:pStyle w:val="CitaviBibliographyEntry"/>
            <w:rPr>
              <w:lang w:val="en-GB"/>
            </w:rPr>
          </w:pPr>
          <w:bookmarkStart w:id="102" w:name="_CTVL001a913eaf657ca47ffb2283c79f1388473"/>
          <w:bookmarkEnd w:id="101"/>
          <w:r w:rsidRPr="00D37399">
            <w:rPr>
              <w:lang w:val="en-GB"/>
            </w:rPr>
            <w:t>Rappa NJ, Staab M, Frey J, Winiger N, Klein AM (2022) Multiple forest structural elements are needed to promote beetle biomass, diversity and abundance. Forest Ecosystems 9: 100056. doi:10.1016/j.fecs.2022.100056.</w:t>
          </w:r>
        </w:p>
        <w:p w14:paraId="2C515B1A" w14:textId="77777777" w:rsidR="006B5AB9" w:rsidRPr="00D37399" w:rsidRDefault="006B5AB9" w:rsidP="006B5AB9">
          <w:pPr>
            <w:pStyle w:val="CitaviBibliographyEntry"/>
            <w:rPr>
              <w:lang w:val="en-GB"/>
            </w:rPr>
          </w:pPr>
          <w:bookmarkStart w:id="103" w:name="_CTVL001e2364b45f904498fbf584a0f24fc52ab"/>
          <w:bookmarkEnd w:id="102"/>
          <w:r w:rsidRPr="00D37399">
            <w:rPr>
              <w:lang w:val="en-GB"/>
            </w:rPr>
            <w:t>Ritchie SA, Cortis G, Paton C, Townsend M, Shroyer D, Zborowski P, Hall-Mendelin S, van den Hurk AF (2013) A Simple Non-Powered Passive Trap for the Collection of Mosquitoes for Arbovirus Surveillance. Journal of Medical Entomology 50: 185–194. doi:10.1603/ME12112.</w:t>
          </w:r>
        </w:p>
        <w:p w14:paraId="09ECD7E5" w14:textId="77777777" w:rsidR="006B5AB9" w:rsidRPr="00D37399" w:rsidRDefault="006B5AB9" w:rsidP="006B5AB9">
          <w:pPr>
            <w:pStyle w:val="CitaviBibliographyEntry"/>
            <w:rPr>
              <w:lang w:val="en-GB"/>
            </w:rPr>
          </w:pPr>
          <w:bookmarkStart w:id="104" w:name="_CTVL001738ea827c7154148acfd9aa7f077e4c1"/>
          <w:bookmarkEnd w:id="103"/>
          <w:r w:rsidRPr="00D37399">
            <w:rPr>
              <w:lang w:val="en-GB"/>
            </w:rPr>
            <w:t>Ritter CD, Häggqvist S, Karlsson D, Sääksjarvi IE, am Muasya, Nilsson RH, Antonelli A (2019) Biodiversity assessments in the 21st century: the potential of insect traps to complement environmental samples for estimating eukaryotic and prokaryotic diversity using high-throughput DNA metabarcoding. Genome 62: 147–159. doi:10.1139/gen-2018-0096.</w:t>
          </w:r>
        </w:p>
        <w:p w14:paraId="1753BE0D" w14:textId="77777777" w:rsidR="006B5AB9" w:rsidRPr="00D37399" w:rsidRDefault="006B5AB9" w:rsidP="006B5AB9">
          <w:pPr>
            <w:pStyle w:val="CitaviBibliographyEntry"/>
            <w:rPr>
              <w:lang w:val="en-GB"/>
            </w:rPr>
          </w:pPr>
          <w:bookmarkStart w:id="105" w:name="_CTVL001bbfb71af12b84a5fa168f9aac35179ae"/>
          <w:bookmarkEnd w:id="104"/>
          <w:r w:rsidRPr="00D37399">
            <w:rPr>
              <w:lang w:val="en-GB"/>
            </w:rPr>
            <w:t>Robert KA, am Dimovski, Robert JA, Griffiths SR (2021) Low-Cost Automated Flight Intercept Trap for the Temporal Sub-Sampling of Flying Insects Attracted to Artificial Light at Night. JoVE Journal of Visualized Experiments: e63156. doi:10.3791/63156.</w:t>
          </w:r>
        </w:p>
        <w:p w14:paraId="7802BC41" w14:textId="77777777" w:rsidR="006B5AB9" w:rsidRPr="00D37399" w:rsidRDefault="006B5AB9" w:rsidP="006B5AB9">
          <w:pPr>
            <w:pStyle w:val="CitaviBibliographyEntry"/>
            <w:rPr>
              <w:lang w:val="en-GB"/>
            </w:rPr>
          </w:pPr>
          <w:bookmarkStart w:id="106" w:name="_CTVL0010bc321302a5a43998e376b322481f376"/>
          <w:bookmarkEnd w:id="105"/>
          <w:r w:rsidRPr="00D37399">
            <w:rPr>
              <w:lang w:val="en-GB"/>
            </w:rPr>
            <w:t>Rohrig E, Sivinski J, Wharton R (2008) Comparison of parasitic Hymenoptera captured in Malaise traps baited with two flowering plants, Lobularia maritima (Brassicales: Brassicaceae) and Spermacoce verticillata (Gentianales: Rubiaceae). Florida Entomologist 91: 621–627. doi:10.1653/0015-4040-91.4.621.</w:t>
          </w:r>
        </w:p>
        <w:p w14:paraId="7BCCA207" w14:textId="77777777" w:rsidR="006B5AB9" w:rsidRPr="00D37399" w:rsidRDefault="006B5AB9" w:rsidP="006B5AB9">
          <w:pPr>
            <w:pStyle w:val="CitaviBibliographyEntry"/>
            <w:rPr>
              <w:lang w:val="en-GB"/>
            </w:rPr>
          </w:pPr>
          <w:bookmarkStart w:id="107" w:name="_CTVL001259b3982be064ee4ba233dbd52c6ef46"/>
          <w:bookmarkEnd w:id="106"/>
          <w:r w:rsidRPr="00D37399">
            <w:rPr>
              <w:lang w:val="en-GB"/>
            </w:rPr>
            <w:t>Rubene D, Schroeder M, Ranius T (2015) Estimating bee and wasp (Hymenoptera: Aculeata) diversity on clear-cuts in forest landscapes - an evaluation of sampling methods. Insect Conservation and Diversity 8: 261–271. doi:10.1111/icad.12105.</w:t>
          </w:r>
        </w:p>
        <w:p w14:paraId="4F18BEB1" w14:textId="77777777" w:rsidR="006B5AB9" w:rsidRPr="00D37399" w:rsidRDefault="006B5AB9" w:rsidP="006B5AB9">
          <w:pPr>
            <w:pStyle w:val="CitaviBibliographyEntry"/>
            <w:rPr>
              <w:lang w:val="en-GB"/>
            </w:rPr>
          </w:pPr>
          <w:bookmarkStart w:id="108" w:name="_CTVL001bf78afb9f6be474e8df40857defd1932"/>
          <w:bookmarkEnd w:id="107"/>
          <w:r w:rsidRPr="00D37399">
            <w:rPr>
              <w:lang w:val="en-GB"/>
            </w:rPr>
            <w:t>Ruppert LS, Segelbacher G, Staab M, Winiger N (2023) Gauging DNA degradation among common insect trap preservatives. Entomologia Experimentalis et Applicata 171: 218–226. doi:10.1111/eea.13266.</w:t>
          </w:r>
        </w:p>
        <w:p w14:paraId="46139C77" w14:textId="77777777" w:rsidR="006B5AB9" w:rsidRPr="00D37399" w:rsidRDefault="006B5AB9" w:rsidP="006B5AB9">
          <w:pPr>
            <w:pStyle w:val="CitaviBibliographyEntry"/>
            <w:rPr>
              <w:lang w:val="en-GB"/>
            </w:rPr>
          </w:pPr>
          <w:bookmarkStart w:id="109" w:name="_CTVL0012b4f9877c79744a3a425e20ff9bb805b"/>
          <w:bookmarkEnd w:id="108"/>
          <w:r w:rsidRPr="00D37399">
            <w:rPr>
              <w:lang w:val="en-GB"/>
            </w:rPr>
            <w:t>Russo L, Stehouwer R, Heberling JM, Shea K (2011) The composite insect trap: an innovative combination trap for biologically diverse sampling. PLOS ONE 6: e21079. doi:10.1371/journal.pone.0021079.</w:t>
          </w:r>
        </w:p>
        <w:p w14:paraId="5B764588" w14:textId="77777777" w:rsidR="006B5AB9" w:rsidRPr="00D37399" w:rsidRDefault="006B5AB9" w:rsidP="006B5AB9">
          <w:pPr>
            <w:pStyle w:val="CitaviBibliographyEntry"/>
            <w:rPr>
              <w:lang w:val="en-GB"/>
            </w:rPr>
          </w:pPr>
          <w:bookmarkStart w:id="110" w:name="_CTVL001d334856f254e4795b33e19fe26b6a7e0"/>
          <w:bookmarkEnd w:id="109"/>
          <w:r w:rsidRPr="00D37399">
            <w:rPr>
              <w:lang w:val="en-GB"/>
            </w:rPr>
            <w:lastRenderedPageBreak/>
            <w:t>Samkov MN, Tshernyshev WB (1983) Window traps and possibilities of their utilization in entomology. Zoologichesky Zhurnal 62: 1571–1574.</w:t>
          </w:r>
        </w:p>
        <w:p w14:paraId="259FDE07" w14:textId="77777777" w:rsidR="006B5AB9" w:rsidRPr="00D37399" w:rsidRDefault="006B5AB9" w:rsidP="006B5AB9">
          <w:pPr>
            <w:pStyle w:val="CitaviBibliographyEntry"/>
            <w:rPr>
              <w:lang w:val="en-GB"/>
            </w:rPr>
          </w:pPr>
          <w:bookmarkStart w:id="111" w:name="_CTVL001c382c5f0f5e84dd99eab7ad89070a60e"/>
          <w:bookmarkEnd w:id="110"/>
          <w:r w:rsidRPr="00D37399">
            <w:rPr>
              <w:lang w:val="en-GB"/>
            </w:rPr>
            <w:t>Schlyter F, Svensson M, Zhang QH, Knízek M, Krokene P, Ivarsson P, Birgersson G (2001) A model for peak and width of signaling windows:</w:t>
          </w:r>
          <w:bookmarkEnd w:id="111"/>
          <w:r w:rsidRPr="00D37399">
            <w:rPr>
              <w:lang w:val="en-GB"/>
            </w:rPr>
            <w:t xml:space="preserve"> </w:t>
          </w:r>
          <w:r w:rsidRPr="00D37399">
            <w:rPr>
              <w:i/>
              <w:lang w:val="en-GB"/>
            </w:rPr>
            <w:t>Ips duplicatus</w:t>
          </w:r>
          <w:r w:rsidRPr="00D37399">
            <w:rPr>
              <w:lang w:val="en-GB"/>
            </w:rPr>
            <w:t xml:space="preserve"> and </w:t>
          </w:r>
          <w:r w:rsidRPr="00D37399">
            <w:rPr>
              <w:i/>
              <w:lang w:val="en-GB"/>
            </w:rPr>
            <w:t>Chilo partellus</w:t>
          </w:r>
          <w:r w:rsidRPr="00D37399">
            <w:rPr>
              <w:lang w:val="en-GB"/>
            </w:rPr>
            <w:t xml:space="preserve"> pheromone component proportions -: Does response have a wider window than production? Journal of Chemical Ecology 27: 1481–1511. doi:10.1023/A:1010377528683.</w:t>
          </w:r>
        </w:p>
        <w:p w14:paraId="42F1A806" w14:textId="77777777" w:rsidR="006B5AB9" w:rsidRPr="00D37399" w:rsidRDefault="006B5AB9" w:rsidP="006B5AB9">
          <w:pPr>
            <w:pStyle w:val="CitaviBibliographyEntry"/>
            <w:rPr>
              <w:lang w:val="en-GB"/>
            </w:rPr>
          </w:pPr>
          <w:bookmarkStart w:id="112" w:name="_CTVL001bb22a56f41a84f42bd83fdcf5f1d6cfb"/>
          <w:r w:rsidRPr="00D37399">
            <w:rPr>
              <w:lang w:val="en-GB"/>
            </w:rPr>
            <w:t>Schori JC, Steeves TE, Murray TJ (2020) Designing monitoring protocols to measure population trends of threatened insects: A case study of the cryptic, flightless grasshopper</w:t>
          </w:r>
          <w:bookmarkEnd w:id="112"/>
          <w:r w:rsidRPr="00D37399">
            <w:rPr>
              <w:lang w:val="en-GB"/>
            </w:rPr>
            <w:t xml:space="preserve"> </w:t>
          </w:r>
          <w:r w:rsidRPr="00D37399">
            <w:rPr>
              <w:i/>
              <w:lang w:val="en-GB"/>
            </w:rPr>
            <w:t>Brachaspis robustus</w:t>
          </w:r>
          <w:r w:rsidRPr="00D37399">
            <w:rPr>
              <w:lang w:val="en-GB"/>
            </w:rPr>
            <w:t>. PLOS ONE 15: e0238636. doi:10.1371/journal.pone.0238636.</w:t>
          </w:r>
        </w:p>
        <w:p w14:paraId="6C6E1452" w14:textId="77777777" w:rsidR="006B5AB9" w:rsidRPr="00D37399" w:rsidRDefault="006B5AB9" w:rsidP="006B5AB9">
          <w:pPr>
            <w:pStyle w:val="CitaviBibliographyEntry"/>
            <w:rPr>
              <w:lang w:val="en-GB"/>
            </w:rPr>
          </w:pPr>
          <w:bookmarkStart w:id="113" w:name="_CTVL00114a4ff487fcc4141a0216119ad3eb70c"/>
          <w:r w:rsidRPr="00D37399">
            <w:rPr>
              <w:lang w:val="en-GB"/>
            </w:rPr>
            <w:t>Schowalter TD, Noriega JA, Tscharntke T (2018) Insect effects on ecosystem services-Introduction. Basic and Applied Ecology 26: 1–7. doi:10.1016/j.baae.2017.09.011.</w:t>
          </w:r>
        </w:p>
        <w:p w14:paraId="3255B6A6" w14:textId="77777777" w:rsidR="006B5AB9" w:rsidRPr="00D37399" w:rsidRDefault="006B5AB9" w:rsidP="006B5AB9">
          <w:pPr>
            <w:pStyle w:val="CitaviBibliographyEntry"/>
            <w:rPr>
              <w:lang w:val="en-GB"/>
            </w:rPr>
          </w:pPr>
          <w:bookmarkStart w:id="114" w:name="_CTVL0017b89b638e408434392fc1eb5602b901c"/>
          <w:bookmarkEnd w:id="113"/>
          <w:r w:rsidRPr="00D37399">
            <w:rPr>
              <w:lang w:val="en-GB"/>
            </w:rPr>
            <w:t>Shi XY, Fu DM, Xiao HJ, Hodgson JA, Yan DY, Zou Y (2022) Comparison between window traps and pan traps in monitoring flower-visiting insects in agricultural fields. Bulletin of Entomological Research 112: 691–696. doi:10.1017/S0007485322000104.</w:t>
          </w:r>
        </w:p>
        <w:p w14:paraId="3EB18BF4" w14:textId="77777777" w:rsidR="006B5AB9" w:rsidRPr="00D37399" w:rsidRDefault="006B5AB9" w:rsidP="006B5AB9">
          <w:pPr>
            <w:pStyle w:val="CitaviBibliographyEntry"/>
            <w:rPr>
              <w:lang w:val="en-GB"/>
            </w:rPr>
          </w:pPr>
          <w:bookmarkStart w:id="115" w:name="_CTVL001474e9a0086b4425282227e58b40a4bf1"/>
          <w:bookmarkEnd w:id="114"/>
          <w:r w:rsidRPr="00D37399">
            <w:rPr>
              <w:lang w:val="en-GB"/>
            </w:rPr>
            <w:t>Shi XY, Orr M, Luo AR, Wang MQ, Guo PF, Zhou QS, Niu ZQ, Qiao HJ, Zou Y, Zhu CD (2023) Optimizing low-cost sampling of pollinator insects in oilseed rape fields. Frontiers in Sustainable Food Systems 7. doi:10.3389/fsufs.2023.1155458.</w:t>
          </w:r>
        </w:p>
        <w:p w14:paraId="38013590" w14:textId="77777777" w:rsidR="006B5AB9" w:rsidRPr="00D37399" w:rsidRDefault="006B5AB9" w:rsidP="006B5AB9">
          <w:pPr>
            <w:pStyle w:val="CitaviBibliographyEntry"/>
            <w:rPr>
              <w:lang w:val="en-GB"/>
            </w:rPr>
          </w:pPr>
          <w:bookmarkStart w:id="116" w:name="_CTVL001ff7bac1955d347359bf4d02d73cfb272"/>
          <w:bookmarkEnd w:id="115"/>
          <w:r w:rsidRPr="00D37399">
            <w:rPr>
              <w:lang w:val="en-GB"/>
            </w:rPr>
            <w:t>Shortall CR, Moore A, Smith E, Hall MJ, Woiwod IP, Harrington R (2009) Long-term changes in the abundance of flying insects. Insect Conservation and Diversity 2: 251–260. doi:10.1111/j.1752-4598.2009.00062.x.</w:t>
          </w:r>
        </w:p>
        <w:p w14:paraId="70E9A0FE" w14:textId="77777777" w:rsidR="006B5AB9" w:rsidRPr="00D37399" w:rsidRDefault="006B5AB9" w:rsidP="006B5AB9">
          <w:pPr>
            <w:pStyle w:val="CitaviBibliographyEntry"/>
            <w:rPr>
              <w:lang w:val="en-GB"/>
            </w:rPr>
          </w:pPr>
          <w:bookmarkStart w:id="117" w:name="_CTVL001e0838c6100204d99956e65c8e09a9c94"/>
          <w:bookmarkEnd w:id="116"/>
          <w:r w:rsidRPr="00D37399">
            <w:rPr>
              <w:lang w:val="en-GB"/>
            </w:rPr>
            <w:t>Silva TS, Feitosa RM (2017) Hunting for Wasps In-between: the Use of the Winkler Extractor to Sample Leaf Litter Hymenoptera. Neotropical Entomology 46: 711–718. doi:10.1007/s13744-017-0524-0.</w:t>
          </w:r>
        </w:p>
        <w:p w14:paraId="6851ACDD" w14:textId="77777777" w:rsidR="006B5AB9" w:rsidRPr="00D37399" w:rsidRDefault="006B5AB9" w:rsidP="006B5AB9">
          <w:pPr>
            <w:pStyle w:val="CitaviBibliographyEntry"/>
            <w:rPr>
              <w:lang w:val="en-GB"/>
            </w:rPr>
          </w:pPr>
          <w:bookmarkStart w:id="118" w:name="_CTVL001308c416f7b3642aeb4b2b44b4874d445"/>
          <w:bookmarkEnd w:id="117"/>
          <w:r w:rsidRPr="00D37399">
            <w:rPr>
              <w:lang w:val="en-GB"/>
            </w:rPr>
            <w:t>Simon U, Linsenmair KE (2001) Arthropods in tropical oaks: differences in their spatial distributions within tree crowns. Plant Ecology 153: 179–191. doi:10.1023/A:1017539102892.</w:t>
          </w:r>
        </w:p>
        <w:p w14:paraId="6AAB34B2" w14:textId="77777777" w:rsidR="006B5AB9" w:rsidRPr="00D37399" w:rsidRDefault="006B5AB9" w:rsidP="006B5AB9">
          <w:pPr>
            <w:pStyle w:val="CitaviBibliographyEntry"/>
            <w:rPr>
              <w:lang w:val="en-GB"/>
            </w:rPr>
          </w:pPr>
          <w:bookmarkStart w:id="119" w:name="_CTVL001654c8c54bf6f4a2ebcaa1b3181b2a867"/>
          <w:bookmarkEnd w:id="118"/>
          <w:r w:rsidRPr="00D37399">
            <w:rPr>
              <w:lang w:val="en-GB"/>
            </w:rPr>
            <w:t>Simons NK, Weisser WW, Gossner MM (2016) Multi-taxa approach shows consistent shifts in arthropod functional traits along grassland land-use intensity gradient. Ecology 97: 754–764. doi:10.1890/15-0616.1.</w:t>
          </w:r>
        </w:p>
        <w:p w14:paraId="41AA018E" w14:textId="77777777" w:rsidR="006B5AB9" w:rsidRPr="00D37399" w:rsidRDefault="006B5AB9" w:rsidP="006B5AB9">
          <w:pPr>
            <w:pStyle w:val="CitaviBibliographyEntry"/>
            <w:rPr>
              <w:lang w:val="en-GB"/>
            </w:rPr>
          </w:pPr>
          <w:bookmarkStart w:id="120" w:name="_CTVL001ee1b53b49e004cb1a8037d5ab4f6e911"/>
          <w:bookmarkEnd w:id="119"/>
          <w:r w:rsidRPr="00D37399">
            <w:rPr>
              <w:lang w:val="en-GB"/>
            </w:rPr>
            <w:t>Sivinski J (2014) The attraction of Lepidoptera to flowering plants also attractive to parasitoids (Diptera, Hymenoptera). Florida Entomologist 97: 1317–1327. doi:10.1653/024.097.0406.</w:t>
          </w:r>
        </w:p>
        <w:p w14:paraId="1A2117B7" w14:textId="77777777" w:rsidR="006B5AB9" w:rsidRPr="00D37399" w:rsidRDefault="006B5AB9" w:rsidP="006B5AB9">
          <w:pPr>
            <w:pStyle w:val="CitaviBibliographyEntry"/>
            <w:rPr>
              <w:lang w:val="en-GB"/>
            </w:rPr>
          </w:pPr>
          <w:bookmarkStart w:id="121" w:name="_CTVL0017cc5e1786ebe4df188b81b9115fe1076"/>
          <w:bookmarkEnd w:id="120"/>
          <w:r w:rsidRPr="00D37399">
            <w:rPr>
              <w:lang w:val="en-GB"/>
            </w:rPr>
            <w:t>Sivinski J, Wahl D, Holler T, Al Dobai S, Sivinski R (2011) Conserving natural enemies with flowering plants: Estimating floral attractiveness to parasitic Hymenoptera and attraction's relationship to flower and plant morphology. Biological Control 58: 208–214. doi:10.1016/j.biocontrol.2011.05.002.</w:t>
          </w:r>
        </w:p>
        <w:p w14:paraId="53C37DBA" w14:textId="77777777" w:rsidR="006B5AB9" w:rsidRPr="00D37399" w:rsidRDefault="006B5AB9" w:rsidP="006B5AB9">
          <w:pPr>
            <w:pStyle w:val="CitaviBibliographyEntry"/>
            <w:rPr>
              <w:lang w:val="en-GB"/>
            </w:rPr>
          </w:pPr>
          <w:bookmarkStart w:id="122" w:name="_CTVL0010c60e9e4c3184805accd200419ab687e"/>
          <w:bookmarkEnd w:id="121"/>
          <w:r w:rsidRPr="00D37399">
            <w:rPr>
              <w:lang w:val="en-GB"/>
            </w:rPr>
            <w:t>Sladonja B, Gajger IT, Uzelac M, Poljuha D, Garau C, Landeka N, Bartak M, Bacaro G (2023) The Impact of Beehive Proximity, Human Activity and Agricultural Intensity on Diptera Diversity in a Mediterranean Mosaic of Agroecosystems, with a Focus on Pest Species. Animals 13: 1024. doi:10.3390/ani13061024.</w:t>
          </w:r>
        </w:p>
        <w:p w14:paraId="2DDC0357" w14:textId="77777777" w:rsidR="006B5AB9" w:rsidRPr="00D37399" w:rsidRDefault="006B5AB9" w:rsidP="006B5AB9">
          <w:pPr>
            <w:pStyle w:val="CitaviBibliographyEntry"/>
            <w:rPr>
              <w:lang w:val="en-GB"/>
            </w:rPr>
          </w:pPr>
          <w:bookmarkStart w:id="123" w:name="_CTVL001586dbbd996fe457fb0d719f807de1e47"/>
          <w:bookmarkEnd w:id="122"/>
          <w:r w:rsidRPr="00D37399">
            <w:rPr>
              <w:lang w:val="en-GB"/>
            </w:rPr>
            <w:t>Somavilla A, Mahlmann T, Barbosa BC, Limeira-De-Oliveira F, Rafael JA (2023) Seasonality and nesting habits of the endemic social was</w:t>
          </w:r>
          <w:bookmarkEnd w:id="123"/>
          <w:r w:rsidRPr="00D37399">
            <w:rPr>
              <w:lang w:val="en-GB"/>
            </w:rPr>
            <w:t>p</w:t>
          </w:r>
          <w:r w:rsidRPr="00D37399">
            <w:rPr>
              <w:i/>
              <w:lang w:val="en-GB"/>
            </w:rPr>
            <w:t xml:space="preserve"> Polistes ridleyi</w:t>
          </w:r>
          <w:r w:rsidRPr="00D37399">
            <w:rPr>
              <w:lang w:val="en-GB"/>
            </w:rPr>
            <w:t xml:space="preserve"> Kirby, 1890 in the Fernando de Noronha Archipelago, Northeast Brazil. Sociobiology 70: e8541. doi:10.13102/sociobiology.v70i1.8541.</w:t>
          </w:r>
        </w:p>
        <w:p w14:paraId="00D52F78" w14:textId="77777777" w:rsidR="006B5AB9" w:rsidRPr="00D37399" w:rsidRDefault="006B5AB9" w:rsidP="006B5AB9">
          <w:pPr>
            <w:pStyle w:val="CitaviBibliographyEntry"/>
            <w:rPr>
              <w:lang w:val="en-GB"/>
            </w:rPr>
          </w:pPr>
          <w:bookmarkStart w:id="124" w:name="_CTVL0018bbd36e5fe7349999df8b3721bb05265"/>
          <w:r w:rsidRPr="00D37399">
            <w:rPr>
              <w:lang w:val="en-GB"/>
            </w:rPr>
            <w:t>Somavilla A, Moraes RN, JR, Rafael JA (2019) Is the social wasp fauna in the tree canopy different from the understory? Study of a particular area in the Brazilian Amazon Rainforest. Sociobiology 66: 179–185. doi:10.13102/sociobiology.v66i1.3568.</w:t>
          </w:r>
        </w:p>
        <w:p w14:paraId="63ABC03F" w14:textId="77777777" w:rsidR="006B5AB9" w:rsidRPr="00D37399" w:rsidRDefault="006B5AB9" w:rsidP="006B5AB9">
          <w:pPr>
            <w:pStyle w:val="CitaviBibliographyEntry"/>
            <w:rPr>
              <w:lang w:val="en-GB"/>
            </w:rPr>
          </w:pPr>
          <w:bookmarkStart w:id="125" w:name="_CTVL00171845ba4dc9f484a85f41a8d5abe42cf"/>
          <w:bookmarkEnd w:id="124"/>
          <w:r w:rsidRPr="00D37399">
            <w:rPr>
              <w:lang w:val="en-GB"/>
            </w:rPr>
            <w:t>Souza MM, Perillo LN, Barbosa BC, Prezoto F (2015) Use of flight interception traps of Malaise type and attractive traps for social wasps record (Vespidae: Polistinae). Sociobiology 62: 450–456. doi:10.13102/sociobiology.v62i3.708.</w:t>
          </w:r>
        </w:p>
        <w:p w14:paraId="152C684F" w14:textId="77777777" w:rsidR="006B5AB9" w:rsidRPr="00D37399" w:rsidRDefault="006B5AB9" w:rsidP="006B5AB9">
          <w:pPr>
            <w:pStyle w:val="CitaviBibliographyEntry"/>
            <w:rPr>
              <w:lang w:val="en-GB"/>
            </w:rPr>
          </w:pPr>
          <w:bookmarkStart w:id="126" w:name="_CTVL001a1cdba5b6db74f4dbfc73ae629c5c6ff"/>
          <w:bookmarkEnd w:id="125"/>
          <w:r w:rsidRPr="00D37399">
            <w:rPr>
              <w:lang w:val="en-GB"/>
            </w:rPr>
            <w:lastRenderedPageBreak/>
            <w:t>Springate ND, Basset Y (1996) Diel activity of arboreal arthropods associated with Papua New Guinean trees. Journal of Natural History 30: 101–112. doi:10.1080/00222939600770061.</w:t>
          </w:r>
        </w:p>
        <w:p w14:paraId="133CA4C3" w14:textId="77777777" w:rsidR="006B5AB9" w:rsidRPr="00D37399" w:rsidRDefault="006B5AB9" w:rsidP="006B5AB9">
          <w:pPr>
            <w:pStyle w:val="CitaviBibliographyEntry"/>
            <w:rPr>
              <w:lang w:val="en-GB"/>
            </w:rPr>
          </w:pPr>
          <w:bookmarkStart w:id="127" w:name="_CTVL001c531bbd36f6b479b968dcf49ea199fd5"/>
          <w:bookmarkEnd w:id="126"/>
          <w:r w:rsidRPr="00D37399">
            <w:rPr>
              <w:lang w:val="en-GB"/>
            </w:rPr>
            <w:t>Staab M, Gossner MM, Simons NK, Achury R, Ambarli D, Bae S, Schall P, Weisser WW, Blüthgen N (2023) Insect decline in forests depends on species' traits and may be mitigated by management. Communications Biology 6: 338. doi:10.1038/s42003-023-04690-9.</w:t>
          </w:r>
        </w:p>
        <w:p w14:paraId="60ABF42B" w14:textId="77777777" w:rsidR="006B5AB9" w:rsidRPr="00D37399" w:rsidRDefault="006B5AB9" w:rsidP="006B5AB9">
          <w:pPr>
            <w:pStyle w:val="CitaviBibliographyEntry"/>
            <w:rPr>
              <w:lang w:val="en-GB"/>
            </w:rPr>
          </w:pPr>
          <w:bookmarkStart w:id="128" w:name="_CTVL001c9b1abc118aa45929f5476354b8ea361"/>
          <w:bookmarkEnd w:id="127"/>
          <w:r w:rsidRPr="00D37399">
            <w:rPr>
              <w:lang w:val="en-GB"/>
            </w:rPr>
            <w:t>Staab M, Pufal G, Tscharntke T, Klein AM (2018) Trap nests for bees and wasps to analyse trophic interactions in changing environments-A systematic overview and user guide. Methods in Ecology and Evolution 9: 2226–2239. doi:10.1111/2041-210X.13070.</w:t>
          </w:r>
        </w:p>
        <w:p w14:paraId="1045B0D0" w14:textId="77777777" w:rsidR="006B5AB9" w:rsidRPr="00D37399" w:rsidRDefault="006B5AB9" w:rsidP="006B5AB9">
          <w:pPr>
            <w:pStyle w:val="CitaviBibliographyEntry"/>
            <w:rPr>
              <w:lang w:val="en-GB"/>
            </w:rPr>
          </w:pPr>
          <w:bookmarkStart w:id="129" w:name="_CTVL001c6183c7fffb547d6bf30a9de736e80d1"/>
          <w:bookmarkEnd w:id="128"/>
          <w:r w:rsidRPr="00D37399">
            <w:rPr>
              <w:lang w:val="en-GB"/>
            </w:rPr>
            <w:t>Steinert M, Eldegard K, Sydenham MA, Moe SR (2021) Bumble bee communities in power-line clearings: Effects of experimental management practices. Insect Conservation and Diversity 14: 377–392. doi:10.1111/icad.12463.</w:t>
          </w:r>
        </w:p>
        <w:p w14:paraId="1BDBE3CB" w14:textId="77777777" w:rsidR="006B5AB9" w:rsidRPr="00D37399" w:rsidRDefault="006B5AB9" w:rsidP="006B5AB9">
          <w:pPr>
            <w:pStyle w:val="CitaviBibliographyEntry"/>
            <w:rPr>
              <w:lang w:val="en-GB"/>
            </w:rPr>
          </w:pPr>
          <w:bookmarkStart w:id="130" w:name="_CTVL001973ff1b679e24d5db0af6f49abdea16a"/>
          <w:bookmarkEnd w:id="129"/>
          <w:r w:rsidRPr="00D37399">
            <w:rPr>
              <w:lang w:val="en-GB"/>
            </w:rPr>
            <w:t>Stenbacka F, Hjältén J, Hilszczanski J, Ball JP, Gibb H, Johansson T, Pettersson RB, Danell K (2010) Saproxylic parasitoid (Hymenoptera, Ichneumonoidea) communities in managed boreal forest landscapes. Insect Conservation and Diversity 3: 114–123. doi:10.1111/j.1752-4598.2010.00082.x.</w:t>
          </w:r>
        </w:p>
        <w:p w14:paraId="6372D73A" w14:textId="77777777" w:rsidR="006B5AB9" w:rsidRPr="00D37399" w:rsidRDefault="006B5AB9" w:rsidP="006B5AB9">
          <w:pPr>
            <w:pStyle w:val="CitaviBibliographyEntry"/>
            <w:rPr>
              <w:lang w:val="en-GB"/>
            </w:rPr>
          </w:pPr>
          <w:bookmarkStart w:id="131" w:name="_CTVL001dafb2a56b4534247aa5b7a1241b22230"/>
          <w:bookmarkEnd w:id="130"/>
          <w:r w:rsidRPr="00D37399">
            <w:rPr>
              <w:lang w:val="en-GB"/>
            </w:rPr>
            <w:t>Storch I, Penner J, Asbeck T, Basile M, Bauhus J, Braunisch V, Dormann CF, Frey J, Gärtner S, Hanewinkel M, Koch B, Klein AM, Kuss T, Pregernig M, Pyttel P, Reif A, Scherer-Lorenzen M, Segelbacher G, Schraml U, Staab M, Winkel G, Yousefpour R (2020) Evaluating the effectiveness of retention forestry to enhance biodiversity in production forests of Central Europe using an interdisciplinary, multi-scale approach. Ecology and Evolution 10: 1489–1509. doi:10.1002/ece3.6003.</w:t>
          </w:r>
        </w:p>
        <w:p w14:paraId="2B196BD1" w14:textId="77777777" w:rsidR="006B5AB9" w:rsidRPr="00D37399" w:rsidRDefault="006B5AB9" w:rsidP="006B5AB9">
          <w:pPr>
            <w:pStyle w:val="CitaviBibliographyEntry"/>
            <w:rPr>
              <w:lang w:val="en-GB"/>
            </w:rPr>
          </w:pPr>
          <w:bookmarkStart w:id="132" w:name="_CTVL001245679a591174630bb2a876e90f9ca6c"/>
          <w:bookmarkEnd w:id="131"/>
          <w:r w:rsidRPr="00D37399">
            <w:rPr>
              <w:lang w:val="en-GB"/>
            </w:rPr>
            <w:t>Stork NE, Stone M, Sam L (2016) Vertical stratification of beetles in tropical rainforests as sampled by light traps in North Queensland, Australia. Austral Ecology 41: 168–178. doi:10.1111/aec.12286.</w:t>
          </w:r>
        </w:p>
        <w:p w14:paraId="52320FE1" w14:textId="77777777" w:rsidR="006B5AB9" w:rsidRPr="00D37399" w:rsidRDefault="006B5AB9" w:rsidP="006B5AB9">
          <w:pPr>
            <w:pStyle w:val="CitaviBibliographyEntry"/>
            <w:rPr>
              <w:lang w:val="en-GB"/>
            </w:rPr>
          </w:pPr>
          <w:bookmarkStart w:id="133" w:name="_CTVL001f2ec45805ad1499db8f01346b1eeace6"/>
          <w:bookmarkEnd w:id="132"/>
          <w:r w:rsidRPr="00D37399">
            <w:rPr>
              <w:lang w:val="en-GB"/>
            </w:rPr>
            <w:t>Streitberger M, Stuhldreher G, Fartmann T, Ackermann W, Ludwig H, Puetz S, Züghart W (2024) The German insect monitoring scheme: Establishment of a nationwide long-term recording of arthropods. Basic and Applied Ecology 80: 81–91. doi:10.1016/j.baae.2024.08.004.</w:t>
          </w:r>
        </w:p>
        <w:p w14:paraId="2F47A45B" w14:textId="77777777" w:rsidR="006B5AB9" w:rsidRPr="00D37399" w:rsidRDefault="006B5AB9" w:rsidP="006B5AB9">
          <w:pPr>
            <w:pStyle w:val="CitaviBibliographyEntry"/>
            <w:rPr>
              <w:lang w:val="en-GB"/>
            </w:rPr>
          </w:pPr>
          <w:bookmarkStart w:id="134" w:name="_CTVL0017103cc99029f46eda750c0358cb8eedd"/>
          <w:bookmarkEnd w:id="133"/>
          <w:r w:rsidRPr="00D37399">
            <w:rPr>
              <w:lang w:val="en-GB"/>
            </w:rPr>
            <w:t>Sverdrup-Thygeson A, Birkemoe T (2009) What window traps can tell us: effect of placement, forest openness and beetle reproduction in retention trees. Journal of Insect Conservation 13: 183–191. doi:10.1007/s10841-008-9141-x.</w:t>
          </w:r>
        </w:p>
        <w:p w14:paraId="374C52BB" w14:textId="77777777" w:rsidR="006B5AB9" w:rsidRPr="00D37399" w:rsidRDefault="006B5AB9" w:rsidP="006B5AB9">
          <w:pPr>
            <w:pStyle w:val="CitaviBibliographyEntry"/>
            <w:rPr>
              <w:lang w:val="en-GB"/>
            </w:rPr>
          </w:pPr>
          <w:bookmarkStart w:id="135" w:name="_CTVL00159e34d473fad4efbaf78e3941038b09b"/>
          <w:bookmarkEnd w:id="134"/>
          <w:r w:rsidRPr="00D37399">
            <w:rPr>
              <w:lang w:val="en-GB"/>
            </w:rPr>
            <w:t>Taleb M, Djedouani B (2022) A novel low-cost effective trap to capture sarcosaprophagous Diptera alive. Insect Conservation and Diversity 15: 470–483. doi:10.1111/icad.12571.</w:t>
          </w:r>
        </w:p>
        <w:p w14:paraId="57EEC2B1" w14:textId="77777777" w:rsidR="006B5AB9" w:rsidRPr="00D37399" w:rsidRDefault="006B5AB9" w:rsidP="006B5AB9">
          <w:pPr>
            <w:pStyle w:val="CitaviBibliographyEntry"/>
            <w:rPr>
              <w:lang w:val="en-GB"/>
            </w:rPr>
          </w:pPr>
          <w:bookmarkStart w:id="136" w:name="_CTVL0016b13de0e9a5f4853a5fdf3fe713b92e7"/>
          <w:bookmarkEnd w:id="135"/>
          <w:r w:rsidRPr="00D37399">
            <w:rPr>
              <w:lang w:val="en-GB"/>
            </w:rPr>
            <w:t>Taniwaki T, Tamura A, Watanabe K (2020) Species richness, abundance and diversity of ichneumonid wasps in Japanese beech forests impacted by sika deer and sawfly herbivory. Entomological Science 23: 393–404. doi:10.1111/ens.12437.</w:t>
          </w:r>
        </w:p>
        <w:p w14:paraId="0C9DBB0C" w14:textId="77777777" w:rsidR="006B5AB9" w:rsidRPr="00D37399" w:rsidRDefault="006B5AB9" w:rsidP="006B5AB9">
          <w:pPr>
            <w:pStyle w:val="CitaviBibliographyEntry"/>
            <w:rPr>
              <w:lang w:val="en-GB"/>
            </w:rPr>
          </w:pPr>
          <w:bookmarkStart w:id="137" w:name="_CTVL00128b4de537b864066a0529f473b4e795f"/>
          <w:bookmarkEnd w:id="136"/>
          <w:r w:rsidRPr="00D37399">
            <w:rPr>
              <w:lang w:val="en-GB"/>
            </w:rPr>
            <w:t>Thiéry D, Doblas-Bajo M, Tourrain Z, Le Provost G, Núñez-Pérez E (2023) Electrical traps, so called harps, efficient and selective against Vespa velutina workers predating on hives. Entomologia Generalis 43: 945–950. doi:10.1127/entomologia/2023/2051.</w:t>
          </w:r>
        </w:p>
        <w:p w14:paraId="79293E42" w14:textId="77777777" w:rsidR="006B5AB9" w:rsidRPr="00D37399" w:rsidRDefault="006B5AB9" w:rsidP="006B5AB9">
          <w:pPr>
            <w:pStyle w:val="CitaviBibliographyEntry"/>
            <w:rPr>
              <w:lang w:val="en-GB"/>
            </w:rPr>
          </w:pPr>
          <w:bookmarkStart w:id="138" w:name="_CTVL0014bb9e8eaf9b543d0bfb5610d122b6815"/>
          <w:bookmarkEnd w:id="137"/>
          <w:r w:rsidRPr="00D37399">
            <w:rPr>
              <w:lang w:val="en-GB"/>
            </w:rPr>
            <w:t>Touroult J, Pollet M, Pascal O (2018) Overview of Mitaraka survey: research frame, study site and field protocols. ZOOSYSTEMA 40: 327–365. doi:10.5252/zoosystema2018v40a13.</w:t>
          </w:r>
        </w:p>
        <w:p w14:paraId="2B063E9A" w14:textId="77777777" w:rsidR="006B5AB9" w:rsidRPr="00D37399" w:rsidRDefault="006B5AB9" w:rsidP="006B5AB9">
          <w:pPr>
            <w:pStyle w:val="CitaviBibliographyEntry"/>
            <w:rPr>
              <w:lang w:val="en-GB"/>
            </w:rPr>
          </w:pPr>
          <w:bookmarkStart w:id="139" w:name="_CTVL0012492a5800d6642108cdbebffdc6d4277"/>
          <w:bookmarkEnd w:id="138"/>
          <w:r w:rsidRPr="00D37399">
            <w:rPr>
              <w:lang w:val="en-GB"/>
            </w:rPr>
            <w:t>Townes H (1972) A light-weight Malaise trap. Entomological News 83: 239–247.</w:t>
          </w:r>
        </w:p>
        <w:p w14:paraId="2DC3CA69" w14:textId="77777777" w:rsidR="006B5AB9" w:rsidRPr="00D37399" w:rsidRDefault="006B5AB9" w:rsidP="006B5AB9">
          <w:pPr>
            <w:pStyle w:val="CitaviBibliographyEntry"/>
            <w:rPr>
              <w:lang w:val="en-GB"/>
            </w:rPr>
          </w:pPr>
          <w:bookmarkStart w:id="140" w:name="_CTVL0017ca0292a5043498db84d98881a6af0a8"/>
          <w:bookmarkEnd w:id="139"/>
          <w:r w:rsidRPr="00D37399">
            <w:rPr>
              <w:lang w:val="en-GB"/>
            </w:rPr>
            <w:t>Triana JL, Ravelo HG, López M (2006) Status of Ichneumonidae (Hymenoptera: Ichneumonoidea) in Cuba. Revista de Biologia Tropical 54: 821–827.</w:t>
          </w:r>
        </w:p>
        <w:p w14:paraId="548A4928" w14:textId="77777777" w:rsidR="006B5AB9" w:rsidRPr="00D37399" w:rsidRDefault="006B5AB9" w:rsidP="006B5AB9">
          <w:pPr>
            <w:pStyle w:val="CitaviBibliographyEntry"/>
            <w:rPr>
              <w:lang w:val="en-GB"/>
            </w:rPr>
          </w:pPr>
          <w:bookmarkStart w:id="141" w:name="_CTVL001f768ab456cfd421d8ee6dde31891e764"/>
          <w:bookmarkEnd w:id="140"/>
          <w:r w:rsidRPr="00D37399">
            <w:rPr>
              <w:lang w:val="en-GB"/>
            </w:rPr>
            <w:t>Uemori K, Hishi T (2024) Differences in sampling efficiency of each insect order in yellow pan traps with installation of flight interception windows. Entomological Science 27. doi:10.1111/ens.12591.</w:t>
          </w:r>
        </w:p>
        <w:p w14:paraId="3F11EB9D" w14:textId="77777777" w:rsidR="006B5AB9" w:rsidRPr="00D37399" w:rsidRDefault="006B5AB9" w:rsidP="006B5AB9">
          <w:pPr>
            <w:pStyle w:val="CitaviBibliographyEntry"/>
            <w:rPr>
              <w:lang w:val="en-GB"/>
            </w:rPr>
          </w:pPr>
          <w:bookmarkStart w:id="142" w:name="_CTVL001295605f6abad489eac949423c4be06d4"/>
          <w:bookmarkEnd w:id="141"/>
          <w:r w:rsidRPr="00D37399">
            <w:rPr>
              <w:lang w:val="en-GB"/>
            </w:rPr>
            <w:t>Ulyshen MD, Soon V, Hanula JL (2010) On the vertical distribution of bees in a temperate deciduous forest. Insect Conservation and Diversity 3: 222–228. doi:10.1111/j.1752-4598.2010.00092.x.</w:t>
          </w:r>
        </w:p>
        <w:p w14:paraId="0F0B6F14" w14:textId="77777777" w:rsidR="006B5AB9" w:rsidRPr="00D37399" w:rsidRDefault="006B5AB9" w:rsidP="006B5AB9">
          <w:pPr>
            <w:pStyle w:val="CitaviBibliographyEntry"/>
            <w:rPr>
              <w:lang w:val="en-GB"/>
            </w:rPr>
          </w:pPr>
          <w:bookmarkStart w:id="143" w:name="_CTVL001739b5423a9e6462a94a22cd3adfd2738"/>
          <w:bookmarkEnd w:id="142"/>
          <w:r w:rsidRPr="00D37399">
            <w:rPr>
              <w:lang w:val="en-GB"/>
            </w:rPr>
            <w:lastRenderedPageBreak/>
            <w:t>Ushimaru A, Ishida C, Sakai S, Shibata M, Tanaka H, Niiyama K, Nakashizuka T (2008) The effects of human mannagement on spatial distribution of two bumble bee species in a traditional agro-forestry</w:t>
          </w:r>
          <w:bookmarkEnd w:id="143"/>
          <w:r w:rsidRPr="00D37399">
            <w:rPr>
              <w:lang w:val="en-GB"/>
            </w:rPr>
            <w:t xml:space="preserve"> </w:t>
          </w:r>
          <w:r w:rsidRPr="00D37399">
            <w:rPr>
              <w:i/>
              <w:lang w:val="en-GB"/>
            </w:rPr>
            <w:t>Satoyama</w:t>
          </w:r>
          <w:r w:rsidRPr="00D37399">
            <w:rPr>
              <w:lang w:val="en-GB"/>
            </w:rPr>
            <w:t xml:space="preserve"> landscape. Journal of Apicultural Research 47: 296–303. doi:10.1080/00218839.2008.11101478.</w:t>
          </w:r>
        </w:p>
        <w:p w14:paraId="296285D9" w14:textId="77777777" w:rsidR="006B5AB9" w:rsidRPr="00D37399" w:rsidRDefault="006B5AB9" w:rsidP="006B5AB9">
          <w:pPr>
            <w:pStyle w:val="CitaviBibliographyEntry"/>
            <w:rPr>
              <w:lang w:val="en-GB"/>
            </w:rPr>
          </w:pPr>
          <w:bookmarkStart w:id="144" w:name="_CTVL001ab367a882e2d4ef592e62921ebae07fd"/>
          <w:r w:rsidRPr="00D37399">
            <w:rPr>
              <w:lang w:val="en-GB"/>
            </w:rPr>
            <w:t>van Swaay CA (1990) An Assessment of the Changes in Butterfly Abundance in The Netherlands during the 20th Century. Biological Conservation 52: 287–302. doi:10.1016/0006-3207(90)90073-X.</w:t>
          </w:r>
        </w:p>
        <w:p w14:paraId="6996A989" w14:textId="77777777" w:rsidR="006B5AB9" w:rsidRPr="00D37399" w:rsidRDefault="006B5AB9" w:rsidP="006B5AB9">
          <w:pPr>
            <w:pStyle w:val="CitaviBibliographyEntry"/>
            <w:rPr>
              <w:lang w:val="en-GB"/>
            </w:rPr>
          </w:pPr>
          <w:bookmarkStart w:id="145" w:name="_CTVL00191db74aff8dc4d8aa35c25dbc9e53132"/>
          <w:bookmarkEnd w:id="144"/>
          <w:r w:rsidRPr="00D37399">
            <w:rPr>
              <w:lang w:val="en-GB"/>
            </w:rPr>
            <w:t>Vance CC, Smith SM, Malcolm, JR, Huber J, Bellocq MI (2007) Differences between forest type and vertical strata in the diversity and composition of hymenpteran families and mymarid genera in northeastern temperate forests. Environmental Entomology 36: 1073–1083. doi:10.1603/0046-225X(2007)36[1073:DBFTAV]2.0.CO;2.</w:t>
          </w:r>
        </w:p>
        <w:p w14:paraId="00EEA9FA" w14:textId="77777777" w:rsidR="006B5AB9" w:rsidRPr="00D37399" w:rsidRDefault="006B5AB9" w:rsidP="006B5AB9">
          <w:pPr>
            <w:pStyle w:val="CitaviBibliographyEntry"/>
            <w:rPr>
              <w:lang w:val="en-GB"/>
            </w:rPr>
          </w:pPr>
          <w:bookmarkStart w:id="146" w:name="_CTVL0013b99059cdcc946209cf57049b260b1a6"/>
          <w:bookmarkEnd w:id="145"/>
          <w:r w:rsidRPr="00D37399">
            <w:rPr>
              <w:lang w:val="en-GB"/>
            </w:rPr>
            <w:t>Walker MK, Howlett BG, Wallace AR, Mccallum JA, Teulon DA (2011) The diversity and abundance of small arthropods in onion,</w:t>
          </w:r>
          <w:bookmarkEnd w:id="146"/>
          <w:r w:rsidRPr="00D37399">
            <w:rPr>
              <w:lang w:val="en-GB"/>
            </w:rPr>
            <w:t xml:space="preserve"> </w:t>
          </w:r>
          <w:r w:rsidRPr="00D37399">
            <w:rPr>
              <w:i/>
              <w:lang w:val="en-GB"/>
            </w:rPr>
            <w:t>Allium cepa</w:t>
          </w:r>
          <w:r w:rsidRPr="00D37399">
            <w:rPr>
              <w:lang w:val="en-GB"/>
            </w:rPr>
            <w:t>, seed crops, and their potential role in pollination. Journal of Insect Science 11: 98. doi:10.1673/031.011.9801.</w:t>
          </w:r>
        </w:p>
        <w:p w14:paraId="35494BFA" w14:textId="77777777" w:rsidR="006B5AB9" w:rsidRPr="00D37399" w:rsidRDefault="006B5AB9" w:rsidP="006B5AB9">
          <w:pPr>
            <w:pStyle w:val="CitaviBibliographyEntry"/>
            <w:rPr>
              <w:lang w:val="en-GB"/>
            </w:rPr>
          </w:pPr>
          <w:bookmarkStart w:id="147" w:name="_CTVL001b22554dd70194543a538add35c4b3ad0"/>
          <w:r w:rsidRPr="00D37399">
            <w:rPr>
              <w:lang w:val="en-GB"/>
            </w:rPr>
            <w:t>Wells W, Decker T (2006) A comparison of three types of insect traps for collecting non-formicidae Hymenopera on the island of Dominica. Southwestern Entomologist 31: 59–68.</w:t>
          </w:r>
        </w:p>
        <w:p w14:paraId="02FDEF10" w14:textId="77777777" w:rsidR="006B5AB9" w:rsidRPr="00D37399" w:rsidRDefault="006B5AB9" w:rsidP="006B5AB9">
          <w:pPr>
            <w:pStyle w:val="CitaviBibliographyEntry"/>
            <w:rPr>
              <w:lang w:val="en-GB"/>
            </w:rPr>
          </w:pPr>
          <w:bookmarkStart w:id="148" w:name="_CTVL001d374bc49946248d892d36c4943fd4306"/>
          <w:bookmarkEnd w:id="147"/>
          <w:r w:rsidRPr="00D37399">
            <w:rPr>
              <w:lang w:val="en-GB"/>
            </w:rPr>
            <w:t>White TE, Kemp DJ (2020) Spider lures exploit insect preferences for floral colour and symmetry. Evolutionary Ecology 34: 543–553. doi:10.1007/s10682-020-10047-z.</w:t>
          </w:r>
        </w:p>
        <w:p w14:paraId="5CB5BF55" w14:textId="77777777" w:rsidR="006B5AB9" w:rsidRPr="00D37399" w:rsidRDefault="006B5AB9" w:rsidP="006B5AB9">
          <w:pPr>
            <w:pStyle w:val="CitaviBibliographyEntry"/>
            <w:rPr>
              <w:lang w:val="en-GB"/>
            </w:rPr>
          </w:pPr>
          <w:bookmarkStart w:id="149" w:name="_CTVL001b4bcf3f630aa42a8b5e950b6e7479f1a"/>
          <w:bookmarkEnd w:id="148"/>
          <w:r w:rsidRPr="00D37399">
            <w:rPr>
              <w:lang w:val="en-GB"/>
            </w:rPr>
            <w:t>Wildermuth B, Hagge J, Seifert CL, Tjaden R, Schuldt A (2024) Beneficial effects of native broadleaved forests on canopy beetle diversity are not reduced by admixture of non-native conifers. Journal of Applied Ecology 61: 1000–1014. doi:10.1111/1365-2664.14623.</w:t>
          </w:r>
        </w:p>
        <w:p w14:paraId="6B5A4C69" w14:textId="77777777" w:rsidR="006B5AB9" w:rsidRPr="00D37399" w:rsidRDefault="006B5AB9" w:rsidP="006B5AB9">
          <w:pPr>
            <w:pStyle w:val="CitaviBibliographyEntry"/>
            <w:rPr>
              <w:lang w:val="en-GB"/>
            </w:rPr>
          </w:pPr>
          <w:bookmarkStart w:id="150" w:name="_CTVL00120d0b65bd7904a11971d052f09fddad2"/>
          <w:bookmarkEnd w:id="149"/>
          <w:r w:rsidRPr="00D37399">
            <w:rPr>
              <w:lang w:val="en-GB"/>
            </w:rPr>
            <w:t>Wildermuth B, Seifert CL, Husemann M, Schuldt A (2023) Metabarcoding reveals that mixed forests mitigate negative effects of non-native trees on canopy arthropod diversity. Ecological Applications 33. doi:10.1002/eap.2921.</w:t>
          </w:r>
        </w:p>
        <w:p w14:paraId="3D3E2102" w14:textId="77777777" w:rsidR="006B5AB9" w:rsidRPr="00D37399" w:rsidRDefault="006B5AB9" w:rsidP="006B5AB9">
          <w:pPr>
            <w:pStyle w:val="CitaviBibliographyEntry"/>
            <w:rPr>
              <w:lang w:val="en-GB"/>
            </w:rPr>
          </w:pPr>
          <w:bookmarkStart w:id="151" w:name="_CTVL00107acba87da5142188b0b807ad3769ffc"/>
          <w:bookmarkEnd w:id="150"/>
          <w:r w:rsidRPr="00D37399">
            <w:rPr>
              <w:lang w:val="en-GB"/>
            </w:rPr>
            <w:t>Wilkening AJ, Foltz JL, Atkinson TH, Connor MD (1981) An omnidirectional flight trap for ascending and descending insects. The Canadian Entomologist 113: 453–455. doi:10.4039/Ent113453-5.</w:t>
          </w:r>
        </w:p>
        <w:p w14:paraId="772DAFE2" w14:textId="77777777" w:rsidR="006B5AB9" w:rsidRDefault="006B5AB9" w:rsidP="006B5AB9">
          <w:pPr>
            <w:pStyle w:val="CitaviBibliographyEntry"/>
          </w:pPr>
          <w:bookmarkStart w:id="152" w:name="_CTVL001a4029efc680649e89c45f24a640e5f2d"/>
          <w:bookmarkEnd w:id="151"/>
          <w:r w:rsidRPr="00D37399">
            <w:rPr>
              <w:lang w:val="en-GB"/>
            </w:rPr>
            <w:t xml:space="preserve">Winiger N, Hendel AL, Ganz S, Zielewska-Buettner K, Segelbacher G, Braunisch V (2023) Saproxylic beetles respond to habitat variables at different spatial scales depending on variable type and species' mobility: the need for multi-scale forest structure management. </w:t>
          </w:r>
          <w:r>
            <w:t>Biodiversity and Conservation 32: 3355–3377. doi:10.1007/s10531-023-02663-2.</w:t>
          </w:r>
        </w:p>
        <w:p w14:paraId="7FAAAD03" w14:textId="2EC16A56" w:rsidR="00E77E6D" w:rsidRPr="001369E9" w:rsidRDefault="006B5AB9" w:rsidP="006B5AB9">
          <w:pPr>
            <w:pStyle w:val="CitaviBibliographyEntry"/>
            <w:rPr>
              <w:lang w:val="en-GB"/>
            </w:rPr>
          </w:pPr>
          <w:bookmarkStart w:id="153" w:name="_CTVL001ce54b11508354f64ba5a65c133d9f2e0"/>
          <w:bookmarkEnd w:id="152"/>
          <w:r w:rsidRPr="00D37399">
            <w:rPr>
              <w:lang w:val="en-GB"/>
            </w:rPr>
            <w:t xml:space="preserve">Yang XW, Ning DD, Ni MH, Hassan B, Wu JJ, Xu YJ (2019) Interception of exotic ants and survey of the ant fauna at Gaoming Port, China. </w:t>
          </w:r>
          <w:r>
            <w:t>ASIAN MYRMECOLOGY 11: e011002. doi:10.20362/am.011002</w:t>
          </w:r>
          <w:bookmarkEnd w:id="153"/>
          <w:r>
            <w:t>.</w:t>
          </w:r>
          <w:r w:rsidR="00E77E6D" w:rsidRPr="001369E9">
            <w:fldChar w:fldCharType="end"/>
          </w:r>
        </w:p>
      </w:sdtContent>
    </w:sdt>
    <w:p w14:paraId="51BC3C68" w14:textId="77777777" w:rsidR="00E77E6D" w:rsidRPr="001369E9" w:rsidRDefault="00E77E6D" w:rsidP="00E77E6D">
      <w:pPr>
        <w:rPr>
          <w:rFonts w:cstheme="minorHAnsi"/>
          <w:lang w:val="en-GB"/>
        </w:rPr>
      </w:pPr>
    </w:p>
    <w:sectPr w:rsidR="00E77E6D" w:rsidRPr="001369E9" w:rsidSect="0015525A">
      <w:pgSz w:w="11906" w:h="16838"/>
      <w:pgMar w:top="1417" w:right="1417" w:bottom="1276"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EF3DD7" w14:textId="77777777" w:rsidR="00C64537" w:rsidRDefault="00C64537" w:rsidP="00A91801">
      <w:pPr>
        <w:spacing w:after="0" w:line="240" w:lineRule="auto"/>
      </w:pPr>
      <w:r>
        <w:separator/>
      </w:r>
    </w:p>
  </w:endnote>
  <w:endnote w:type="continuationSeparator" w:id="0">
    <w:p w14:paraId="6C2CC520" w14:textId="77777777" w:rsidR="00C64537" w:rsidRDefault="00C64537" w:rsidP="00A91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940CBD" w14:textId="77777777" w:rsidR="00C64537" w:rsidRDefault="00C64537" w:rsidP="00A91801">
      <w:pPr>
        <w:spacing w:after="0" w:line="240" w:lineRule="auto"/>
      </w:pPr>
      <w:r>
        <w:separator/>
      </w:r>
    </w:p>
  </w:footnote>
  <w:footnote w:type="continuationSeparator" w:id="0">
    <w:p w14:paraId="1F359086" w14:textId="77777777" w:rsidR="00C64537" w:rsidRDefault="00C64537" w:rsidP="00A918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trackRevisions/>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E6D"/>
    <w:rsid w:val="00010DA5"/>
    <w:rsid w:val="000163E3"/>
    <w:rsid w:val="0004075A"/>
    <w:rsid w:val="000432ED"/>
    <w:rsid w:val="0007274F"/>
    <w:rsid w:val="000F0CA1"/>
    <w:rsid w:val="001369E9"/>
    <w:rsid w:val="0014581F"/>
    <w:rsid w:val="0015525A"/>
    <w:rsid w:val="00161D03"/>
    <w:rsid w:val="001766F6"/>
    <w:rsid w:val="001835D0"/>
    <w:rsid w:val="0019588A"/>
    <w:rsid w:val="001A08C4"/>
    <w:rsid w:val="001A55C7"/>
    <w:rsid w:val="001B322F"/>
    <w:rsid w:val="001D2A22"/>
    <w:rsid w:val="001D6585"/>
    <w:rsid w:val="001D6FFA"/>
    <w:rsid w:val="001F3A1D"/>
    <w:rsid w:val="00204092"/>
    <w:rsid w:val="002B64C3"/>
    <w:rsid w:val="00317F63"/>
    <w:rsid w:val="00363472"/>
    <w:rsid w:val="003774D5"/>
    <w:rsid w:val="003D3FA0"/>
    <w:rsid w:val="003D48CA"/>
    <w:rsid w:val="003F64D3"/>
    <w:rsid w:val="00411607"/>
    <w:rsid w:val="00460519"/>
    <w:rsid w:val="004C159C"/>
    <w:rsid w:val="004C30A1"/>
    <w:rsid w:val="004C3EC8"/>
    <w:rsid w:val="004D4C03"/>
    <w:rsid w:val="004E3509"/>
    <w:rsid w:val="00513906"/>
    <w:rsid w:val="005618B5"/>
    <w:rsid w:val="00586D34"/>
    <w:rsid w:val="005870EC"/>
    <w:rsid w:val="005A51DD"/>
    <w:rsid w:val="005B2790"/>
    <w:rsid w:val="005D3A25"/>
    <w:rsid w:val="005E4182"/>
    <w:rsid w:val="005F51D5"/>
    <w:rsid w:val="00603687"/>
    <w:rsid w:val="006112E2"/>
    <w:rsid w:val="00612E3E"/>
    <w:rsid w:val="00630D7B"/>
    <w:rsid w:val="00666DA0"/>
    <w:rsid w:val="006765EB"/>
    <w:rsid w:val="00680B38"/>
    <w:rsid w:val="00681082"/>
    <w:rsid w:val="006B5AB9"/>
    <w:rsid w:val="006E3D1A"/>
    <w:rsid w:val="0076198D"/>
    <w:rsid w:val="00767A10"/>
    <w:rsid w:val="007B3CA3"/>
    <w:rsid w:val="007C1A18"/>
    <w:rsid w:val="00812E6A"/>
    <w:rsid w:val="0081316B"/>
    <w:rsid w:val="008304C7"/>
    <w:rsid w:val="00831CC0"/>
    <w:rsid w:val="00837315"/>
    <w:rsid w:val="00855EB7"/>
    <w:rsid w:val="008C4D8F"/>
    <w:rsid w:val="00914DA1"/>
    <w:rsid w:val="00920C82"/>
    <w:rsid w:val="00953A67"/>
    <w:rsid w:val="00955943"/>
    <w:rsid w:val="009756F0"/>
    <w:rsid w:val="009C7377"/>
    <w:rsid w:val="00A007F9"/>
    <w:rsid w:val="00A52C29"/>
    <w:rsid w:val="00A554F3"/>
    <w:rsid w:val="00A6541C"/>
    <w:rsid w:val="00A741C7"/>
    <w:rsid w:val="00A91801"/>
    <w:rsid w:val="00A91DDF"/>
    <w:rsid w:val="00A97EB9"/>
    <w:rsid w:val="00AA237E"/>
    <w:rsid w:val="00AB5EF5"/>
    <w:rsid w:val="00AD4817"/>
    <w:rsid w:val="00AF7BEE"/>
    <w:rsid w:val="00B62C64"/>
    <w:rsid w:val="00B80AB1"/>
    <w:rsid w:val="00C017B2"/>
    <w:rsid w:val="00C15CFA"/>
    <w:rsid w:val="00C3250A"/>
    <w:rsid w:val="00C5451F"/>
    <w:rsid w:val="00C64537"/>
    <w:rsid w:val="00CA1FBA"/>
    <w:rsid w:val="00CB7F5B"/>
    <w:rsid w:val="00CE4C4F"/>
    <w:rsid w:val="00D12E4E"/>
    <w:rsid w:val="00D171A3"/>
    <w:rsid w:val="00D24625"/>
    <w:rsid w:val="00D37399"/>
    <w:rsid w:val="00D46D15"/>
    <w:rsid w:val="00D92225"/>
    <w:rsid w:val="00DB102E"/>
    <w:rsid w:val="00DB2869"/>
    <w:rsid w:val="00DE1525"/>
    <w:rsid w:val="00E019A8"/>
    <w:rsid w:val="00E25FD1"/>
    <w:rsid w:val="00E77E6D"/>
    <w:rsid w:val="00E8394E"/>
    <w:rsid w:val="00EB2D49"/>
    <w:rsid w:val="00EC2C45"/>
    <w:rsid w:val="00EF1B15"/>
    <w:rsid w:val="00F13C9C"/>
    <w:rsid w:val="00F17294"/>
    <w:rsid w:val="00FE75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A150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77E6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E77E6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77E6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77E6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77E6D"/>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77E6D"/>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77E6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77E6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77E6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77E6D"/>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semiHidden/>
    <w:rsid w:val="00E77E6D"/>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semiHidden/>
    <w:rsid w:val="00E77E6D"/>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E77E6D"/>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E77E6D"/>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E77E6D"/>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E77E6D"/>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E77E6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E77E6D"/>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E77E6D"/>
    <w:rPr>
      <w:color w:val="808080"/>
    </w:rPr>
  </w:style>
  <w:style w:type="paragraph" w:customStyle="1" w:styleId="CitaviBibliographyEntry">
    <w:name w:val="Citavi Bibliography Entry"/>
    <w:basedOn w:val="Standard"/>
    <w:link w:val="CitaviBibliographyEntryZchn"/>
    <w:uiPriority w:val="99"/>
    <w:rsid w:val="00E77E6D"/>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uiPriority w:val="99"/>
    <w:rsid w:val="00E77E6D"/>
  </w:style>
  <w:style w:type="paragraph" w:customStyle="1" w:styleId="CitaviBibliographyHeading">
    <w:name w:val="Citavi Bibliography Heading"/>
    <w:basedOn w:val="berschrift1"/>
    <w:link w:val="CitaviBibliographyHeadingZchn"/>
    <w:uiPriority w:val="99"/>
    <w:rsid w:val="00E77E6D"/>
  </w:style>
  <w:style w:type="character" w:customStyle="1" w:styleId="CitaviBibliographyHeadingZchn">
    <w:name w:val="Citavi Bibliography Heading Zchn"/>
    <w:basedOn w:val="Absatz-Standardschriftart"/>
    <w:link w:val="CitaviBibliographyHeading"/>
    <w:uiPriority w:val="99"/>
    <w:rsid w:val="00E77E6D"/>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E77E6D"/>
  </w:style>
  <w:style w:type="character" w:customStyle="1" w:styleId="CitaviChapterBibliographyHeadingZchn">
    <w:name w:val="Citavi Chapter Bibliography Heading Zchn"/>
    <w:basedOn w:val="Absatz-Standardschriftart"/>
    <w:link w:val="CitaviChapterBibliographyHeading"/>
    <w:uiPriority w:val="99"/>
    <w:rsid w:val="00E77E6D"/>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E77E6D"/>
    <w:pPr>
      <w:spacing w:line="240" w:lineRule="auto"/>
      <w:outlineLvl w:val="9"/>
    </w:pPr>
    <w:rPr>
      <w:rFonts w:ascii="Segoe UI" w:eastAsia="Times New Roman" w:hAnsi="Segoe UI" w:cs="Segoe UI"/>
      <w:color w:val="000000"/>
      <w:sz w:val="18"/>
      <w:szCs w:val="18"/>
      <w:lang w:eastAsia="de-DE"/>
    </w:rPr>
  </w:style>
  <w:style w:type="character" w:customStyle="1" w:styleId="CitaviBibliographySubheading1Zchn">
    <w:name w:val="Citavi Bibliography Subheading 1 Zchn"/>
    <w:basedOn w:val="Absatz-Standardschriftart"/>
    <w:link w:val="CitaviBibliographySubheading1"/>
    <w:uiPriority w:val="99"/>
    <w:rsid w:val="00E77E6D"/>
    <w:rPr>
      <w:rFonts w:ascii="Segoe UI" w:eastAsia="Times New Roman" w:hAnsi="Segoe UI" w:cs="Segoe UI"/>
      <w:color w:val="000000"/>
      <w:sz w:val="18"/>
      <w:szCs w:val="18"/>
      <w:lang w:eastAsia="de-DE"/>
    </w:rPr>
  </w:style>
  <w:style w:type="paragraph" w:customStyle="1" w:styleId="CitaviBibliographySubheading2">
    <w:name w:val="Citavi Bibliography Subheading 2"/>
    <w:basedOn w:val="berschrift3"/>
    <w:link w:val="CitaviBibliographySubheading2Zchn"/>
    <w:uiPriority w:val="99"/>
    <w:rsid w:val="00E77E6D"/>
    <w:pPr>
      <w:spacing w:line="240" w:lineRule="auto"/>
      <w:outlineLvl w:val="9"/>
    </w:pPr>
    <w:rPr>
      <w:rFonts w:ascii="Segoe UI" w:eastAsia="Times New Roman" w:hAnsi="Segoe UI" w:cs="Segoe UI"/>
      <w:color w:val="000000"/>
      <w:sz w:val="18"/>
      <w:szCs w:val="18"/>
      <w:lang w:eastAsia="de-DE"/>
    </w:rPr>
  </w:style>
  <w:style w:type="character" w:customStyle="1" w:styleId="CitaviBibliographySubheading2Zchn">
    <w:name w:val="Citavi Bibliography Subheading 2 Zchn"/>
    <w:basedOn w:val="Absatz-Standardschriftart"/>
    <w:link w:val="CitaviBibliographySubheading2"/>
    <w:uiPriority w:val="99"/>
    <w:rsid w:val="00E77E6D"/>
    <w:rPr>
      <w:rFonts w:ascii="Segoe UI" w:eastAsia="Times New Roman" w:hAnsi="Segoe UI" w:cs="Segoe UI"/>
      <w:color w:val="000000"/>
      <w:sz w:val="18"/>
      <w:szCs w:val="18"/>
      <w:lang w:eastAsia="de-DE"/>
    </w:rPr>
  </w:style>
  <w:style w:type="paragraph" w:customStyle="1" w:styleId="CitaviBibliographySubheading3">
    <w:name w:val="Citavi Bibliography Subheading 3"/>
    <w:basedOn w:val="berschrift4"/>
    <w:link w:val="CitaviBibliographySubheading3Zchn"/>
    <w:uiPriority w:val="99"/>
    <w:rsid w:val="00E77E6D"/>
    <w:pPr>
      <w:spacing w:line="240" w:lineRule="auto"/>
      <w:outlineLvl w:val="9"/>
    </w:pPr>
    <w:rPr>
      <w:rFonts w:ascii="Segoe UI" w:eastAsia="Times New Roman" w:hAnsi="Segoe UI" w:cs="Segoe UI"/>
      <w:color w:val="000000"/>
      <w:sz w:val="18"/>
      <w:szCs w:val="18"/>
      <w:lang w:eastAsia="de-DE"/>
    </w:rPr>
  </w:style>
  <w:style w:type="character" w:customStyle="1" w:styleId="CitaviBibliographySubheading3Zchn">
    <w:name w:val="Citavi Bibliography Subheading 3 Zchn"/>
    <w:basedOn w:val="Absatz-Standardschriftart"/>
    <w:link w:val="CitaviBibliographySubheading3"/>
    <w:uiPriority w:val="99"/>
    <w:rsid w:val="00E77E6D"/>
    <w:rPr>
      <w:rFonts w:ascii="Segoe UI" w:eastAsia="Times New Roman" w:hAnsi="Segoe UI" w:cs="Segoe UI"/>
      <w:i/>
      <w:iCs/>
      <w:color w:val="000000"/>
      <w:sz w:val="18"/>
      <w:szCs w:val="18"/>
      <w:lang w:eastAsia="de-DE"/>
    </w:rPr>
  </w:style>
  <w:style w:type="paragraph" w:customStyle="1" w:styleId="CitaviBibliographySubheading4">
    <w:name w:val="Citavi Bibliography Subheading 4"/>
    <w:basedOn w:val="berschrift5"/>
    <w:link w:val="CitaviBibliographySubheading4Zchn"/>
    <w:uiPriority w:val="99"/>
    <w:rsid w:val="00E77E6D"/>
    <w:pPr>
      <w:spacing w:line="240" w:lineRule="auto"/>
      <w:outlineLvl w:val="9"/>
    </w:pPr>
    <w:rPr>
      <w:rFonts w:ascii="Segoe UI" w:eastAsia="Times New Roman" w:hAnsi="Segoe UI" w:cs="Segoe UI"/>
      <w:color w:val="000000"/>
      <w:sz w:val="18"/>
      <w:szCs w:val="18"/>
      <w:lang w:eastAsia="de-DE"/>
    </w:rPr>
  </w:style>
  <w:style w:type="character" w:customStyle="1" w:styleId="CitaviBibliographySubheading4Zchn">
    <w:name w:val="Citavi Bibliography Subheading 4 Zchn"/>
    <w:basedOn w:val="Absatz-Standardschriftart"/>
    <w:link w:val="CitaviBibliographySubheading4"/>
    <w:uiPriority w:val="99"/>
    <w:rsid w:val="00E77E6D"/>
    <w:rPr>
      <w:rFonts w:ascii="Segoe UI" w:eastAsia="Times New Roman" w:hAnsi="Segoe UI" w:cs="Segoe UI"/>
      <w:color w:val="000000"/>
      <w:sz w:val="18"/>
      <w:szCs w:val="18"/>
      <w:lang w:eastAsia="de-DE"/>
    </w:rPr>
  </w:style>
  <w:style w:type="paragraph" w:customStyle="1" w:styleId="CitaviBibliographySubheading5">
    <w:name w:val="Citavi Bibliography Subheading 5"/>
    <w:basedOn w:val="berschrift6"/>
    <w:link w:val="CitaviBibliographySubheading5Zchn"/>
    <w:uiPriority w:val="99"/>
    <w:rsid w:val="00E77E6D"/>
    <w:pPr>
      <w:spacing w:line="240" w:lineRule="auto"/>
      <w:outlineLvl w:val="9"/>
    </w:pPr>
    <w:rPr>
      <w:rFonts w:ascii="Segoe UI" w:eastAsia="Times New Roman" w:hAnsi="Segoe UI" w:cs="Segoe UI"/>
      <w:color w:val="000000"/>
      <w:sz w:val="18"/>
      <w:szCs w:val="18"/>
      <w:lang w:eastAsia="de-DE"/>
    </w:rPr>
  </w:style>
  <w:style w:type="character" w:customStyle="1" w:styleId="CitaviBibliographySubheading5Zchn">
    <w:name w:val="Citavi Bibliography Subheading 5 Zchn"/>
    <w:basedOn w:val="Absatz-Standardschriftart"/>
    <w:link w:val="CitaviBibliographySubheading5"/>
    <w:uiPriority w:val="99"/>
    <w:rsid w:val="00E77E6D"/>
    <w:rPr>
      <w:rFonts w:ascii="Segoe UI" w:eastAsia="Times New Roman" w:hAnsi="Segoe UI" w:cs="Segoe UI"/>
      <w:color w:val="000000"/>
      <w:sz w:val="18"/>
      <w:szCs w:val="18"/>
      <w:lang w:eastAsia="de-DE"/>
    </w:rPr>
  </w:style>
  <w:style w:type="paragraph" w:customStyle="1" w:styleId="CitaviBibliographySubheading6">
    <w:name w:val="Citavi Bibliography Subheading 6"/>
    <w:basedOn w:val="berschrift7"/>
    <w:link w:val="CitaviBibliographySubheading6Zchn"/>
    <w:uiPriority w:val="99"/>
    <w:rsid w:val="00E77E6D"/>
    <w:pPr>
      <w:spacing w:line="240" w:lineRule="auto"/>
      <w:outlineLvl w:val="9"/>
    </w:pPr>
    <w:rPr>
      <w:rFonts w:ascii="Segoe UI" w:eastAsia="Times New Roman" w:hAnsi="Segoe UI" w:cs="Segoe UI"/>
      <w:color w:val="000000"/>
      <w:sz w:val="18"/>
      <w:szCs w:val="18"/>
      <w:lang w:eastAsia="de-DE"/>
    </w:rPr>
  </w:style>
  <w:style w:type="character" w:customStyle="1" w:styleId="CitaviBibliographySubheading6Zchn">
    <w:name w:val="Citavi Bibliography Subheading 6 Zchn"/>
    <w:basedOn w:val="Absatz-Standardschriftart"/>
    <w:link w:val="CitaviBibliographySubheading6"/>
    <w:uiPriority w:val="99"/>
    <w:rsid w:val="00E77E6D"/>
    <w:rPr>
      <w:rFonts w:ascii="Segoe UI" w:eastAsia="Times New Roman" w:hAnsi="Segoe UI" w:cs="Segoe UI"/>
      <w:i/>
      <w:iCs/>
      <w:color w:val="000000"/>
      <w:sz w:val="18"/>
      <w:szCs w:val="18"/>
      <w:lang w:eastAsia="de-DE"/>
    </w:rPr>
  </w:style>
  <w:style w:type="paragraph" w:customStyle="1" w:styleId="CitaviBibliographySubheading7">
    <w:name w:val="Citavi Bibliography Subheading 7"/>
    <w:basedOn w:val="berschrift8"/>
    <w:link w:val="CitaviBibliographySubheading7Zchn"/>
    <w:uiPriority w:val="99"/>
    <w:rsid w:val="00E77E6D"/>
    <w:pPr>
      <w:spacing w:line="240" w:lineRule="auto"/>
      <w:outlineLvl w:val="9"/>
    </w:pPr>
    <w:rPr>
      <w:rFonts w:ascii="Segoe UI" w:eastAsia="Times New Roman" w:hAnsi="Segoe UI" w:cs="Segoe UI"/>
      <w:color w:val="000000"/>
      <w:sz w:val="18"/>
      <w:szCs w:val="18"/>
      <w:lang w:eastAsia="de-DE"/>
    </w:rPr>
  </w:style>
  <w:style w:type="character" w:customStyle="1" w:styleId="CitaviBibliographySubheading7Zchn">
    <w:name w:val="Citavi Bibliography Subheading 7 Zchn"/>
    <w:basedOn w:val="Absatz-Standardschriftart"/>
    <w:link w:val="CitaviBibliographySubheading7"/>
    <w:uiPriority w:val="99"/>
    <w:rsid w:val="00E77E6D"/>
    <w:rPr>
      <w:rFonts w:ascii="Segoe UI" w:eastAsia="Times New Roman" w:hAnsi="Segoe UI" w:cs="Segoe UI"/>
      <w:color w:val="000000"/>
      <w:sz w:val="18"/>
      <w:szCs w:val="18"/>
      <w:lang w:eastAsia="de-DE"/>
    </w:rPr>
  </w:style>
  <w:style w:type="paragraph" w:customStyle="1" w:styleId="CitaviBibliographySubheading8">
    <w:name w:val="Citavi Bibliography Subheading 8"/>
    <w:basedOn w:val="berschrift9"/>
    <w:link w:val="CitaviBibliographySubheading8Zchn"/>
    <w:uiPriority w:val="99"/>
    <w:rsid w:val="00E77E6D"/>
    <w:pPr>
      <w:spacing w:line="240" w:lineRule="auto"/>
      <w:outlineLvl w:val="9"/>
    </w:pPr>
    <w:rPr>
      <w:rFonts w:ascii="Segoe UI" w:eastAsia="Times New Roman" w:hAnsi="Segoe UI" w:cs="Segoe UI"/>
      <w:color w:val="000000"/>
      <w:sz w:val="18"/>
      <w:szCs w:val="18"/>
      <w:lang w:eastAsia="de-DE"/>
    </w:rPr>
  </w:style>
  <w:style w:type="character" w:customStyle="1" w:styleId="CitaviBibliographySubheading8Zchn">
    <w:name w:val="Citavi Bibliography Subheading 8 Zchn"/>
    <w:basedOn w:val="Absatz-Standardschriftart"/>
    <w:link w:val="CitaviBibliographySubheading8"/>
    <w:uiPriority w:val="99"/>
    <w:rsid w:val="00E77E6D"/>
    <w:rPr>
      <w:rFonts w:ascii="Segoe UI" w:eastAsia="Times New Roman" w:hAnsi="Segoe UI" w:cs="Segoe UI"/>
      <w:i/>
      <w:iCs/>
      <w:color w:val="000000"/>
      <w:sz w:val="18"/>
      <w:szCs w:val="18"/>
      <w:lang w:eastAsia="de-DE"/>
    </w:rPr>
  </w:style>
  <w:style w:type="paragraph" w:styleId="Kopfzeile">
    <w:name w:val="header"/>
    <w:basedOn w:val="Standard"/>
    <w:link w:val="KopfzeileZchn"/>
    <w:uiPriority w:val="99"/>
    <w:unhideWhenUsed/>
    <w:rsid w:val="00A918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91801"/>
  </w:style>
  <w:style w:type="paragraph" w:styleId="Fuzeile">
    <w:name w:val="footer"/>
    <w:basedOn w:val="Standard"/>
    <w:link w:val="FuzeileZchn"/>
    <w:uiPriority w:val="99"/>
    <w:unhideWhenUsed/>
    <w:rsid w:val="00A918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91801"/>
  </w:style>
  <w:style w:type="paragraph" w:styleId="Sprechblasentext">
    <w:name w:val="Balloon Text"/>
    <w:basedOn w:val="Standard"/>
    <w:link w:val="SprechblasentextZchn"/>
    <w:uiPriority w:val="99"/>
    <w:semiHidden/>
    <w:unhideWhenUsed/>
    <w:rsid w:val="0095594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943"/>
    <w:rPr>
      <w:rFonts w:ascii="Segoe UI" w:hAnsi="Segoe UI" w:cs="Segoe UI"/>
      <w:sz w:val="18"/>
      <w:szCs w:val="18"/>
    </w:rPr>
  </w:style>
  <w:style w:type="table" w:styleId="Tabellenraster">
    <w:name w:val="Table Grid"/>
    <w:basedOn w:val="NormaleTabelle"/>
    <w:uiPriority w:val="39"/>
    <w:rsid w:val="007C1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3F64D3"/>
    <w:rPr>
      <w:sz w:val="16"/>
      <w:szCs w:val="16"/>
    </w:rPr>
  </w:style>
  <w:style w:type="paragraph" w:styleId="Kommentartext">
    <w:name w:val="annotation text"/>
    <w:basedOn w:val="Standard"/>
    <w:link w:val="KommentartextZchn"/>
    <w:uiPriority w:val="99"/>
    <w:semiHidden/>
    <w:unhideWhenUsed/>
    <w:rsid w:val="003F64D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F64D3"/>
    <w:rPr>
      <w:sz w:val="20"/>
      <w:szCs w:val="20"/>
    </w:rPr>
  </w:style>
  <w:style w:type="paragraph" w:styleId="Kommentarthema">
    <w:name w:val="annotation subject"/>
    <w:basedOn w:val="Kommentartext"/>
    <w:next w:val="Kommentartext"/>
    <w:link w:val="KommentarthemaZchn"/>
    <w:uiPriority w:val="99"/>
    <w:semiHidden/>
    <w:unhideWhenUsed/>
    <w:rsid w:val="003F64D3"/>
    <w:rPr>
      <w:b/>
      <w:bCs/>
    </w:rPr>
  </w:style>
  <w:style w:type="character" w:customStyle="1" w:styleId="KommentarthemaZchn">
    <w:name w:val="Kommentarthema Zchn"/>
    <w:basedOn w:val="KommentartextZchn"/>
    <w:link w:val="Kommentarthema"/>
    <w:uiPriority w:val="99"/>
    <w:semiHidden/>
    <w:rsid w:val="003F64D3"/>
    <w:rPr>
      <w:b/>
      <w:bCs/>
      <w:sz w:val="20"/>
      <w:szCs w:val="20"/>
    </w:rPr>
  </w:style>
  <w:style w:type="paragraph" w:styleId="berarbeitung">
    <w:name w:val="Revision"/>
    <w:hidden/>
    <w:uiPriority w:val="99"/>
    <w:semiHidden/>
    <w:rsid w:val="004E3509"/>
    <w:pPr>
      <w:spacing w:after="0" w:line="240" w:lineRule="auto"/>
    </w:pPr>
  </w:style>
  <w:style w:type="character" w:styleId="Hyperlink">
    <w:name w:val="Hyperlink"/>
    <w:basedOn w:val="Absatz-Standardschriftart"/>
    <w:uiPriority w:val="99"/>
    <w:qFormat/>
    <w:rsid w:val="0015525A"/>
    <w:rPr>
      <w:color w:val="7F7F7F" w:themeColor="text1" w:themeTint="80"/>
      <w:u w:val="single"/>
    </w:rPr>
  </w:style>
  <w:style w:type="paragraph" w:customStyle="1" w:styleId="Heading">
    <w:name w:val="Heading"/>
    <w:basedOn w:val="Standard"/>
    <w:link w:val="HeadingZchn"/>
    <w:qFormat/>
    <w:rsid w:val="0015525A"/>
    <w:pPr>
      <w:spacing w:before="200" w:after="120" w:line="276" w:lineRule="auto"/>
      <w:jc w:val="both"/>
    </w:pPr>
    <w:rPr>
      <w:rFonts w:ascii="Candara" w:eastAsia="Times New Roman" w:hAnsi="Candara" w:cs="Times New Roman"/>
      <w:b/>
      <w:bCs/>
      <w:smallCaps/>
      <w:lang w:val="en-US" w:bidi="en-US"/>
    </w:rPr>
  </w:style>
  <w:style w:type="character" w:customStyle="1" w:styleId="HeadingZchn">
    <w:name w:val="Heading Zchn"/>
    <w:basedOn w:val="Absatz-Standardschriftart"/>
    <w:link w:val="Heading"/>
    <w:rsid w:val="0015525A"/>
    <w:rPr>
      <w:rFonts w:ascii="Candara" w:eastAsia="Times New Roman" w:hAnsi="Candara" w:cs="Times New Roman"/>
      <w:b/>
      <w:bCs/>
      <w:smallCaps/>
      <w:lang w:val="en-US" w:bidi="en-US"/>
    </w:rPr>
  </w:style>
  <w:style w:type="character" w:styleId="NichtaufgelsteErwhnung">
    <w:name w:val="Unresolved Mention"/>
    <w:basedOn w:val="Absatz-Standardschriftart"/>
    <w:uiPriority w:val="99"/>
    <w:semiHidden/>
    <w:unhideWhenUsed/>
    <w:rsid w:val="0015525A"/>
    <w:rPr>
      <w:color w:val="605E5C"/>
      <w:shd w:val="clear" w:color="auto" w:fill="E1DFDD"/>
    </w:rPr>
  </w:style>
  <w:style w:type="character" w:styleId="BesuchterLink">
    <w:name w:val="FollowedHyperlink"/>
    <w:basedOn w:val="Absatz-Standardschriftart"/>
    <w:uiPriority w:val="99"/>
    <w:semiHidden/>
    <w:unhideWhenUsed/>
    <w:rsid w:val="005A51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153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0D1CC8EB-DB91-4DD0-AEBC-846F77ACE07D}"/>
      </w:docPartPr>
      <w:docPartBody>
        <w:p w:rsidR="00A56807" w:rsidRDefault="00A56807">
          <w:r w:rsidRPr="0009358B">
            <w:rPr>
              <w:rStyle w:val="Platzhaltertext"/>
            </w:rPr>
            <w:t>Klicken oder tippen Sie hier, um Text einzugeben.</w:t>
          </w:r>
        </w:p>
      </w:docPartBody>
    </w:docPart>
    <w:docPart>
      <w:docPartPr>
        <w:name w:val="C4A03E923A3445C2A8C71B1F7502CD6B"/>
        <w:category>
          <w:name w:val="Allgemein"/>
          <w:gallery w:val="placeholder"/>
        </w:category>
        <w:types>
          <w:type w:val="bbPlcHdr"/>
        </w:types>
        <w:behaviors>
          <w:behavior w:val="content"/>
        </w:behaviors>
        <w:guid w:val="{904758E0-FA29-4F48-9626-EBB4011CB658}"/>
      </w:docPartPr>
      <w:docPartBody>
        <w:p w:rsidR="001B74DE" w:rsidRDefault="00297BF7" w:rsidP="00297BF7">
          <w:pPr>
            <w:pStyle w:val="C4A03E923A3445C2A8C71B1F7502CD6B"/>
          </w:pPr>
          <w:r w:rsidRPr="0009358B">
            <w:rPr>
              <w:rStyle w:val="Platzhaltertext"/>
            </w:rPr>
            <w:t>Klicken oder tippen Sie hier, um Text einzugeben.</w:t>
          </w:r>
        </w:p>
      </w:docPartBody>
    </w:docPart>
    <w:docPart>
      <w:docPartPr>
        <w:name w:val="BC89AA971FF14C8A8EC5CF8889F8D842"/>
        <w:category>
          <w:name w:val="Allgemein"/>
          <w:gallery w:val="placeholder"/>
        </w:category>
        <w:types>
          <w:type w:val="bbPlcHdr"/>
        </w:types>
        <w:behaviors>
          <w:behavior w:val="content"/>
        </w:behaviors>
        <w:guid w:val="{0E1A56EA-39A6-4F46-AC0C-04830486397E}"/>
      </w:docPartPr>
      <w:docPartBody>
        <w:p w:rsidR="00F01F3C" w:rsidRDefault="00F01F3C" w:rsidP="00F01F3C">
          <w:pPr>
            <w:pStyle w:val="BC89AA971FF14C8A8EC5CF8889F8D842"/>
          </w:pPr>
          <w:r w:rsidRPr="0009358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807"/>
    <w:rsid w:val="000965E9"/>
    <w:rsid w:val="00100F3E"/>
    <w:rsid w:val="001205E0"/>
    <w:rsid w:val="00161D03"/>
    <w:rsid w:val="001A08C4"/>
    <w:rsid w:val="001B74DE"/>
    <w:rsid w:val="00297BF7"/>
    <w:rsid w:val="00586D34"/>
    <w:rsid w:val="00680B38"/>
    <w:rsid w:val="007555D3"/>
    <w:rsid w:val="0081316B"/>
    <w:rsid w:val="00840343"/>
    <w:rsid w:val="00914DA1"/>
    <w:rsid w:val="00937747"/>
    <w:rsid w:val="00A56807"/>
    <w:rsid w:val="00B207B9"/>
    <w:rsid w:val="00C15CFA"/>
    <w:rsid w:val="00CA1FBA"/>
    <w:rsid w:val="00CB1458"/>
    <w:rsid w:val="00CC0668"/>
    <w:rsid w:val="00D12E4E"/>
    <w:rsid w:val="00D4774B"/>
    <w:rsid w:val="00F01F3C"/>
    <w:rsid w:val="00F824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01F3C"/>
    <w:rPr>
      <w:color w:val="808080"/>
    </w:rPr>
  </w:style>
  <w:style w:type="paragraph" w:customStyle="1" w:styleId="C4A03E923A3445C2A8C71B1F7502CD6B">
    <w:name w:val="C4A03E923A3445C2A8C71B1F7502CD6B"/>
    <w:rsid w:val="00297BF7"/>
  </w:style>
  <w:style w:type="paragraph" w:customStyle="1" w:styleId="BC89AA971FF14C8A8EC5CF8889F8D842">
    <w:name w:val="BC89AA971FF14C8A8EC5CF8889F8D842"/>
    <w:rsid w:val="00F01F3C"/>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9501D-7DF6-428E-9CBA-5527E7BAE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77342</Words>
  <Characters>2150851</Characters>
  <Application>Microsoft Office Word</Application>
  <DocSecurity>0</DocSecurity>
  <Lines>17923</Lines>
  <Paragraphs>50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2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1-13T08:18:00Z</dcterms:created>
  <dcterms:modified xsi:type="dcterms:W3CDTF">2026-01-13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Z:\05 ProBie (Braunschweig)\Versuche\2024\2408_Baumkronenerfassung\2408_Baumkronenerfassung.ctv6</vt:lpwstr>
  </property>
  <property fmtid="{D5CDD505-2E9C-101B-9397-08002B2CF9AE}" pid="3" name="CitaviDocumentProperty_7">
    <vt:lpwstr>2408_Baumkronenerfassung</vt:lpwstr>
  </property>
  <property fmtid="{D5CDD505-2E9C-101B-9397-08002B2CF9AE}" pid="4" name="CitaviDocumentProperty_0">
    <vt:lpwstr>9a2e148b-1fa3-4ab9-b742-e9d83ee63b3c</vt:lpwstr>
  </property>
  <property fmtid="{D5CDD505-2E9C-101B-9397-08002B2CF9AE}" pid="5" name="CitaviDocumentProperty_1">
    <vt:lpwstr>6.18.0.0</vt:lpwstr>
  </property>
</Properties>
</file>